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5D2C8851" w14:textId="339B2F51" w:rsidR="007D168F" w:rsidRDefault="007D168F" w:rsidP="00FE2325">
      <w:pPr>
        <w:pStyle w:val="Heading1"/>
        <w:rPr>
          <w:lang w:val="en-GB"/>
        </w:rPr>
      </w:pPr>
      <w:r>
        <w:rPr>
          <w:lang w:val="en-GB"/>
        </w:rPr>
        <w:t>Abstract</w:t>
      </w:r>
    </w:p>
    <w:p w14:paraId="6EAB9589" w14:textId="77777777" w:rsidR="00894724" w:rsidRDefault="00894724" w:rsidP="000D591C">
      <w:pPr>
        <w:rPr>
          <w:lang w:val="en-GB"/>
        </w:rPr>
      </w:pPr>
      <w:r>
        <w:rPr>
          <w:lang w:val="en-GB"/>
        </w:rPr>
        <w:t>Cancer is one of the leading causes of death in the world. While there have been many studies investigating the progression and prevalence of cancer in tissues using host omics data or microbial data, there is a lack of research using a holo- omics approach combining both types of data. Such an approach could offer additional insights as those microbiota has been shown to have an effect on cancer morphology and aetiology.</w:t>
      </w:r>
    </w:p>
    <w:p w14:paraId="41A756FB" w14:textId="2C9090BA" w:rsidR="00894724" w:rsidRDefault="00894724" w:rsidP="000D591C">
      <w:pPr>
        <w:rPr>
          <w:lang w:val="en-GB"/>
        </w:rPr>
      </w:pPr>
      <w:r>
        <w:rPr>
          <w:lang w:val="en-GB"/>
        </w:rPr>
        <w:t>To investigate whether such an approach offers additional information, we built prediction models using individual gene expression layer, genus abundance data as a baseline and then compared it to the prediction performance when using both modalities together integrated in differing ways, using different prediction models and predicting for different prediction targets.</w:t>
      </w:r>
    </w:p>
    <w:p w14:paraId="410CF4F4" w14:textId="02A784D6" w:rsidR="00894724" w:rsidRPr="000D591C" w:rsidRDefault="00894724" w:rsidP="000D591C">
      <w:pPr>
        <w:rPr>
          <w:lang w:val="en-GB"/>
        </w:rPr>
      </w:pPr>
      <w:r>
        <w:rPr>
          <w:lang w:val="en-GB"/>
        </w:rPr>
        <w:t>The results indicate that there is no additional improvement. This might be because of the data or the power of gene expression.</w:t>
      </w:r>
    </w:p>
    <w:p w14:paraId="000541CF" w14:textId="31C5DA96" w:rsidR="00C02E20" w:rsidRDefault="007D168F" w:rsidP="007D168F">
      <w:pPr>
        <w:pStyle w:val="Heading1"/>
        <w:rPr>
          <w:lang w:val="en-GB"/>
        </w:rPr>
      </w:pPr>
      <w:r>
        <w:rPr>
          <w:lang w:val="en-GB"/>
        </w:rPr>
        <w:t>Introduction</w:t>
      </w:r>
    </w:p>
    <w:p w14:paraId="5D26B0B5" w14:textId="58B34EAD" w:rsidR="008E5FB0" w:rsidRDefault="00B77A75" w:rsidP="00901744">
      <w:r>
        <w:t xml:space="preserve">Cancer is </w:t>
      </w:r>
      <w:r w:rsidR="0065515F">
        <w:t xml:space="preserve">among </w:t>
      </w:r>
      <w:r>
        <w:t>the leading causes of death</w:t>
      </w:r>
      <w:r w:rsidR="00901FEA">
        <w:t xml:space="preserve"> worldwide, being</w:t>
      </w:r>
      <w:r>
        <w:t xml:space="preserve">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901FEA">
        <w:t xml:space="preserve">the </w:t>
      </w:r>
      <w:r w:rsidR="00D24283">
        <w:t>availability of biological data.</w:t>
      </w:r>
      <w:r w:rsidR="001719F7">
        <w:t xml:space="preserve"> </w:t>
      </w:r>
      <w:r w:rsidR="00901FEA">
        <w:t xml:space="preserve">Such </w:t>
      </w:r>
      <w:r w:rsidR="001719F7">
        <w:t xml:space="preserve">data availability has made it more accessible for researchers to use various omics data to perform various tasks </w:t>
      </w:r>
      <w:r w:rsidR="00901FEA">
        <w:t xml:space="preserve">for </w:t>
      </w:r>
      <w:r w:rsidR="001719F7">
        <w:t>cancer diagnostics</w:t>
      </w:r>
      <w:r w:rsidR="00901FEA">
        <w:t xml:space="preserve"> which relate to</w:t>
      </w:r>
      <w:r w:rsidR="001719F7">
        <w:t xml:space="preserve"> the analysis and integration of both host and microbial omics data.</w:t>
      </w:r>
    </w:p>
    <w:p w14:paraId="467B39DC" w14:textId="1DD2E7D5"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2495317E" w14:textId="774AA4C0" w:rsidR="00901744" w:rsidRPr="00B66641" w:rsidRDefault="001719F7" w:rsidP="00901744">
      <w:r>
        <w:t>T</w:t>
      </w:r>
      <w:r w:rsidR="00FC5BFF">
        <w:t xml:space="preserve">he availability of </w:t>
      </w:r>
      <w:r w:rsidR="007276F0">
        <w:t xml:space="preserve">host </w:t>
      </w:r>
      <w:r w:rsidR="00FC5BFF">
        <w:t xml:space="preserve">omics data </w:t>
      </w:r>
      <w:r w:rsidR="007276F0">
        <w:t>of various data layers, such as gene expression</w:t>
      </w:r>
      <w:r w:rsidR="00E004EB">
        <w:t xml:space="preserve"> (i.e. genomics)</w:t>
      </w:r>
      <w:r w:rsidR="007276F0">
        <w:t xml:space="preserve">, DNA methylation </w:t>
      </w:r>
      <w:r w:rsidR="00E004EB">
        <w:t>(i.e. epigenomics)</w:t>
      </w:r>
      <w:r w:rsidR="0065515F">
        <w:t xml:space="preserve"> </w:t>
      </w:r>
      <w:r w:rsidR="007276F0">
        <w:t xml:space="preserve">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r w:rsidR="0065515F">
        <w:t xml:space="preserve">Using host omics data from this database, researchers have been able to derive insights such as finding biomarkers, determining differences in biological composition of tumor samples versus normal samples and examining features related to survival. While </w:t>
      </w:r>
      <w:r w:rsidR="007276F0">
        <w:t xml:space="preserve">using individual </w:t>
      </w:r>
      <w:proofErr w:type="spellStart"/>
      <w:r w:rsidR="007276F0">
        <w:t>omic</w:t>
      </w:r>
      <w:proofErr w:type="spellEnd"/>
      <w:r w:rsidR="007276F0">
        <w:t xml:space="preserve"> types</w:t>
      </w:r>
      <w:r w:rsidR="0065515F">
        <w:t xml:space="preserve"> has led to </w:t>
      </w:r>
      <w:r w:rsidR="007276F0">
        <w:t>useful insights, an important development has been the usage of so-called multi-omics analyses methods,</w:t>
      </w:r>
      <w:r w:rsidR="00B66641">
        <w:t xml:space="preserve"> where data from multiple omics layers are integrated</w:t>
      </w:r>
      <w:r w:rsidR="0065515F">
        <w:t>. This has been shown to lead to additional insights and model performance</w:t>
      </w:r>
      <w:r w:rsidR="00B66641">
        <w:t xml:space="preserve"> </w:t>
      </w:r>
      <w:r w:rsidR="007276F0">
        <w:t>over single omics methods for cancer diagnostics</w:t>
      </w:r>
      <w:r w:rsidR="0065515F">
        <w:t xml:space="preserve"> </w:t>
      </w:r>
      <w:r w:rsidR="0065515F">
        <w:fldChar w:fldCharType="begin"/>
      </w:r>
      <w:r w:rsidR="0065515F">
        <w:instrText xml:space="preserve"> ADDIN ZOTERO_ITEM CSL_CITATION {"citationID":"GxOGPLHh","properties":{"formattedCitation":"\\super 2,3\\nosupersub{}","plainCitation":"2,3","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65515F">
        <w:fldChar w:fldCharType="separate"/>
      </w:r>
      <w:r w:rsidR="0065515F" w:rsidRPr="0065515F">
        <w:rPr>
          <w:rFonts w:ascii="Calibri" w:hAnsi="Calibri" w:cs="Calibri"/>
          <w:szCs w:val="24"/>
          <w:vertAlign w:val="superscript"/>
        </w:rPr>
        <w:t>2,3</w:t>
      </w:r>
      <w:r w:rsidR="0065515F">
        <w:fldChar w:fldCharType="end"/>
      </w:r>
      <w:r w:rsidR="0065515F">
        <w:t xml:space="preserve">, although it is worth noting that </w:t>
      </w:r>
      <w:r w:rsidR="00B66641">
        <w:t xml:space="preserve">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sidR="0065515F">
        <w:rPr>
          <w:lang w:val="en-GB"/>
        </w:rPr>
        <w:instrText xml:space="preserve"> ADDIN ZOTERO_ITEM CSL_CITATION {"citationID":"wyZZjU2k","properties":{"formattedCitation":"\\super 4\\nosupersub{}","plainCitation":"4","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0065515F" w:rsidRPr="0065515F">
        <w:rPr>
          <w:rFonts w:ascii="Calibri" w:hAnsi="Calibri" w:cs="Calibri"/>
          <w:szCs w:val="24"/>
          <w:vertAlign w:val="superscript"/>
        </w:rPr>
        <w:t>4</w:t>
      </w:r>
      <w:r w:rsidR="00901744">
        <w:rPr>
          <w:lang w:val="en-GB"/>
        </w:rPr>
        <w:fldChar w:fldCharType="end"/>
      </w:r>
      <w:r w:rsidR="00901744">
        <w:rPr>
          <w:lang w:val="en-GB"/>
        </w:rPr>
        <w:t>.</w:t>
      </w:r>
    </w:p>
    <w:p w14:paraId="30B46B10" w14:textId="68B948C6" w:rsidR="00B326AC" w:rsidRDefault="00B326AC" w:rsidP="001719F7">
      <w:pPr>
        <w:pStyle w:val="Heading2"/>
        <w:rPr>
          <w:lang w:val="en-GB"/>
        </w:rPr>
      </w:pPr>
      <w:r>
        <w:rPr>
          <w:lang w:val="en-GB"/>
        </w:rPr>
        <w:t>Microbiome</w:t>
      </w:r>
      <w:r w:rsidR="006961A5">
        <w:rPr>
          <w:lang w:val="en-GB"/>
        </w:rPr>
        <w:t>-based analysis</w:t>
      </w:r>
    </w:p>
    <w:p w14:paraId="0A98640D" w14:textId="63F2B93B"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w:t>
      </w:r>
      <w:r w:rsidR="00901744">
        <w:rPr>
          <w:lang w:val="en-GB"/>
        </w:rPr>
        <w:lastRenderedPageBreak/>
        <w:t>human microbio</w:t>
      </w:r>
      <w:r w:rsidR="00684F88">
        <w:rPr>
          <w:lang w:val="en-GB"/>
        </w:rPr>
        <w:t>me</w:t>
      </w:r>
      <w:r w:rsidR="00901744">
        <w:rPr>
          <w:lang w:val="en-GB"/>
        </w:rPr>
        <w:t xml:space="preserve">. Namely, an ecosystem of 10 to 100 trillion microorganisms encompassing </w:t>
      </w:r>
      <w:r w:rsidR="00EC4225">
        <w:rPr>
          <w:lang w:val="en-GB"/>
        </w:rPr>
        <w:t xml:space="preserve">500 to 1000 unique species for each individual </w:t>
      </w:r>
      <w:r w:rsidR="00EC4225">
        <w:rPr>
          <w:lang w:val="en-GB"/>
        </w:rPr>
        <w:fldChar w:fldCharType="begin"/>
      </w:r>
      <w:r w:rsidR="0065515F">
        <w:rPr>
          <w:lang w:val="en-GB"/>
        </w:rPr>
        <w:instrText xml:space="preserve"> ADDIN ZOTERO_ITEM CSL_CITATION {"citationID":"9ZeKPVUH","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65515F" w:rsidRPr="0065515F">
        <w:rPr>
          <w:rFonts w:ascii="Calibri" w:hAnsi="Calibri" w:cs="Calibri"/>
          <w:szCs w:val="24"/>
          <w:vertAlign w:val="superscript"/>
        </w:rPr>
        <w:t>5</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w:t>
      </w:r>
      <w:r w:rsidR="00684F88">
        <w:rPr>
          <w:lang w:val="en-GB"/>
        </w:rPr>
        <w:t>me</w:t>
      </w:r>
      <w:r w:rsidR="00AD6999">
        <w:rPr>
          <w:lang w:val="en-GB"/>
        </w:rPr>
        <w:t xml:space="preserve"> which can be exploited.</w:t>
      </w:r>
    </w:p>
    <w:p w14:paraId="601DFC90" w14:textId="65BC7107" w:rsidR="00F67099" w:rsidRDefault="003E5696" w:rsidP="00901744">
      <w:pPr>
        <w:rPr>
          <w:lang w:val="en-GB"/>
        </w:rPr>
      </w:pPr>
      <w:r>
        <w:rPr>
          <w:lang w:val="en-GB"/>
        </w:rPr>
        <w:t>Such data sets include</w:t>
      </w:r>
      <w:r w:rsidR="00D632B8">
        <w:rPr>
          <w:lang w:val="en-GB"/>
        </w:rPr>
        <w:t xml:space="preserve"> </w:t>
      </w:r>
      <w:proofErr w:type="spellStart"/>
      <w:r w:rsidR="007A2AA9">
        <w:rPr>
          <w:lang w:val="en-GB"/>
        </w:rPr>
        <w:t>MetaHIT</w:t>
      </w:r>
      <w:proofErr w:type="spellEnd"/>
      <w:r w:rsidR="00D07096">
        <w:rPr>
          <w:lang w:val="en-GB"/>
        </w:rPr>
        <w:t xml:space="preserve"> </w:t>
      </w:r>
      <w:r w:rsidR="00D07096">
        <w:rPr>
          <w:lang w:val="en-GB"/>
        </w:rPr>
        <w:fldChar w:fldCharType="begin"/>
      </w:r>
      <w:r w:rsidR="0065515F">
        <w:rPr>
          <w:lang w:val="en-GB"/>
        </w:rPr>
        <w:instrText xml:space="preserve"> ADDIN ZOTERO_ITEM CSL_CITATION {"citationID":"nVVl33UH","properties":{"formattedCitation":"\\super 6\\nosupersub{}","plainCitation":"6","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65515F" w:rsidRPr="0065515F">
        <w:rPr>
          <w:rFonts w:ascii="Calibri" w:hAnsi="Calibri" w:cs="Calibri"/>
          <w:szCs w:val="24"/>
          <w:vertAlign w:val="superscript"/>
        </w:rPr>
        <w:t>6</w:t>
      </w:r>
      <w:r w:rsidR="00D07096">
        <w:rPr>
          <w:lang w:val="en-GB"/>
        </w:rPr>
        <w:fldChar w:fldCharType="end"/>
      </w:r>
      <w:r w:rsidR="00D632B8">
        <w:rPr>
          <w:lang w:val="en-GB"/>
        </w:rPr>
        <w:t xml:space="preserve"> and </w:t>
      </w:r>
      <w:proofErr w:type="spellStart"/>
      <w:r w:rsidR="00522598">
        <w:rPr>
          <w:lang w:val="en-GB"/>
        </w:rPr>
        <w:t>iHMP</w:t>
      </w:r>
      <w:proofErr w:type="spellEnd"/>
      <w:r w:rsidR="00522598">
        <w:rPr>
          <w:lang w:val="en-GB"/>
        </w:rPr>
        <w:t xml:space="preserve"> </w:t>
      </w:r>
      <w:r w:rsidR="00522598">
        <w:rPr>
          <w:lang w:val="en-GB"/>
        </w:rPr>
        <w:fldChar w:fldCharType="begin"/>
      </w:r>
      <w:r w:rsidR="0065515F">
        <w:rPr>
          <w:lang w:val="en-GB"/>
        </w:rPr>
        <w:instrText xml:space="preserve"> ADDIN ZOTERO_ITEM CSL_CITATION {"citationID":"uUs3tU4A","properties":{"formattedCitation":"\\super 7\\nosupersub{}","plainCitation":"7","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65515F" w:rsidRPr="0065515F">
        <w:rPr>
          <w:rFonts w:ascii="Calibri" w:hAnsi="Calibri" w:cs="Calibri"/>
          <w:szCs w:val="24"/>
          <w:vertAlign w:val="superscript"/>
        </w:rPr>
        <w:t>7</w:t>
      </w:r>
      <w:r w:rsidR="00522598">
        <w:rPr>
          <w:lang w:val="en-GB"/>
        </w:rPr>
        <w:fldChar w:fldCharType="end"/>
      </w:r>
      <w:r>
        <w:rPr>
          <w:lang w:val="en-GB"/>
        </w:rPr>
        <w:t xml:space="preserve">, which contain microbial data </w:t>
      </w:r>
      <w:r>
        <w:rPr>
          <w:lang w:val="en-GB"/>
        </w:rPr>
        <w:t>from healthy and diseased patients</w:t>
      </w:r>
      <w:r w:rsidR="007A2AA9">
        <w:rPr>
          <w:lang w:val="en-GB"/>
        </w:rPr>
        <w:t>.</w:t>
      </w:r>
      <w:r w:rsidR="007A4AC1">
        <w:rPr>
          <w:lang w:val="en-GB"/>
        </w:rPr>
        <w:t xml:space="preserve"> </w:t>
      </w:r>
      <w:r>
        <w:rPr>
          <w:lang w:val="en-GB"/>
        </w:rPr>
        <w:t>However, a</w:t>
      </w:r>
      <w:r w:rsidR="007A4AC1">
        <w:rPr>
          <w:lang w:val="en-GB"/>
        </w:rPr>
        <w:t xml:space="preserve"> problem with these </w:t>
      </w:r>
      <w:r w:rsidR="00D07096">
        <w:rPr>
          <w:lang w:val="en-GB"/>
        </w:rPr>
        <w:t>data sets</w:t>
      </w:r>
      <w:r w:rsidR="007A4AC1">
        <w:rPr>
          <w:lang w:val="en-GB"/>
        </w:rPr>
        <w:t xml:space="preserve"> is that</w:t>
      </w:r>
      <w:r w:rsidR="00D07096">
        <w:rPr>
          <w:lang w:val="en-GB"/>
        </w:rPr>
        <w:t xml:space="preserve"> they often contain data from tissue swabs and stool samples, which are not necessarily representative of the microbiome of internal organs </w:t>
      </w:r>
      <w:r w:rsidR="00D07096">
        <w:rPr>
          <w:lang w:val="en-GB"/>
        </w:rPr>
        <w:fldChar w:fldCharType="begin"/>
      </w:r>
      <w:r w:rsidR="0065515F">
        <w:rPr>
          <w:lang w:val="en-GB"/>
        </w:rPr>
        <w:instrText xml:space="preserve"> ADDIN ZOTERO_ITEM CSL_CITATION {"citationID":"QU9rINy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D07096">
        <w:rPr>
          <w:lang w:val="en-GB"/>
        </w:rPr>
        <w:fldChar w:fldCharType="separate"/>
      </w:r>
      <w:r w:rsidR="0065515F" w:rsidRPr="0065515F">
        <w:rPr>
          <w:rFonts w:ascii="Calibri" w:hAnsi="Calibri" w:cs="Calibri"/>
          <w:szCs w:val="24"/>
          <w:vertAlign w:val="superscript"/>
        </w:rPr>
        <w:t>5</w:t>
      </w:r>
      <w:r w:rsidR="00D07096">
        <w:rPr>
          <w:lang w:val="en-GB"/>
        </w:rPr>
        <w:fldChar w:fldCharType="end"/>
      </w:r>
      <w:r w:rsidR="00D07096">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w:t>
      </w:r>
      <w:proofErr w:type="spellStart"/>
      <w:r>
        <w:rPr>
          <w:lang w:val="en-GB"/>
        </w:rPr>
        <w:t>tumor</w:t>
      </w:r>
      <w:proofErr w:type="spellEnd"/>
      <w:r>
        <w:rPr>
          <w:lang w:val="en-GB"/>
        </w:rPr>
        <w:t xml:space="preserve"> tissues and </w:t>
      </w:r>
      <w:r w:rsidR="00F67099">
        <w:rPr>
          <w:lang w:val="en-GB"/>
        </w:rPr>
        <w:t>blood</w:t>
      </w:r>
      <w:r>
        <w:rPr>
          <w:lang w:val="en-GB"/>
        </w:rPr>
        <w:t xml:space="preserve">. </w:t>
      </w:r>
      <w:r w:rsidR="00F67099">
        <w:rPr>
          <w:lang w:val="en-GB"/>
        </w:rPr>
        <w:t xml:space="preserve"> </w:t>
      </w:r>
      <w:r>
        <w:rPr>
          <w:lang w:val="en-GB"/>
        </w:rPr>
        <w:t xml:space="preserve">However, the microbial reads in this data set are often a result of contamination </w:t>
      </w:r>
      <w:r>
        <w:rPr>
          <w:lang w:val="en-GB"/>
        </w:rPr>
        <w:fldChar w:fldCharType="begin"/>
      </w:r>
      <w:r w:rsidR="009C0B79">
        <w:rPr>
          <w:lang w:val="en-GB"/>
        </w:rPr>
        <w:instrText xml:space="preserve"> ADDIN ZOTERO_ITEM CSL_CITATION {"citationID":"a21l5gas1qr","properties":{"formattedCitation":"\\super 5,8\\nosupersub{}","plainCitation":"5,8","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289,"uris":["http://zotero.org/users/local/0zqklVfX/items/XZTPYRDC"],"itemData":{"id":289,"type":"article-journal","abstract":"A variety of bacteria are known to influence carcinogenesis. Therefore, we sought to investigate if publicly available whole genome and whole transcriptome sequencing data generated by large public cancer genome efforts, like The Cancer Genome Atlas (TCGA), could be used to identify bacteria associated with cancer. The Burrows-Wheeler aligner (BWA) was used to align a subset of Illumina paired-end sequencing data from TCGA to the human reference genome and all complete bacterial genomes in the RefSeq database in an effort to identify bacterial read pairs from the microbiome.","container-title":"Microbiome","DOI":"10.1186/s40168-016-0224-8","ISSN":"2049-2618","issue":"1","journalAbbreviation":"Microbiome","page":"9","source":"BioMed Central","title":"Distinguishing potential bacteria-tumor associations from contamination in a secondary data analysis of public cancer genome sequence data","volume":"5","author":[{"family":"Robinson","given":"Kelly M."},{"family":"Crabtree","given":"Jonathan"},{"family":"Mattick","given":"John S. A."},{"family":"Anderson","given":"Kathleen E."},{"family":"Dunning Hotopp","given":"Julie C."}],"issued":{"date-parts":[["2017",1,2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5,8</w:t>
      </w:r>
      <w:r>
        <w:rPr>
          <w:lang w:val="en-GB"/>
        </w:rPr>
        <w:fldChar w:fldCharType="end"/>
      </w:r>
      <w:r>
        <w:rPr>
          <w:lang w:val="en-GB"/>
        </w:rPr>
        <w:t xml:space="preserve"> and thus extensive care needs to be taken to properly decontaminate the data</w:t>
      </w:r>
      <w:r>
        <w:rPr>
          <w:lang w:val="en-GB"/>
        </w:rPr>
        <w:t>.</w:t>
      </w:r>
      <w:r>
        <w:rPr>
          <w:lang w:val="en-GB"/>
        </w:rPr>
        <w:t xml:space="preserve"> </w:t>
      </w:r>
      <w:r>
        <w:rPr>
          <w:lang w:val="en-GB"/>
        </w:rPr>
        <w:t xml:space="preserve"> </w:t>
      </w:r>
      <w:r>
        <w:rPr>
          <w:lang w:val="en-GB"/>
        </w:rPr>
        <w:t xml:space="preserve">There have been a number of studies that have managed to do this and obtained useful insights on the relation between the </w:t>
      </w:r>
      <w:proofErr w:type="spellStart"/>
      <w:r>
        <w:rPr>
          <w:lang w:val="en-GB"/>
        </w:rPr>
        <w:t>tumor</w:t>
      </w:r>
      <w:proofErr w:type="spellEnd"/>
      <w:r>
        <w:rPr>
          <w:lang w:val="en-GB"/>
        </w:rPr>
        <w:t xml:space="preserve"> microbiome and certain cancers </w:t>
      </w:r>
      <w:r w:rsidR="00F67099">
        <w:rPr>
          <w:lang w:val="en-GB"/>
        </w:rPr>
        <w:fldChar w:fldCharType="begin"/>
      </w:r>
      <w:r w:rsidR="009C0B79">
        <w:rPr>
          <w:lang w:val="en-GB"/>
        </w:rPr>
        <w:instrText xml:space="preserve"> ADDIN ZOTERO_ITEM CSL_CITATION {"citationID":"a2ddqq6vhic","properties":{"formattedCitation":"\\super 9,10\\nosupersub{}","plainCitation":"9,1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sidR="00F67099">
        <w:rPr>
          <w:lang w:val="en-GB"/>
        </w:rPr>
        <w:fldChar w:fldCharType="separate"/>
      </w:r>
      <w:r w:rsidR="009C0B79" w:rsidRPr="009C0B79">
        <w:rPr>
          <w:rFonts w:ascii="Calibri" w:hAnsi="Calibri" w:cs="Calibri"/>
          <w:szCs w:val="24"/>
          <w:vertAlign w:val="superscript"/>
        </w:rPr>
        <w:t>9,10</w:t>
      </w:r>
      <w:r w:rsidR="00F67099">
        <w:rPr>
          <w:lang w:val="en-GB"/>
        </w:rPr>
        <w:fldChar w:fldCharType="end"/>
      </w:r>
      <w:r w:rsidR="00F67099">
        <w:rPr>
          <w:lang w:val="en-GB"/>
        </w:rPr>
        <w:t>.</w:t>
      </w:r>
      <w:r>
        <w:rPr>
          <w:lang w:val="en-GB"/>
        </w:rPr>
        <w:t xml:space="preserve"> One major problem is that t</w:t>
      </w:r>
      <w:r w:rsidR="007A4AC1">
        <w:rPr>
          <w:lang w:val="en-GB"/>
        </w:rPr>
        <w:t xml:space="preserve">hese data sets are often not readily available. A data set which tries to combat this, </w:t>
      </w:r>
      <w:r w:rsidR="00D07096">
        <w:rPr>
          <w:lang w:val="en-GB"/>
        </w:rPr>
        <w:t xml:space="preserve">is the </w:t>
      </w:r>
      <w:r w:rsidR="00041D19">
        <w:rPr>
          <w:lang w:val="en-GB"/>
        </w:rPr>
        <w:t>C</w:t>
      </w:r>
      <w:r w:rsidR="00D07096">
        <w:rPr>
          <w:lang w:val="en-GB"/>
        </w:rPr>
        <w:t xml:space="preserve">ancer </w:t>
      </w:r>
      <w:r w:rsidR="00041D19">
        <w:rPr>
          <w:lang w:val="en-GB"/>
        </w:rPr>
        <w:t>M</w:t>
      </w:r>
      <w:r w:rsidR="00D07096">
        <w:rPr>
          <w:lang w:val="en-GB"/>
        </w:rPr>
        <w:t>icrobiome Atlas (TCMA</w:t>
      </w:r>
      <w:r>
        <w:rPr>
          <w:lang w:val="en-GB"/>
        </w:rPr>
        <w:t xml:space="preserve">), which </w:t>
      </w:r>
      <w:r w:rsidR="00041D19">
        <w:rPr>
          <w:lang w:val="en-GB"/>
        </w:rPr>
        <w:t>contains  batch-corrected and decontaminated microbial data mined from TCGA</w:t>
      </w:r>
      <w:r>
        <w:rPr>
          <w:lang w:val="en-GB"/>
        </w:rPr>
        <w:t xml:space="preserve"> </w:t>
      </w:r>
      <w:r w:rsidRPr="003E5696">
        <w:rPr>
          <w:lang w:val="en-GB"/>
        </w:rPr>
        <w:t>whole-genome sequencing (WGS) and whole-exome sequencing (WXS)</w:t>
      </w:r>
      <w:r>
        <w:rPr>
          <w:lang w:val="en-GB"/>
        </w:rPr>
        <w:t xml:space="preserve"> TCGA experiments</w:t>
      </w:r>
    </w:p>
    <w:p w14:paraId="07D4F63C" w14:textId="5E81F04D" w:rsidR="007C7767" w:rsidRDefault="007C7767" w:rsidP="00901744">
      <w:pPr>
        <w:rPr>
          <w:lang w:val="en-GB"/>
        </w:rPr>
      </w:pPr>
      <w:r>
        <w:rPr>
          <w:lang w:val="en-GB"/>
        </w:rPr>
        <w:t>Research has been done on this data BLA</w:t>
      </w:r>
      <w:r w:rsidR="00034A34">
        <w:rPr>
          <w:lang w:val="en-GB"/>
        </w:rPr>
        <w:t xml:space="preserve"> [also motivated use of predictor models]</w:t>
      </w:r>
    </w:p>
    <w:p w14:paraId="685813B6" w14:textId="4A6D0397" w:rsidR="00041D19" w:rsidRDefault="00041D19" w:rsidP="00901744">
      <w:pPr>
        <w:rPr>
          <w:lang w:val="en-GB"/>
        </w:rPr>
      </w:pPr>
      <w:r>
        <w:rPr>
          <w:lang w:val="en-GB"/>
        </w:rPr>
        <w:t>Regardless of the source, microbial data has been used to study various aspects of the human microbiome and its association with diseases.</w:t>
      </w:r>
      <w:r w:rsidR="008A4392">
        <w:rPr>
          <w:lang w:val="en-GB"/>
        </w:rPr>
        <w:t xml:space="preserve"> </w:t>
      </w:r>
      <w:r w:rsidR="001E40BA">
        <w:rPr>
          <w:lang w:val="en-GB"/>
        </w:rPr>
        <w:t>Taxonomical data can be used to investigate bacteria</w:t>
      </w:r>
      <w:r w:rsidR="001E40BA">
        <w:rPr>
          <w:lang w:val="en-GB"/>
        </w:rPr>
        <w:t>l</w:t>
      </w:r>
      <w:r w:rsidR="001E40BA">
        <w:rPr>
          <w:lang w:val="en-GB"/>
        </w:rPr>
        <w:t xml:space="preserve"> abundance differences between cancer and healthy samples using hypotheses tests </w:t>
      </w:r>
      <w:r w:rsidR="001E40BA">
        <w:rPr>
          <w:lang w:val="en-GB"/>
        </w:rPr>
        <w:fldChar w:fldCharType="begin"/>
      </w:r>
      <w:r w:rsidR="009C0B79">
        <w:rPr>
          <w:lang w:val="en-GB"/>
        </w:rPr>
        <w:instrText xml:space="preserve"> ADDIN ZOTERO_ITEM CSL_CITATION {"citationID":"waU1Lj0V","properties":{"formattedCitation":"\\super 5,9,11,12\\nosupersub{}","plainCitation":"5,9,11,12","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1E40BA">
        <w:rPr>
          <w:lang w:val="en-GB"/>
        </w:rPr>
        <w:fldChar w:fldCharType="separate"/>
      </w:r>
      <w:r w:rsidR="009C0B79" w:rsidRPr="009C0B79">
        <w:rPr>
          <w:rFonts w:ascii="Calibri" w:hAnsi="Calibri" w:cs="Calibri"/>
          <w:szCs w:val="24"/>
          <w:vertAlign w:val="superscript"/>
        </w:rPr>
        <w:t>5,9,11,12</w:t>
      </w:r>
      <w:r w:rsidR="001E40BA">
        <w:rPr>
          <w:lang w:val="en-GB"/>
        </w:rPr>
        <w:fldChar w:fldCharType="end"/>
      </w:r>
      <w:r w:rsidR="001E40BA">
        <w:rPr>
          <w:lang w:val="en-GB"/>
        </w:rPr>
        <w:t xml:space="preserve"> or predictor models (e.g. regression) </w:t>
      </w:r>
      <w:r w:rsidR="001E40BA">
        <w:rPr>
          <w:lang w:val="en-GB"/>
        </w:rPr>
        <w:fldChar w:fldCharType="begin"/>
      </w:r>
      <w:r w:rsidR="009C0B79">
        <w:rPr>
          <w:lang w:val="en-GB"/>
        </w:rPr>
        <w:instrText xml:space="preserve"> ADDIN ZOTERO_ITEM CSL_CITATION {"citationID":"LCYuXsdT","properties":{"formattedCitation":"\\super 9,12\\nosupersub{}","plainCitation":"9,12","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1E40BA">
        <w:rPr>
          <w:lang w:val="en-GB"/>
        </w:rPr>
        <w:fldChar w:fldCharType="separate"/>
      </w:r>
      <w:r w:rsidR="009C0B79" w:rsidRPr="009C0B79">
        <w:rPr>
          <w:rFonts w:ascii="Calibri" w:hAnsi="Calibri" w:cs="Calibri"/>
          <w:szCs w:val="24"/>
          <w:vertAlign w:val="superscript"/>
        </w:rPr>
        <w:t>9,12</w:t>
      </w:r>
      <w:r w:rsidR="001E40BA">
        <w:rPr>
          <w:lang w:val="en-GB"/>
        </w:rPr>
        <w:fldChar w:fldCharType="end"/>
      </w:r>
      <w:r w:rsidR="001E40BA">
        <w:rPr>
          <w:lang w:val="en-GB"/>
        </w:rPr>
        <w:t xml:space="preserve">, examine co-abundance of microbiota in certain tissues </w:t>
      </w:r>
      <w:r w:rsidR="001E40BA">
        <w:rPr>
          <w:lang w:val="en-GB"/>
        </w:rPr>
        <w:fldChar w:fldCharType="begin"/>
      </w:r>
      <w:r w:rsidR="001E40BA">
        <w:rPr>
          <w:lang w:val="en-GB"/>
        </w:rPr>
        <w:instrText xml:space="preserve"> ADDIN ZOTERO_ITEM CSL_CITATION {"citationID":"mufciug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1E40BA">
        <w:rPr>
          <w:lang w:val="en-GB"/>
        </w:rPr>
        <w:fldChar w:fldCharType="separate"/>
      </w:r>
      <w:r w:rsidR="001E40BA" w:rsidRPr="0065515F">
        <w:rPr>
          <w:rFonts w:ascii="Calibri" w:hAnsi="Calibri" w:cs="Calibri"/>
          <w:szCs w:val="24"/>
          <w:vertAlign w:val="superscript"/>
        </w:rPr>
        <w:t>5</w:t>
      </w:r>
      <w:r w:rsidR="001E40BA">
        <w:rPr>
          <w:lang w:val="en-GB"/>
        </w:rPr>
        <w:fldChar w:fldCharType="end"/>
      </w:r>
      <w:r w:rsidR="001E40BA">
        <w:rPr>
          <w:lang w:val="en-GB"/>
        </w:rPr>
        <w:t xml:space="preserve">, and examine the association with overall survival </w:t>
      </w:r>
      <w:r w:rsidR="001E40BA">
        <w:rPr>
          <w:lang w:val="en-GB"/>
        </w:rPr>
        <w:fldChar w:fldCharType="begin"/>
      </w:r>
      <w:r w:rsidR="009C0B79">
        <w:rPr>
          <w:lang w:val="en-GB"/>
        </w:rPr>
        <w:instrText xml:space="preserve"> ADDIN ZOTERO_ITEM CSL_CITATION {"citationID":"qoXwSdog","properties":{"formattedCitation":"\\super 5,13\\nosupersub{}","plainCitation":"5,1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1E40BA">
        <w:rPr>
          <w:lang w:val="en-GB"/>
        </w:rPr>
        <w:fldChar w:fldCharType="separate"/>
      </w:r>
      <w:r w:rsidR="009C0B79" w:rsidRPr="009C0B79">
        <w:rPr>
          <w:rFonts w:ascii="Calibri" w:hAnsi="Calibri" w:cs="Calibri"/>
          <w:szCs w:val="24"/>
          <w:vertAlign w:val="superscript"/>
        </w:rPr>
        <w:t>5,13</w:t>
      </w:r>
      <w:r w:rsidR="001E40BA">
        <w:rPr>
          <w:lang w:val="en-GB"/>
        </w:rPr>
        <w:fldChar w:fldCharType="end"/>
      </w:r>
      <w:r w:rsidR="001E40BA">
        <w:rPr>
          <w:lang w:val="en-GB"/>
        </w:rPr>
        <w:t xml:space="preserve"> and clinical factors such as gender or age </w:t>
      </w:r>
      <w:r w:rsidR="001E40BA">
        <w:rPr>
          <w:lang w:val="en-GB"/>
        </w:rPr>
        <w:fldChar w:fldCharType="begin"/>
      </w:r>
      <w:r w:rsidR="009C0B79">
        <w:rPr>
          <w:lang w:val="en-GB"/>
        </w:rPr>
        <w:instrText xml:space="preserve"> ADDIN ZOTERO_ITEM CSL_CITATION {"citationID":"dmzO6MeG","properties":{"formattedCitation":"\\super 11\\uc0\\u8211{}13\\nosupersub{}","plainCitation":"11–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1E40BA">
        <w:rPr>
          <w:lang w:val="en-GB"/>
        </w:rPr>
        <w:fldChar w:fldCharType="separate"/>
      </w:r>
      <w:r w:rsidR="009C0B79" w:rsidRPr="009C0B79">
        <w:rPr>
          <w:rFonts w:ascii="Calibri" w:hAnsi="Calibri" w:cs="Calibri"/>
          <w:szCs w:val="24"/>
          <w:vertAlign w:val="superscript"/>
        </w:rPr>
        <w:t>11–13</w:t>
      </w:r>
      <w:r w:rsidR="001E40BA">
        <w:rPr>
          <w:lang w:val="en-GB"/>
        </w:rPr>
        <w:fldChar w:fldCharType="end"/>
      </w:r>
      <w:r w:rsidR="001E40BA">
        <w:rPr>
          <w:lang w:val="en-GB"/>
        </w:rPr>
        <w:t xml:space="preserve">, which can often be </w:t>
      </w:r>
      <w:proofErr w:type="spellStart"/>
      <w:r w:rsidR="001E40BA">
        <w:rPr>
          <w:lang w:val="en-GB"/>
        </w:rPr>
        <w:t>confoundersm</w:t>
      </w:r>
      <w:proofErr w:type="spellEnd"/>
      <w:r w:rsidR="001E40BA">
        <w:rPr>
          <w:lang w:val="en-GB"/>
        </w:rPr>
        <w:t xml:space="preserve">, possibly using predictor models </w:t>
      </w:r>
      <w:r w:rsidR="001E40BA">
        <w:rPr>
          <w:lang w:val="en-GB"/>
        </w:rPr>
        <w:fldChar w:fldCharType="begin"/>
      </w:r>
      <w:r w:rsidR="009C0B79">
        <w:rPr>
          <w:lang w:val="en-GB"/>
        </w:rPr>
        <w:instrText xml:space="preserve"> ADDIN ZOTERO_ITEM CSL_CITATION {"citationID":"B9LYKvue","properties":{"formattedCitation":"\\super 12\\nosupersub{}","plainCitation":"12","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1E40BA">
        <w:rPr>
          <w:lang w:val="en-GB"/>
        </w:rPr>
        <w:fldChar w:fldCharType="separate"/>
      </w:r>
      <w:r w:rsidR="009C0B79" w:rsidRPr="009C0B79">
        <w:rPr>
          <w:rFonts w:ascii="Calibri" w:hAnsi="Calibri" w:cs="Calibri"/>
          <w:szCs w:val="24"/>
          <w:vertAlign w:val="superscript"/>
        </w:rPr>
        <w:t>12</w:t>
      </w:r>
      <w:r w:rsidR="001E40BA">
        <w:rPr>
          <w:lang w:val="en-GB"/>
        </w:rPr>
        <w:fldChar w:fldCharType="end"/>
      </w:r>
      <w:r w:rsidR="001E40BA">
        <w:rPr>
          <w:lang w:val="en-GB"/>
        </w:rPr>
        <w:t xml:space="preserve">. </w:t>
      </w:r>
      <w:r w:rsidR="001E40BA">
        <w:rPr>
          <w:lang w:val="en-GB"/>
        </w:rPr>
        <w:t>I</w:t>
      </w:r>
      <w:r w:rsidR="001E40BA">
        <w:rPr>
          <w:lang w:val="en-GB"/>
        </w:rPr>
        <w:t xml:space="preserve">t is also possible to combine </w:t>
      </w:r>
      <w:proofErr w:type="spellStart"/>
      <w:r w:rsidR="001E40BA">
        <w:rPr>
          <w:lang w:val="en-GB"/>
        </w:rPr>
        <w:t>metaproteomics</w:t>
      </w:r>
      <w:proofErr w:type="spellEnd"/>
      <w:r w:rsidR="001E40BA">
        <w:rPr>
          <w:lang w:val="en-GB"/>
        </w:rPr>
        <w:t xml:space="preserve"> with metagenomics to </w:t>
      </w:r>
      <w:r w:rsidR="001E40BA">
        <w:rPr>
          <w:lang w:val="en-GB"/>
        </w:rPr>
        <w:t xml:space="preserve">also </w:t>
      </w:r>
      <w:r w:rsidR="001E40BA">
        <w:rPr>
          <w:lang w:val="en-GB"/>
        </w:rPr>
        <w:t xml:space="preserve">investigate functional differences of microbes between healthy and diseased samples </w:t>
      </w:r>
      <w:r w:rsidR="001E40BA">
        <w:rPr>
          <w:lang w:val="en-GB"/>
        </w:rPr>
        <w:fldChar w:fldCharType="begin"/>
      </w:r>
      <w:r w:rsidR="009C0B79">
        <w:rPr>
          <w:lang w:val="en-GB"/>
        </w:rPr>
        <w:instrText xml:space="preserve"> ADDIN ZOTERO_ITEM CSL_CITATION {"citationID":"t0yt7p65","properties":{"formattedCitation":"\\super 14\\nosupersub{}","plainCitation":"14","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sidR="001E40BA">
        <w:rPr>
          <w:lang w:val="en-GB"/>
        </w:rPr>
        <w:fldChar w:fldCharType="separate"/>
      </w:r>
      <w:r w:rsidR="009C0B79" w:rsidRPr="009C0B79">
        <w:rPr>
          <w:rFonts w:ascii="Calibri" w:hAnsi="Calibri" w:cs="Calibri"/>
          <w:szCs w:val="24"/>
          <w:vertAlign w:val="superscript"/>
        </w:rPr>
        <w:t>14</w:t>
      </w:r>
      <w:r w:rsidR="001E40BA">
        <w:rPr>
          <w:lang w:val="en-GB"/>
        </w:rPr>
        <w:fldChar w:fldCharType="end"/>
      </w:r>
      <w:r w:rsidR="001E40BA">
        <w:rPr>
          <w:lang w:val="en-GB"/>
        </w:rPr>
        <w:t>.</w:t>
      </w:r>
      <w:r w:rsidR="001E40BA">
        <w:rPr>
          <w:lang w:val="en-GB"/>
        </w:rPr>
        <w:t xml:space="preserve"> Such investigations have shown that t</w:t>
      </w:r>
      <w:r>
        <w:rPr>
          <w:lang w:val="en-GB"/>
        </w:rPr>
        <w:t xml:space="preserve">he microbiome exhibits significant variation between individuals </w:t>
      </w:r>
      <w:r>
        <w:rPr>
          <w:lang w:val="en-GB"/>
        </w:rPr>
        <w:fldChar w:fldCharType="begin"/>
      </w:r>
      <w:r w:rsidR="009C0B79">
        <w:rPr>
          <w:lang w:val="en-GB"/>
        </w:rPr>
        <w:instrText xml:space="preserve"> ADDIN ZOTERO_ITEM CSL_CITATION {"citationID":"MjPxpHdh","properties":{"formattedCitation":"\\super 15\\nosupersub{}","plainCitation":"15","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5</w:t>
      </w:r>
      <w:r>
        <w:rPr>
          <w:lang w:val="en-GB"/>
        </w:rPr>
        <w:fldChar w:fldCharType="end"/>
      </w:r>
      <w:r>
        <w:rPr>
          <w:lang w:val="en-GB"/>
        </w:rPr>
        <w:t xml:space="preserve">, cancer types </w:t>
      </w:r>
      <w:r>
        <w:rPr>
          <w:lang w:val="en-GB"/>
        </w:rPr>
        <w:fldChar w:fldCharType="begin"/>
      </w:r>
      <w:r w:rsidR="009C0B79">
        <w:rPr>
          <w:lang w:val="en-GB"/>
        </w:rPr>
        <w:instrText xml:space="preserve"> ADDIN ZOTERO_ITEM CSL_CITATION {"citationID":"rsX2sQj7","properties":{"formattedCitation":"\\super 9,16,17\\nosupersub{}","plainCitation":"9,16,17","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9,16,17</w:t>
      </w:r>
      <w:r>
        <w:rPr>
          <w:lang w:val="en-GB"/>
        </w:rPr>
        <w:fldChar w:fldCharType="end"/>
      </w:r>
      <w:r>
        <w:rPr>
          <w:lang w:val="en-GB"/>
        </w:rPr>
        <w:t xml:space="preserve">, cancer subtypes </w:t>
      </w:r>
      <w:r>
        <w:rPr>
          <w:lang w:val="en-GB"/>
        </w:rPr>
        <w:fldChar w:fldCharType="begin"/>
      </w:r>
      <w:r w:rsidR="009C0B79">
        <w:rPr>
          <w:lang w:val="en-GB"/>
        </w:rPr>
        <w:instrText xml:space="preserve"> ADDIN ZOTERO_ITEM CSL_CITATION {"citationID":"SR55nf4p","properties":{"formattedCitation":"\\super 17\\nosupersub{}","plainCitation":"17","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7</w:t>
      </w:r>
      <w:r>
        <w:rPr>
          <w:lang w:val="en-GB"/>
        </w:rPr>
        <w:fldChar w:fldCharType="end"/>
      </w:r>
      <w:r>
        <w:rPr>
          <w:lang w:val="en-GB"/>
        </w:rPr>
        <w:t xml:space="preserve">, healthy and unhealthy individuals </w:t>
      </w:r>
      <w:r>
        <w:rPr>
          <w:lang w:val="en-GB"/>
        </w:rPr>
        <w:fldChar w:fldCharType="begin"/>
      </w:r>
      <w:r w:rsidR="009C0B79">
        <w:rPr>
          <w:lang w:val="en-GB"/>
        </w:rPr>
        <w:instrText xml:space="preserve"> ADDIN ZOTERO_ITEM CSL_CITATION {"citationID":"gaocdCW2","properties":{"formattedCitation":"\\super 17\\nosupersub{}","plainCitation":"17","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7</w:t>
      </w:r>
      <w:r>
        <w:rPr>
          <w:lang w:val="en-GB"/>
        </w:rPr>
        <w:fldChar w:fldCharType="end"/>
      </w:r>
      <w:r>
        <w:rPr>
          <w:lang w:val="en-GB"/>
        </w:rPr>
        <w:t xml:space="preserve"> and </w:t>
      </w:r>
      <w:proofErr w:type="spellStart"/>
      <w:r>
        <w:rPr>
          <w:lang w:val="en-GB"/>
        </w:rPr>
        <w:t>tumor</w:t>
      </w:r>
      <w:proofErr w:type="spellEnd"/>
      <w:r>
        <w:rPr>
          <w:lang w:val="en-GB"/>
        </w:rPr>
        <w:t xml:space="preserve"> versus normal samples </w:t>
      </w:r>
      <w:r>
        <w:rPr>
          <w:lang w:val="en-GB"/>
        </w:rPr>
        <w:fldChar w:fldCharType="begin"/>
      </w:r>
      <w:r w:rsidR="009C0B79">
        <w:rPr>
          <w:lang w:val="en-GB"/>
        </w:rPr>
        <w:instrText xml:space="preserve"> ADDIN ZOTERO_ITEM CSL_CITATION {"citationID":"WDGy3PVC","properties":{"formattedCitation":"\\super 18\\nosupersub{}","plainCitation":"18","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8</w:t>
      </w:r>
      <w:r>
        <w:rPr>
          <w:lang w:val="en-GB"/>
        </w:rPr>
        <w:fldChar w:fldCharType="end"/>
      </w:r>
      <w:r>
        <w:rPr>
          <w:lang w:val="en-GB"/>
        </w:rPr>
        <w:t xml:space="preserve">, </w:t>
      </w:r>
      <w:proofErr w:type="spellStart"/>
      <w:r>
        <w:rPr>
          <w:lang w:val="en-GB"/>
        </w:rPr>
        <w:t>tumor</w:t>
      </w:r>
      <w:proofErr w:type="spellEnd"/>
      <w:r>
        <w:rPr>
          <w:lang w:val="en-GB"/>
        </w:rPr>
        <w:t xml:space="preserve"> tissues across patient survival rates </w:t>
      </w:r>
      <w:r>
        <w:rPr>
          <w:lang w:val="en-GB"/>
        </w:rPr>
        <w:fldChar w:fldCharType="begin"/>
      </w:r>
      <w:r w:rsidR="009C0B79">
        <w:rPr>
          <w:lang w:val="en-GB"/>
        </w:rPr>
        <w:instrText xml:space="preserve"> ADDIN ZOTERO_ITEM CSL_CITATION {"citationID":"adkorohier","properties":{"formattedCitation":"\\super 19\\nosupersub{}","plainCitation":"19","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9</w:t>
      </w:r>
      <w:r>
        <w:rPr>
          <w:lang w:val="en-GB"/>
        </w:rPr>
        <w:fldChar w:fldCharType="end"/>
      </w:r>
      <w:r>
        <w:rPr>
          <w:lang w:val="en-GB"/>
        </w:rPr>
        <w:t xml:space="preserve">. This relates not only to microbial abundance data, but also functional categories </w:t>
      </w:r>
      <w:r>
        <w:rPr>
          <w:lang w:val="en-GB"/>
        </w:rPr>
        <w:fldChar w:fldCharType="begin"/>
      </w:r>
      <w:r w:rsidR="009C0B79">
        <w:rPr>
          <w:lang w:val="en-GB"/>
        </w:rPr>
        <w:instrText xml:space="preserve"> ADDIN ZOTERO_ITEM CSL_CITATION {"citationID":"8hSEIQKq","properties":{"formattedCitation":"\\super 17\\nosupersub{}","plainCitation":"17","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9C0B79">
        <w:rPr>
          <w:lang w:val="en-GB"/>
        </w:rPr>
        <w:instrText xml:space="preserve"> ADDIN ZOTERO_ITEM CSL_CITATION {"citationID":"5PYtkPoz","properties":{"formattedCitation":"\\super 20\\nosupersub{}","plainCitation":"20","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0</w:t>
      </w:r>
      <w:r>
        <w:rPr>
          <w:lang w:val="en-GB"/>
        </w:rPr>
        <w:fldChar w:fldCharType="end"/>
      </w:r>
      <w:r>
        <w:rPr>
          <w:lang w:val="en-GB"/>
        </w:rPr>
        <w:t xml:space="preserve">. </w:t>
      </w:r>
    </w:p>
    <w:p w14:paraId="6FBA6CED" w14:textId="10446288" w:rsidR="00170E17" w:rsidRDefault="008A4392" w:rsidP="00901744">
      <w:pPr>
        <w:rPr>
          <w:lang w:val="en-GB"/>
        </w:rPr>
      </w:pPr>
      <w:r>
        <w:rPr>
          <w:lang w:val="en-GB"/>
        </w:rPr>
        <w:t>Furthermore, i</w:t>
      </w:r>
      <w:r w:rsidR="00FA06A6">
        <w:rPr>
          <w:lang w:val="en-GB"/>
        </w:rPr>
        <w:t>t has become clear that</w:t>
      </w:r>
      <w:r w:rsidR="00170E17">
        <w:rPr>
          <w:lang w:val="en-GB"/>
        </w:rPr>
        <w:t xml:space="preserve"> the microbio</w:t>
      </w:r>
      <w:r w:rsidR="00E74420">
        <w:rPr>
          <w:lang w:val="en-GB"/>
        </w:rPr>
        <w:t>me</w:t>
      </w:r>
      <w:r w:rsidR="00170E17">
        <w:rPr>
          <w:lang w:val="en-GB"/>
        </w:rPr>
        <w:t xml:space="preserve"> </w:t>
      </w:r>
      <w:r>
        <w:rPr>
          <w:lang w:val="en-GB"/>
        </w:rPr>
        <w:t xml:space="preserve">is not only associated with human phenotypes but </w:t>
      </w:r>
      <w:r w:rsidR="00170E17">
        <w:rPr>
          <w:lang w:val="en-GB"/>
        </w:rPr>
        <w:t>that composition and changes in the microbio</w:t>
      </w:r>
      <w:r>
        <w:rPr>
          <w:lang w:val="en-GB"/>
        </w:rPr>
        <w:t>me</w:t>
      </w:r>
      <w:r w:rsidR="00170E17">
        <w:rPr>
          <w:lang w:val="en-GB"/>
        </w:rPr>
        <w:t xml:space="preserve"> has a direct influence on oncogenesis </w:t>
      </w:r>
      <w:r w:rsidR="00170E17">
        <w:rPr>
          <w:lang w:val="en-GB"/>
        </w:rPr>
        <w:fldChar w:fldCharType="begin"/>
      </w:r>
      <w:r w:rsidR="009C0B79">
        <w:rPr>
          <w:lang w:val="en-GB"/>
        </w:rPr>
        <w:instrText xml:space="preserve"> ADDIN ZOTERO_ITEM CSL_CITATION {"citationID":"f1ViFMad","properties":{"formattedCitation":"\\super 21\\uc0\\u8211{}23\\nosupersub{}","plainCitation":"21–23","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170E17">
        <w:rPr>
          <w:lang w:val="en-GB"/>
        </w:rPr>
        <w:fldChar w:fldCharType="separate"/>
      </w:r>
      <w:r w:rsidR="009C0B79" w:rsidRPr="009C0B79">
        <w:rPr>
          <w:rFonts w:ascii="Calibri" w:hAnsi="Calibri" w:cs="Calibri"/>
          <w:szCs w:val="24"/>
          <w:vertAlign w:val="superscript"/>
        </w:rPr>
        <w:t>21–23</w:t>
      </w:r>
      <w:r w:rsidR="00170E17">
        <w:rPr>
          <w:lang w:val="en-GB"/>
        </w:rPr>
        <w:fldChar w:fldCharType="end"/>
      </w:r>
      <w:r w:rsidR="00170E17">
        <w:rPr>
          <w:lang w:val="en-GB"/>
        </w:rPr>
        <w:t xml:space="preserve"> and </w:t>
      </w:r>
      <w:proofErr w:type="spellStart"/>
      <w:r w:rsidR="00170E17">
        <w:rPr>
          <w:lang w:val="en-GB"/>
        </w:rPr>
        <w:t>tumor</w:t>
      </w:r>
      <w:proofErr w:type="spellEnd"/>
      <w:r w:rsidR="00170E17">
        <w:rPr>
          <w:lang w:val="en-GB"/>
        </w:rPr>
        <w:t xml:space="preserve"> immunotherapy response </w:t>
      </w:r>
      <w:r w:rsidR="00170E17">
        <w:rPr>
          <w:lang w:val="en-GB"/>
        </w:rPr>
        <w:fldChar w:fldCharType="begin"/>
      </w:r>
      <w:r w:rsidR="009C0B79">
        <w:rPr>
          <w:lang w:val="en-GB"/>
        </w:rPr>
        <w:instrText xml:space="preserve"> ADDIN ZOTERO_ITEM CSL_CITATION {"citationID":"f7amKxQ4","properties":{"formattedCitation":"\\super 22,23\\nosupersub{}","plainCitation":"22,23","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170E17">
        <w:rPr>
          <w:lang w:val="en-GB"/>
        </w:rPr>
        <w:fldChar w:fldCharType="separate"/>
      </w:r>
      <w:r w:rsidR="009C0B79" w:rsidRPr="009C0B79">
        <w:rPr>
          <w:rFonts w:ascii="Calibri" w:hAnsi="Calibri" w:cs="Calibri"/>
          <w:szCs w:val="24"/>
          <w:vertAlign w:val="superscript"/>
        </w:rPr>
        <w:t>22,23</w:t>
      </w:r>
      <w:r w:rsidR="00170E17">
        <w:rPr>
          <w:lang w:val="en-GB"/>
        </w:rPr>
        <w:fldChar w:fldCharType="end"/>
      </w:r>
      <w:r>
        <w:rPr>
          <w:lang w:val="en-GB"/>
        </w:rPr>
        <w:t>, whether positive or negative</w:t>
      </w:r>
      <w:r w:rsidR="00170E17">
        <w:rPr>
          <w:lang w:val="en-GB"/>
        </w:rPr>
        <w:t xml:space="preserve">. As an example of a mechanism through which the microbiome can affect a patient, certain bacteria can bind to and alter the function of immune system cells which infiltrate </w:t>
      </w:r>
      <w:proofErr w:type="spellStart"/>
      <w:r w:rsidR="00170E17">
        <w:rPr>
          <w:lang w:val="en-GB"/>
        </w:rPr>
        <w:t>tumors</w:t>
      </w:r>
      <w:proofErr w:type="spellEnd"/>
      <w:r w:rsidR="00170E17">
        <w:rPr>
          <w:lang w:val="en-GB"/>
        </w:rPr>
        <w:t xml:space="preserve">, thereby affecting carcinogenesis and resistance to chemotherapy </w:t>
      </w:r>
      <w:r w:rsidR="00170E17">
        <w:rPr>
          <w:lang w:val="en-GB"/>
        </w:rPr>
        <w:fldChar w:fldCharType="begin"/>
      </w:r>
      <w:r w:rsidR="009C0B79">
        <w:rPr>
          <w:lang w:val="en-GB"/>
        </w:rPr>
        <w:instrText xml:space="preserve"> ADDIN ZOTERO_ITEM CSL_CITATION {"citationID":"42DUHHyn","properties":{"formattedCitation":"\\super 20\\nosupersub{}","plainCitation":"20","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170E17">
        <w:rPr>
          <w:lang w:val="en-GB"/>
        </w:rPr>
        <w:fldChar w:fldCharType="separate"/>
      </w:r>
      <w:r w:rsidR="009C0B79" w:rsidRPr="009C0B79">
        <w:rPr>
          <w:rFonts w:ascii="Calibri" w:hAnsi="Calibri" w:cs="Calibri"/>
          <w:szCs w:val="24"/>
          <w:vertAlign w:val="superscript"/>
        </w:rPr>
        <w:t>20</w:t>
      </w:r>
      <w:r w:rsidR="00170E17">
        <w:rPr>
          <w:lang w:val="en-GB"/>
        </w:rPr>
        <w:fldChar w:fldCharType="end"/>
      </w:r>
      <w:r w:rsidR="00170E17">
        <w:rPr>
          <w:lang w:val="en-GB"/>
        </w:rPr>
        <w:t>.</w:t>
      </w:r>
      <w:r w:rsidR="00683F95">
        <w:rPr>
          <w:lang w:val="en-GB"/>
        </w:rPr>
        <w:t xml:space="preserve"> </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1CD33BA8"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9C0B79">
        <w:rPr>
          <w:lang w:val="en-GB"/>
        </w:rPr>
        <w:instrText xml:space="preserve"> ADDIN ZOTERO_ITEM CSL_CITATION {"citationID":"VGuPzKR7","properties":{"formattedCitation":"\\super 24\\nosupersub{}","plainCitation":"24","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9C0B79" w:rsidRPr="009C0B79">
        <w:rPr>
          <w:rFonts w:ascii="Calibri" w:hAnsi="Calibri" w:cs="Calibri"/>
          <w:szCs w:val="24"/>
          <w:vertAlign w:val="superscript"/>
        </w:rPr>
        <w:t>24</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9C0B79">
        <w:rPr>
          <w:lang w:val="en-GB"/>
        </w:rPr>
        <w:instrText xml:space="preserve"> ADDIN ZOTERO_ITEM CSL_CITATION {"citationID":"q6kdDWTH","properties":{"formattedCitation":"\\super 25\\nosupersub{}","plainCitation":"25","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9C0B79" w:rsidRPr="009C0B79">
        <w:rPr>
          <w:rFonts w:ascii="Calibri" w:hAnsi="Calibri" w:cs="Calibri"/>
          <w:szCs w:val="24"/>
          <w:vertAlign w:val="superscript"/>
        </w:rPr>
        <w:t>25</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w:t>
      </w:r>
      <w:r w:rsidR="001E40BA">
        <w:rPr>
          <w:lang w:val="en-GB"/>
        </w:rPr>
        <w:t>bial</w:t>
      </w:r>
      <w:r w:rsidR="00AB19BA">
        <w:rPr>
          <w:lang w:val="en-GB"/>
        </w:rPr>
        <w:t xml:space="preserve">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9C0B79">
        <w:rPr>
          <w:lang w:val="en-GB"/>
        </w:rPr>
        <w:instrText xml:space="preserve"> ADDIN ZOTERO_ITEM CSL_CITATION {"citationID":"gsPyyLiC","properties":{"formattedCitation":"\\super 21\\nosupersub{}","plainCitation":"2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9C0B79" w:rsidRPr="009C0B79">
        <w:rPr>
          <w:rFonts w:ascii="Calibri" w:hAnsi="Calibri" w:cs="Calibri"/>
          <w:szCs w:val="24"/>
          <w:vertAlign w:val="superscript"/>
        </w:rPr>
        <w:t>21</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w:t>
      </w:r>
      <w:r w:rsidR="00AB19BA">
        <w:rPr>
          <w:lang w:val="en-GB"/>
        </w:rPr>
        <w:lastRenderedPageBreak/>
        <w:t xml:space="preserve">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9C0B79">
        <w:rPr>
          <w:lang w:val="en-GB"/>
        </w:rPr>
        <w:instrText xml:space="preserve"> ADDIN ZOTERO_ITEM CSL_CITATION {"citationID":"ywcPfOMA","properties":{"formattedCitation":"\\super 26\\nosupersub{}","plainCitation":"26","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9C0B79" w:rsidRPr="009C0B79">
        <w:rPr>
          <w:rFonts w:ascii="Calibri" w:hAnsi="Calibri" w:cs="Calibri"/>
          <w:szCs w:val="24"/>
          <w:vertAlign w:val="superscript"/>
        </w:rPr>
        <w:t>26</w:t>
      </w:r>
      <w:r w:rsidR="00AB19BA">
        <w:rPr>
          <w:lang w:val="en-GB"/>
        </w:rPr>
        <w:fldChar w:fldCharType="end"/>
      </w:r>
      <w:r w:rsidR="00AB19BA">
        <w:rPr>
          <w:lang w:val="en-GB"/>
        </w:rPr>
        <w:t xml:space="preserve">. </w:t>
      </w:r>
    </w:p>
    <w:p w14:paraId="2DD76962" w14:textId="445966A3" w:rsidR="00A85EE1" w:rsidRDefault="000960AB" w:rsidP="00AB19BA">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sidR="009C0B79">
        <w:rPr>
          <w:lang w:val="en-GB"/>
        </w:rPr>
        <w:instrText xml:space="preserve"> ADDIN ZOTERO_ITEM CSL_CITATION {"citationID":"7aAcQzrK","properties":{"formattedCitation":"\\super 5,13\\nosupersub{}","plainCitation":"5,1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5,13</w:t>
      </w:r>
      <w:r>
        <w:rPr>
          <w:lang w:val="en-GB"/>
        </w:rPr>
        <w:fldChar w:fldCharType="end"/>
      </w:r>
      <w:r>
        <w:rPr>
          <w:lang w:val="en-GB"/>
        </w:rPr>
        <w:t xml:space="preserve">, host mutations </w:t>
      </w:r>
      <w:r>
        <w:rPr>
          <w:lang w:val="en-GB"/>
        </w:rPr>
        <w:fldChar w:fldCharType="begin"/>
      </w:r>
      <w:r w:rsidR="009C0B79">
        <w:rPr>
          <w:lang w:val="en-GB"/>
        </w:rPr>
        <w:instrText xml:space="preserve"> ADDIN ZOTERO_ITEM CSL_CITATION {"citationID":"mOGERpxp","properties":{"formattedCitation":"\\super 11\\nosupersub{}","plainCitation":"1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1</w:t>
      </w:r>
      <w:r>
        <w:rPr>
          <w:lang w:val="en-GB"/>
        </w:rPr>
        <w:fldChar w:fldCharType="end"/>
      </w:r>
      <w:r>
        <w:rPr>
          <w:lang w:val="en-GB"/>
        </w:rPr>
        <w:t xml:space="preserve"> or proteins </w:t>
      </w:r>
      <w:r>
        <w:rPr>
          <w:lang w:val="en-GB"/>
        </w:rPr>
        <w:fldChar w:fldCharType="begin"/>
      </w:r>
      <w:r w:rsidR="0065515F">
        <w:rPr>
          <w:lang w:val="en-GB"/>
        </w:rPr>
        <w:instrText xml:space="preserve"> ADDIN ZOTERO_ITEM CSL_CITATION {"citationID":"gFQ5CVB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0065515F" w:rsidRPr="0065515F">
        <w:rPr>
          <w:rFonts w:ascii="Calibri" w:hAnsi="Calibri" w:cs="Calibri"/>
          <w:szCs w:val="24"/>
          <w:vertAlign w:val="superscript"/>
        </w:rPr>
        <w:t>5</w:t>
      </w:r>
      <w:r>
        <w:rPr>
          <w:lang w:val="en-GB"/>
        </w:rPr>
        <w:fldChar w:fldCharType="end"/>
      </w:r>
      <w:r>
        <w:rPr>
          <w:lang w:val="en-GB"/>
        </w:rPr>
        <w:t xml:space="preserve">. </w:t>
      </w:r>
      <w:r w:rsidR="005B43A1">
        <w:rPr>
          <w:lang w:val="en-GB"/>
        </w:rPr>
        <w:t>However, these studies often use data sets which are not made available, making cross analysis more difficult.</w:t>
      </w:r>
    </w:p>
    <w:p w14:paraId="3DAAF9C9" w14:textId="0306578B" w:rsidR="00E7779D" w:rsidRDefault="005B43A1">
      <w:pPr>
        <w:rPr>
          <w:lang w:val="en-GB"/>
        </w:rPr>
      </w:pPr>
      <w:r>
        <w:rPr>
          <w:lang w:val="en-GB"/>
        </w:rPr>
        <w:t xml:space="preserve">More analysis into </w:t>
      </w:r>
      <w:proofErr w:type="spellStart"/>
      <w:r>
        <w:rPr>
          <w:lang w:val="en-GB"/>
        </w:rPr>
        <w:t>hologenomics</w:t>
      </w:r>
      <w:proofErr w:type="spellEnd"/>
      <w:r>
        <w:rPr>
          <w:lang w:val="en-GB"/>
        </w:rPr>
        <w:t xml:space="preserve"> </w:t>
      </w:r>
      <w:r w:rsidR="004615FB">
        <w:rPr>
          <w:lang w:val="en-GB"/>
        </w:rPr>
        <w:t xml:space="preserve">could help </w:t>
      </w:r>
      <w:r w:rsidR="00015CA7">
        <w:rPr>
          <w:lang w:val="en-GB"/>
        </w:rPr>
        <w:t xml:space="preserve">power multiple diagnostic goals, such as predicting </w:t>
      </w:r>
      <w:r w:rsidR="004615FB">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sidR="004615FB">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sidR="004615FB">
        <w:rPr>
          <w:lang w:val="en-GB"/>
        </w:rPr>
        <w:fldChar w:fldCharType="begin"/>
      </w:r>
      <w:r w:rsidR="009C0B79">
        <w:rPr>
          <w:lang w:val="en-GB"/>
        </w:rPr>
        <w:instrText xml:space="preserve"> ADDIN ZOTERO_ITEM CSL_CITATION {"citationID":"IpecWXDg","properties":{"formattedCitation":"\\super 20\\nosupersub{}","plainCitation":"20","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615FB">
        <w:rPr>
          <w:lang w:val="en-GB"/>
        </w:rPr>
        <w:fldChar w:fldCharType="separate"/>
      </w:r>
      <w:r w:rsidR="009C0B79" w:rsidRPr="009C0B79">
        <w:rPr>
          <w:rFonts w:ascii="Calibri" w:hAnsi="Calibri" w:cs="Calibri"/>
          <w:szCs w:val="24"/>
          <w:vertAlign w:val="superscript"/>
        </w:rPr>
        <w:t>20</w:t>
      </w:r>
      <w:r w:rsidR="004615FB">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r w:rsidR="004361AC">
        <w:rPr>
          <w:lang w:val="en-GB"/>
        </w:rPr>
        <w:t xml:space="preserve"> They can also be used for prognostic assessment</w:t>
      </w:r>
      <w:r w:rsidR="004C31C4">
        <w:rPr>
          <w:lang w:val="en-GB"/>
        </w:rPr>
        <w:t xml:space="preserve"> </w:t>
      </w:r>
      <w:r w:rsidR="004C31C4">
        <w:rPr>
          <w:lang w:val="en-GB"/>
        </w:rPr>
        <w:fldChar w:fldCharType="begin"/>
      </w:r>
      <w:r w:rsidR="009C0B79">
        <w:rPr>
          <w:lang w:val="en-GB"/>
        </w:rPr>
        <w:instrText xml:space="preserve"> ADDIN ZOTERO_ITEM CSL_CITATION {"citationID":"a1up1k6r95n","properties":{"formattedCitation":"\\super 19\\nosupersub{}","plainCitation":"19","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sidR="004C31C4">
        <w:rPr>
          <w:lang w:val="en-GB"/>
        </w:rPr>
        <w:fldChar w:fldCharType="separate"/>
      </w:r>
      <w:r w:rsidR="009C0B79" w:rsidRPr="009C0B79">
        <w:rPr>
          <w:rFonts w:ascii="Calibri" w:hAnsi="Calibri" w:cs="Calibri"/>
          <w:szCs w:val="24"/>
          <w:vertAlign w:val="superscript"/>
        </w:rPr>
        <w:t>19</w:t>
      </w:r>
      <w:r w:rsidR="004C31C4">
        <w:rPr>
          <w:lang w:val="en-GB"/>
        </w:rPr>
        <w:fldChar w:fldCharType="end"/>
      </w:r>
      <w:r w:rsidR="004C31C4">
        <w:rPr>
          <w:lang w:val="en-GB"/>
        </w:rPr>
        <w:t>.</w:t>
      </w:r>
      <w:r>
        <w:rPr>
          <w:lang w:val="en-GB"/>
        </w:rPr>
        <w:t xml:space="preserve"> Due to the open availability of the TCMA dataset, this has opened an avenue for new explorations into the intricacies of a </w:t>
      </w:r>
      <w:proofErr w:type="spellStart"/>
      <w:r>
        <w:rPr>
          <w:lang w:val="en-GB"/>
        </w:rPr>
        <w:t>hologenomic</w:t>
      </w:r>
      <w:proofErr w:type="spellEnd"/>
      <w:r>
        <w:rPr>
          <w:lang w:val="en-GB"/>
        </w:rPr>
        <w:t xml:space="preserve"> approach to cancer diagnostics.</w:t>
      </w:r>
    </w:p>
    <w:p w14:paraId="07BBBB84" w14:textId="5DAB984B" w:rsidR="006454AC" w:rsidRDefault="00583DA1" w:rsidP="006454AC">
      <w:pPr>
        <w:pStyle w:val="Heading2"/>
        <w:rPr>
          <w:lang w:val="en-GB"/>
        </w:rPr>
      </w:pPr>
      <w:r>
        <w:rPr>
          <w:lang w:val="en-GB"/>
        </w:rPr>
        <w:t>Towards a holistic view</w:t>
      </w:r>
    </w:p>
    <w:p w14:paraId="07B90CBA" w14:textId="09A2487D" w:rsidR="006454AC" w:rsidRDefault="001E40BA" w:rsidP="006454AC">
      <w:pPr>
        <w:rPr>
          <w:lang w:val="en-GB"/>
        </w:rPr>
      </w:pPr>
      <w:r>
        <w:rPr>
          <w:lang w:val="en-GB"/>
        </w:rPr>
        <w:t xml:space="preserve">In this paper we aimed to investigate </w:t>
      </w:r>
      <w:r>
        <w:rPr>
          <w:lang w:val="en-GB"/>
        </w:rPr>
        <w:t>whether a holistic view provides additional insights for cancer diagnostics versus simply using each</w:t>
      </w:r>
      <w:r>
        <w:rPr>
          <w:lang w:val="en-GB"/>
        </w:rPr>
        <w:t xml:space="preserve"> modality </w:t>
      </w:r>
      <w:r>
        <w:rPr>
          <w:lang w:val="en-GB"/>
        </w:rPr>
        <w:t>individually</w:t>
      </w:r>
      <w:r>
        <w:rPr>
          <w:lang w:val="en-GB"/>
        </w:rPr>
        <w:t xml:space="preserve"> by integrating </w:t>
      </w:r>
      <w:r w:rsidR="00012BDF">
        <w:rPr>
          <w:lang w:val="en-GB"/>
        </w:rPr>
        <w:t>host</w:t>
      </w:r>
      <w:r>
        <w:rPr>
          <w:lang w:val="en-GB"/>
        </w:rPr>
        <w:t xml:space="preserve"> genomic a</w:t>
      </w:r>
      <w:r w:rsidR="00012BDF">
        <w:rPr>
          <w:lang w:val="en-GB"/>
        </w:rPr>
        <w:t>nd</w:t>
      </w:r>
      <w:r>
        <w:rPr>
          <w:lang w:val="en-GB"/>
        </w:rPr>
        <w:t xml:space="preserve"> microbiome</w:t>
      </w:r>
      <w:r w:rsidR="00012BDF">
        <w:rPr>
          <w:lang w:val="en-GB"/>
        </w:rPr>
        <w:t xml:space="preserve"> data for cancer patients.</w:t>
      </w:r>
      <w:r w:rsidR="006454AC">
        <w:rPr>
          <w:lang w:val="en-GB"/>
        </w:rPr>
        <w:t xml:space="preserve"> Specifically, </w:t>
      </w:r>
      <w:r>
        <w:rPr>
          <w:lang w:val="en-GB"/>
        </w:rPr>
        <w:t xml:space="preserve">we aimed to </w:t>
      </w:r>
      <w:r w:rsidR="006454AC">
        <w:rPr>
          <w:lang w:val="en-GB"/>
        </w:rPr>
        <w:t>investigate the question:</w:t>
      </w:r>
    </w:p>
    <w:p w14:paraId="34298E69" w14:textId="16E8424D" w:rsidR="006454AC" w:rsidRPr="003A3006" w:rsidRDefault="006454AC" w:rsidP="006454AC">
      <w:pPr>
        <w:rPr>
          <w:b/>
          <w:bCs/>
          <w:lang w:val="en-GB"/>
        </w:rPr>
      </w:pPr>
      <w:r w:rsidRPr="003A3006">
        <w:rPr>
          <w:b/>
          <w:bCs/>
          <w:lang w:val="en-GB"/>
        </w:rPr>
        <w:t>Does integrating host and microbial omics data provide additional power over using the</w:t>
      </w:r>
      <w:r w:rsidR="001E40BA" w:rsidRPr="003A3006">
        <w:rPr>
          <w:b/>
          <w:bCs/>
          <w:lang w:val="en-GB"/>
        </w:rPr>
        <w:t xml:space="preserve"> modalities individually</w:t>
      </w:r>
      <w:r w:rsidRPr="003A3006">
        <w:rPr>
          <w:b/>
          <w:bCs/>
          <w:lang w:val="en-GB"/>
        </w:rPr>
        <w:t>?</w:t>
      </w:r>
    </w:p>
    <w:p w14:paraId="7A62F0A1" w14:textId="3A78D6C3" w:rsidR="00034630" w:rsidRDefault="006454AC" w:rsidP="006454AC">
      <w:pPr>
        <w:rPr>
          <w:lang w:val="en-GB"/>
        </w:rPr>
      </w:pPr>
      <w:r>
        <w:rPr>
          <w:lang w:val="en-GB"/>
        </w:rPr>
        <w:t xml:space="preserve">In this case, power refers to </w:t>
      </w:r>
      <w:r w:rsidRPr="006454AC">
        <w:rPr>
          <w:lang w:val="en-GB"/>
        </w:rPr>
        <w:t>prediction performance</w:t>
      </w:r>
      <w:r w:rsidR="000218DF">
        <w:rPr>
          <w:lang w:val="en-GB"/>
        </w:rPr>
        <w:t>,</w:t>
      </w:r>
      <w:r w:rsidR="00EB36E7">
        <w:rPr>
          <w:lang w:val="en-GB"/>
        </w:rPr>
        <w:t xml:space="preserve"> as</w:t>
      </w:r>
      <w:r w:rsidR="003A3006">
        <w:rPr>
          <w:lang w:val="en-GB"/>
        </w:rPr>
        <w:t xml:space="preserve"> prediction</w:t>
      </w:r>
      <w:r w:rsidR="00EB36E7">
        <w:rPr>
          <w:lang w:val="en-GB"/>
        </w:rPr>
        <w:t xml:space="preserve"> model</w:t>
      </w:r>
      <w:r w:rsidR="003A3006">
        <w:rPr>
          <w:lang w:val="en-GB"/>
        </w:rPr>
        <w:t>s have shown much effectiveness</w:t>
      </w:r>
      <w:r w:rsidR="00EB36E7">
        <w:rPr>
          <w:lang w:val="en-GB"/>
        </w:rPr>
        <w:t xml:space="preserve"> in</w:t>
      </w:r>
      <w:r w:rsidR="003A3006">
        <w:rPr>
          <w:lang w:val="en-GB"/>
        </w:rPr>
        <w:t xml:space="preserve"> dealing </w:t>
      </w:r>
      <w:r w:rsidR="00EB36E7">
        <w:rPr>
          <w:lang w:val="en-GB"/>
        </w:rPr>
        <w:t xml:space="preserve">with the challenges present in such an integrated data set </w:t>
      </w:r>
      <w:r w:rsidR="003A3006">
        <w:rPr>
          <w:lang w:val="en-GB"/>
        </w:rPr>
        <w:t xml:space="preserve">and identifying </w:t>
      </w:r>
      <w:r w:rsidR="00EB36E7">
        <w:rPr>
          <w:lang w:val="en-GB"/>
        </w:rPr>
        <w:t>important features and relationships</w:t>
      </w:r>
      <w:r w:rsidR="00BD2001">
        <w:rPr>
          <w:lang w:val="en-GB"/>
        </w:rPr>
        <w:t xml:space="preserve"> for both microbial </w:t>
      </w:r>
      <w:r w:rsidR="00BD2001">
        <w:rPr>
          <w:lang w:val="en-GB"/>
        </w:rPr>
        <w:fldChar w:fldCharType="begin"/>
      </w:r>
      <w:r w:rsidR="009C0B79">
        <w:rPr>
          <w:lang w:val="en-GB"/>
        </w:rPr>
        <w:instrText xml:space="preserve"> ADDIN ZOTERO_ITEM CSL_CITATION {"citationID":"a19blg569f3","properties":{"formattedCitation":"\\super 9\\nosupersub{}","plainCitation":"9","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BD2001">
        <w:rPr>
          <w:lang w:val="en-GB"/>
        </w:rPr>
        <w:fldChar w:fldCharType="separate"/>
      </w:r>
      <w:r w:rsidR="009C0B79" w:rsidRPr="009C0B79">
        <w:rPr>
          <w:rFonts w:ascii="Calibri" w:hAnsi="Calibri" w:cs="Calibri"/>
          <w:szCs w:val="24"/>
          <w:vertAlign w:val="superscript"/>
        </w:rPr>
        <w:t>9</w:t>
      </w:r>
      <w:r w:rsidR="00BD2001">
        <w:rPr>
          <w:lang w:val="en-GB"/>
        </w:rPr>
        <w:fldChar w:fldCharType="end"/>
      </w:r>
      <w:r w:rsidR="00BD2001">
        <w:rPr>
          <w:lang w:val="en-GB"/>
        </w:rPr>
        <w:t xml:space="preserve"> and gene expression </w:t>
      </w:r>
      <w:r w:rsidR="001916FD">
        <w:rPr>
          <w:lang w:val="en-GB"/>
        </w:rPr>
        <w:fldChar w:fldCharType="begin"/>
      </w:r>
      <w:r w:rsidR="009C0B79">
        <w:rPr>
          <w:lang w:val="en-GB"/>
        </w:rPr>
        <w:instrText xml:space="preserve"> ADDIN ZOTERO_ITEM CSL_CITATION {"citationID":"atusjkbtov","properties":{"formattedCitation":"\\super 27\\nosupersub{}","plainCitation":"27","noteIndex":0},"citationItems":[{"id":295,"uris":["http://zotero.org/users/local/0zqklVfX/items/YCN6T2XC"],"itemData":{"id":295,"type":"article-journal","abstract":"Background\nAlthough identification of lymph node (LN) metastasis is a well-recognized strategy for improving outcomes in patients with gastric cancer (GC), currently there is lack of availability of adequate molecular biomarkers that can identify such metastasis. Herein we have developed a robust gene-expression signature for detecting LN metastasis in early stage GC by using a transcriptome-wide biomarker discovery and subsequent validation in multiple clinical cohorts.\nMethods\nA total of 532 patients with pathological T1 and T2 GC from 4 different cohorts were analyzed. Two independent datasets (n = 96, and n = 188) were used to establish a gene signature for the identification of LN metastasis in GC patients. The diagnostic performance of our gene-expression signature was subsequently assessed in two independent clinical cohorts using qRT-PCR assays (n = 101, and n = 147), and subsequently compared against conventional tumor markers and image-based diagnostics.\nFindings\nWe established a 15-gene signature by analyzing multiple high throughput datasets, which robustly distinguished LN status in both training (AUC = 0.765, 95% CI 0.667–0.863) and validation cohorts (AUC = 0.742, 95% CI 0.630–0.852). Notably, the 15-gene signature was significantly superior compared to the conventional tumor markers, CEA (P = .04) and CA19–9 (P = .005), as well as computed tomography-based imaging (P = .04).\nInterpretation\nWe have established and validated a 15-gene signature for detecting LN metastasis in GC patients, which offers a robust diagnostic tool for potentially improving treatment outcomes in gastric cancer patients.\nFund\nNIH: CA72851, CA181572, CA14792, CA202797, CA187956; CPRIT: RP140784: Baylor Sammons Cancer Center polot grants (AG), VPRT: 9610337, CityU 21101115, 11102317, 11103718; JCYJ20170307091256048 (XW).","container-title":"EBioMedicine","DOI":"10.1016/j.ebiom.2019.01.057","ISSN":"2352-3964","journalAbbreviation":"EBioMedicine","language":"en","page":"268-275","source":"ScienceDirect","title":"A genomewide transcriptomic approach identifies a novel gene expression signature for the detection of lymph node metastasis in patients with early stage gastric cancer","volume":"41","author":[{"family":"Izumi","given":"Daisuke"},{"family":"Gao","given":"Feng"},{"family":"Toden","given":"Shusuke"},{"family":"Sonohara","given":"Fuminori"},{"family":"Kanda","given":"Mitsuro"},{"family":"Ishimoto","given":"Takatsugu"},{"family":"Kodera","given":"Yasuhiro"},{"family":"Wang","given":"Xin"},{"family":"Baba","given":"Hideo"},{"family":"Goel","given":"Ajay"}],"issued":{"date-parts":[["2019",3,1]]}}}],"schema":"https://github.com/citation-style-language/schema/raw/master/csl-citation.json"} </w:instrText>
      </w:r>
      <w:r w:rsidR="001916FD">
        <w:rPr>
          <w:lang w:val="en-GB"/>
        </w:rPr>
        <w:fldChar w:fldCharType="separate"/>
      </w:r>
      <w:r w:rsidR="009C0B79" w:rsidRPr="009C0B79">
        <w:rPr>
          <w:rFonts w:ascii="Calibri" w:hAnsi="Calibri" w:cs="Calibri"/>
          <w:szCs w:val="24"/>
          <w:vertAlign w:val="superscript"/>
        </w:rPr>
        <w:t>27</w:t>
      </w:r>
      <w:r w:rsidR="001916FD">
        <w:rPr>
          <w:lang w:val="en-GB"/>
        </w:rPr>
        <w:fldChar w:fldCharType="end"/>
      </w:r>
      <w:r w:rsidR="001916FD">
        <w:rPr>
          <w:lang w:val="en-GB"/>
        </w:rPr>
        <w:t xml:space="preserve"> </w:t>
      </w:r>
      <w:r w:rsidR="00BD2001">
        <w:rPr>
          <w:lang w:val="en-GB"/>
        </w:rPr>
        <w:t>features.</w:t>
      </w:r>
    </w:p>
    <w:p w14:paraId="648CCF02" w14:textId="481749E6" w:rsidR="00012BDF" w:rsidRDefault="00034630" w:rsidP="006454AC">
      <w:pPr>
        <w:rPr>
          <w:lang w:val="en-GB"/>
        </w:rPr>
      </w:pPr>
      <w:r>
        <w:rPr>
          <w:lang w:val="en-GB"/>
        </w:rPr>
        <w:t xml:space="preserve">To this end, we </w:t>
      </w:r>
      <w:r w:rsidR="006A7205">
        <w:rPr>
          <w:lang w:val="en-GB"/>
        </w:rPr>
        <w:t xml:space="preserve">leveraged the TCGA and TCMA data sets and </w:t>
      </w:r>
      <w:r>
        <w:rPr>
          <w:lang w:val="en-GB"/>
        </w:rPr>
        <w:t>integrated gene expression and microbial genus abundance</w:t>
      </w:r>
      <w:r w:rsidR="002A01FD">
        <w:rPr>
          <w:lang w:val="en-GB"/>
        </w:rPr>
        <w:t xml:space="preserve"> data for </w:t>
      </w:r>
      <w:proofErr w:type="spellStart"/>
      <w:r w:rsidR="002A01FD">
        <w:rPr>
          <w:lang w:val="en-GB"/>
        </w:rPr>
        <w:t>tumor</w:t>
      </w:r>
      <w:proofErr w:type="spellEnd"/>
      <w:r w:rsidR="002A01FD">
        <w:rPr>
          <w:lang w:val="en-GB"/>
        </w:rPr>
        <w:t xml:space="preserve"> tissues and </w:t>
      </w:r>
      <w:proofErr w:type="spellStart"/>
      <w:r w:rsidR="002A01FD">
        <w:rPr>
          <w:lang w:val="en-GB"/>
        </w:rPr>
        <w:t>tumor</w:t>
      </w:r>
      <w:proofErr w:type="spellEnd"/>
      <w:r w:rsidR="002A01FD">
        <w:rPr>
          <w:lang w:val="en-GB"/>
        </w:rPr>
        <w:t xml:space="preserve"> adjacent normal tissues for</w:t>
      </w:r>
      <w:r>
        <w:rPr>
          <w:lang w:val="en-GB"/>
        </w:rPr>
        <w:t xml:space="preserve">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w:t>
      </w:r>
      <w:r w:rsidR="003A3006">
        <w:rPr>
          <w:lang w:val="en-GB"/>
        </w:rPr>
        <w:t xml:space="preserve"> modality</w:t>
      </w:r>
      <w:r w:rsidR="00A144F4">
        <w:rPr>
          <w:lang w:val="en-GB"/>
        </w:rPr>
        <w:t xml:space="preserve"> provide</w:t>
      </w:r>
      <w:r w:rsidR="003A3006">
        <w:rPr>
          <w:lang w:val="en-GB"/>
        </w:rPr>
        <w:t>d</w:t>
      </w:r>
      <w:r w:rsidR="00A144F4">
        <w:rPr>
          <w:lang w:val="en-GB"/>
        </w:rPr>
        <w:t xml:space="preserve"> additional prediction performance for </w:t>
      </w:r>
      <w:proofErr w:type="spellStart"/>
      <w:r w:rsidR="00A144F4">
        <w:rPr>
          <w:lang w:val="en-GB"/>
        </w:rPr>
        <w:t>tumor</w:t>
      </w:r>
      <w:proofErr w:type="spellEnd"/>
      <w:r w:rsidR="00A144F4">
        <w:rPr>
          <w:lang w:val="en-GB"/>
        </w:rPr>
        <w:t xml:space="preserve"> versus normal prediction and stage prediction th</w:t>
      </w:r>
      <w:r w:rsidR="003A3006">
        <w:rPr>
          <w:lang w:val="en-GB"/>
        </w:rPr>
        <w:t>a</w:t>
      </w:r>
      <w:r w:rsidR="00A144F4">
        <w:rPr>
          <w:lang w:val="en-GB"/>
        </w:rPr>
        <w:t>n when simply using the</w:t>
      </w:r>
      <w:r w:rsidR="003A3006">
        <w:rPr>
          <w:lang w:val="en-GB"/>
        </w:rPr>
        <w:t xml:space="preserve"> modalities </w:t>
      </w:r>
      <w:r w:rsidR="00A144F4">
        <w:rPr>
          <w:lang w:val="en-GB"/>
        </w:rPr>
        <w:t>separately.</w:t>
      </w:r>
      <w:r w:rsidR="00EB4BBF">
        <w:rPr>
          <w:lang w:val="en-GB"/>
        </w:rPr>
        <w:t xml:space="preserve"> While we only showcase the results for STAD due to the relative simplicity of the cancer and high quantity and class balance in the dataset, much of the experiments have also been performed for the other three cancers and can reasonably be generalized to these cancers.</w:t>
      </w:r>
    </w:p>
    <w:p w14:paraId="0EDB32E1" w14:textId="4E2BB0F2" w:rsidR="007A4F2A" w:rsidRDefault="007A4F2A" w:rsidP="006454AC">
      <w:pPr>
        <w:rPr>
          <w:lang w:val="en-GB"/>
        </w:rPr>
      </w:pPr>
      <w:r>
        <w:rPr>
          <w:lang w:val="en-GB"/>
        </w:rPr>
        <w:t xml:space="preserve">We found that using the integrated modality </w:t>
      </w:r>
      <w:r w:rsidR="003A3006">
        <w:rPr>
          <w:lang w:val="en-GB"/>
        </w:rPr>
        <w:t xml:space="preserve">did </w:t>
      </w:r>
      <w:r>
        <w:rPr>
          <w:lang w:val="en-GB"/>
        </w:rPr>
        <w:t>not provide additional performance over using the gene expression</w:t>
      </w:r>
      <w:r w:rsidR="003A3006">
        <w:rPr>
          <w:lang w:val="en-GB"/>
        </w:rPr>
        <w:t xml:space="preserve"> (GE) modality separately, and that the prediction models that used the genus modality performed the worst. This is likely d</w:t>
      </w:r>
      <w:r>
        <w:rPr>
          <w:lang w:val="en-GB"/>
        </w:rPr>
        <w:t xml:space="preserve">ue to the high information density of the gene expression layer and low amount of information conveyed by the genus layer, due to the specific </w:t>
      </w:r>
      <w:r w:rsidR="003A3006">
        <w:rPr>
          <w:lang w:val="en-GB"/>
        </w:rPr>
        <w:t xml:space="preserve">data source used for the </w:t>
      </w:r>
      <w:r>
        <w:rPr>
          <w:lang w:val="en-GB"/>
        </w:rPr>
        <w:t>genus data.</w:t>
      </w:r>
    </w:p>
    <w:p w14:paraId="15649D0A" w14:textId="0DD0ED60" w:rsidR="007C6931" w:rsidRDefault="00012BDF" w:rsidP="00FA4AF9">
      <w:pPr>
        <w:pStyle w:val="Heading1"/>
        <w:rPr>
          <w:lang w:val="en-GB"/>
        </w:rPr>
      </w:pPr>
      <w:r>
        <w:rPr>
          <w:lang w:val="en-GB"/>
        </w:rPr>
        <w:lastRenderedPageBreak/>
        <w:t>Materials and methods</w:t>
      </w:r>
    </w:p>
    <w:p w14:paraId="232F314D" w14:textId="7EDF738E" w:rsidR="00012BDF" w:rsidRDefault="00012BDF" w:rsidP="00012BDF">
      <w:pPr>
        <w:pStyle w:val="Heading2"/>
        <w:rPr>
          <w:lang w:val="en-GB"/>
        </w:rPr>
      </w:pPr>
      <w:r>
        <w:rPr>
          <w:lang w:val="en-GB"/>
        </w:rPr>
        <w:t>Data</w:t>
      </w:r>
    </w:p>
    <w:p w14:paraId="5D6119CD" w14:textId="5F7CB3A6" w:rsidR="00012BDF" w:rsidRDefault="003D26BF" w:rsidP="00012BDF">
      <w:pPr>
        <w:rPr>
          <w:lang w:val="en-GB"/>
        </w:rPr>
      </w:pPr>
      <w:r>
        <w:rPr>
          <w:lang w:val="en-GB"/>
        </w:rPr>
        <w:t xml:space="preserve">In order to explore the performance of </w:t>
      </w:r>
      <w:r w:rsidR="00E043FC">
        <w:rPr>
          <w:lang w:val="en-GB"/>
        </w:rPr>
        <w:t>a holo-</w:t>
      </w:r>
      <w:proofErr w:type="spellStart"/>
      <w:r w:rsidR="00E043FC">
        <w:rPr>
          <w:lang w:val="en-GB"/>
        </w:rPr>
        <w:t>omic</w:t>
      </w:r>
      <w:proofErr w:type="spellEnd"/>
      <w:r w:rsidR="00E043FC">
        <w:rPr>
          <w:lang w:val="en-GB"/>
        </w:rPr>
        <w:t xml:space="preserve"> approach for </w:t>
      </w:r>
      <w:r>
        <w:rPr>
          <w:lang w:val="en-GB"/>
        </w:rPr>
        <w:t>cancer diagnostics in a holistic context,</w:t>
      </w:r>
      <w:r w:rsidRPr="003D26BF">
        <w:t xml:space="preserve"> </w:t>
      </w:r>
      <w:r>
        <w:rPr>
          <w:lang w:val="en-GB"/>
        </w:rPr>
        <w:t>we</w:t>
      </w:r>
      <w:r w:rsidR="00E043FC">
        <w:rPr>
          <w:lang w:val="en-GB"/>
        </w:rPr>
        <w:t xml:space="preserve"> used GE features from TCGA and microbial genus relative abundance features from TCMA</w:t>
      </w:r>
      <w:r>
        <w:rPr>
          <w:lang w:val="en-GB"/>
        </w:rPr>
        <w:t>. We then only ke</w:t>
      </w:r>
      <w:r w:rsidR="00E043FC">
        <w:rPr>
          <w:lang w:val="en-GB"/>
        </w:rPr>
        <w:t>pt</w:t>
      </w:r>
      <w:r>
        <w:rPr>
          <w:lang w:val="en-GB"/>
        </w:rPr>
        <w:t xml:space="preserve"> samples for which there </w:t>
      </w:r>
      <w:r w:rsidR="00E043FC">
        <w:rPr>
          <w:lang w:val="en-GB"/>
        </w:rPr>
        <w:t>was</w:t>
      </w:r>
      <w:r>
        <w:rPr>
          <w:lang w:val="en-GB"/>
        </w:rPr>
        <w:t xml:space="preserve">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F07C04D"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p>
    <w:p w14:paraId="45481486" w14:textId="093B6233" w:rsidR="00012BDF" w:rsidRDefault="00012BDF">
      <w:pPr>
        <w:rPr>
          <w:lang w:val="en-GB"/>
        </w:rPr>
      </w:pPr>
      <w:r>
        <w:rPr>
          <w:noProof/>
        </w:rPr>
        <w:drawing>
          <wp:inline distT="0" distB="0" distL="0" distR="0" wp14:anchorId="2624A862" wp14:editId="2E766071">
            <wp:extent cx="5875650" cy="11751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75650" cy="1175129"/>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4AD6DEE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9C0B79">
        <w:rPr>
          <w:lang w:val="en-GB"/>
        </w:rPr>
        <w:instrText xml:space="preserve"> ADDIN ZOTERO_ITEM CSL_CITATION {"citationID":"Pnib6e8a","properties":{"formattedCitation":"\\super 28\\nosupersub{}","plainCitation":"28","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9C0B79" w:rsidRPr="009C0B79">
        <w:rPr>
          <w:rFonts w:ascii="Calibri" w:hAnsi="Calibri" w:cs="Calibri"/>
          <w:szCs w:val="24"/>
          <w:vertAlign w:val="superscript"/>
        </w:rPr>
        <w:t>28</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00B9839C" w:rsidR="007439D7" w:rsidRDefault="007439D7" w:rsidP="007439D7">
      <w:pPr>
        <w:pStyle w:val="Heading3"/>
        <w:rPr>
          <w:lang w:val="en-GB"/>
        </w:rPr>
      </w:pPr>
      <w:r>
        <w:rPr>
          <w:lang w:val="en-GB"/>
        </w:rPr>
        <w:t>Clinical data</w:t>
      </w:r>
    </w:p>
    <w:p w14:paraId="52E2F0F7" w14:textId="7BB337E8"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w:t>
      </w:r>
      <w:r w:rsidR="00E5352C">
        <w:rPr>
          <w:lang w:val="en-GB"/>
        </w:rPr>
        <w:lastRenderedPageBreak/>
        <w:t>was</w:t>
      </w:r>
      <w:r w:rsidR="003017B1">
        <w:rPr>
          <w:lang w:val="en-GB"/>
        </w:rPr>
        <w:t xml:space="preserve"> used to determine the </w:t>
      </w:r>
      <w:proofErr w:type="spellStart"/>
      <w:r w:rsidR="003017B1">
        <w:rPr>
          <w:lang w:val="en-GB"/>
        </w:rPr>
        <w:t>tumor</w:t>
      </w:r>
      <w:proofErr w:type="spellEnd"/>
      <w:r w:rsidR="003017B1">
        <w:rPr>
          <w:lang w:val="en-GB"/>
        </w:rPr>
        <w:t xml:space="preserve"> stage of each sample. </w:t>
      </w:r>
      <w:r w:rsidR="00E5352C">
        <w:rPr>
          <w:lang w:val="en-GB"/>
        </w:rPr>
        <w:t>We grouped every substage together to obtain a final stage. For example, samples that were stage IIA and IIB were grouped together under the bin of stage II. finally, we modelled the n</w:t>
      </w:r>
      <w:r w:rsidR="003017B1">
        <w:rPr>
          <w:lang w:val="en-GB"/>
        </w:rPr>
        <w:t xml:space="preserve">ormal </w:t>
      </w:r>
      <w:proofErr w:type="spellStart"/>
      <w:r w:rsidR="00E5352C">
        <w:rPr>
          <w:lang w:val="en-GB"/>
        </w:rPr>
        <w:t>tumor</w:t>
      </w:r>
      <w:proofErr w:type="spellEnd"/>
      <w:r w:rsidR="00E5352C">
        <w:rPr>
          <w:lang w:val="en-GB"/>
        </w:rPr>
        <w:t xml:space="preserve"> adjacent </w:t>
      </w:r>
      <w:r w:rsidR="003017B1">
        <w:rPr>
          <w:lang w:val="en-GB"/>
        </w:rPr>
        <w:t xml:space="preserve">samples as </w:t>
      </w:r>
      <w:r w:rsidR="00E5352C">
        <w:rPr>
          <w:lang w:val="en-GB"/>
        </w:rPr>
        <w:t>s</w:t>
      </w:r>
      <w:r w:rsidR="003017B1">
        <w:rPr>
          <w:lang w:val="en-GB"/>
        </w:rPr>
        <w:t>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115A3EAE" w14:textId="508F3CE2" w:rsidR="00E25144" w:rsidRPr="001F6FDC" w:rsidRDefault="00E25144">
      <w:pPr>
        <w:rPr>
          <w:lang w:val="en-GB"/>
        </w:rPr>
      </w:pPr>
    </w:p>
    <w:tbl>
      <w:tblPr>
        <w:tblStyle w:val="ListTable1Light-Accent3"/>
        <w:tblW w:w="2189" w:type="pct"/>
        <w:tblLook w:val="0660" w:firstRow="1" w:lastRow="1" w:firstColumn="0" w:lastColumn="0" w:noHBand="1" w:noVBand="1"/>
      </w:tblPr>
      <w:tblGrid>
        <w:gridCol w:w="1200"/>
        <w:gridCol w:w="1201"/>
        <w:gridCol w:w="962"/>
        <w:gridCol w:w="683"/>
      </w:tblGrid>
      <w:tr w:rsidR="001F6FDC" w:rsidRPr="00E25144" w14:paraId="0AF0B666" w14:textId="520910E7" w:rsidTr="003A1C0D">
        <w:trPr>
          <w:cnfStyle w:val="100000000000" w:firstRow="1" w:lastRow="0" w:firstColumn="0" w:lastColumn="0" w:oddVBand="0" w:evenVBand="0" w:oddHBand="0" w:evenHBand="0" w:firstRowFirstColumn="0" w:firstRowLastColumn="0" w:lastRowFirstColumn="0" w:lastRowLastColumn="0"/>
          <w:trHeight w:val="491"/>
        </w:trPr>
        <w:tc>
          <w:tcPr>
            <w:tcW w:w="1483" w:type="pct"/>
            <w:noWrap/>
          </w:tcPr>
          <w:p w14:paraId="4E234E1C" w14:textId="36B03656" w:rsidR="001F6FDC" w:rsidRPr="00E25144" w:rsidRDefault="001F6FDC">
            <w:pPr>
              <w:rPr>
                <w:color w:val="000000" w:themeColor="text1"/>
              </w:rPr>
            </w:pPr>
            <w:r>
              <w:rPr>
                <w:color w:val="000000" w:themeColor="text1"/>
              </w:rPr>
              <w:t>Cancer</w:t>
            </w:r>
          </w:p>
        </w:tc>
        <w:tc>
          <w:tcPr>
            <w:tcW w:w="1484" w:type="pct"/>
          </w:tcPr>
          <w:p w14:paraId="3B786B27" w14:textId="53F11AC3" w:rsidR="001F6FDC" w:rsidRPr="00E25144" w:rsidRDefault="001F6FDC">
            <w:pPr>
              <w:rPr>
                <w:color w:val="000000" w:themeColor="text1"/>
              </w:rPr>
            </w:pPr>
            <w:r>
              <w:rPr>
                <w:color w:val="000000" w:themeColor="text1"/>
              </w:rPr>
              <w:t>Normal samples</w:t>
            </w:r>
          </w:p>
        </w:tc>
        <w:tc>
          <w:tcPr>
            <w:tcW w:w="1189" w:type="pct"/>
          </w:tcPr>
          <w:p w14:paraId="15B38EFD" w14:textId="12206B2D" w:rsidR="001F6FDC" w:rsidRPr="00E25144" w:rsidRDefault="001F6FDC">
            <w:pPr>
              <w:rPr>
                <w:color w:val="000000" w:themeColor="text1"/>
              </w:rPr>
            </w:pPr>
            <w:r>
              <w:rPr>
                <w:color w:val="000000" w:themeColor="text1"/>
              </w:rPr>
              <w:t>Tumor samples</w:t>
            </w:r>
          </w:p>
        </w:tc>
        <w:tc>
          <w:tcPr>
            <w:tcW w:w="844" w:type="pct"/>
          </w:tcPr>
          <w:p w14:paraId="40DA56F8" w14:textId="67A7CFB1" w:rsidR="001F6FDC" w:rsidRDefault="001F6FDC">
            <w:pPr>
              <w:rPr>
                <w:color w:val="000000" w:themeColor="text1"/>
              </w:rPr>
            </w:pPr>
            <w:r>
              <w:rPr>
                <w:color w:val="000000" w:themeColor="text1"/>
              </w:rPr>
              <w:t>Total</w:t>
            </w:r>
          </w:p>
        </w:tc>
      </w:tr>
      <w:tr w:rsidR="001F6FDC" w:rsidRPr="00E25144" w14:paraId="73C373A5" w14:textId="134734E6" w:rsidTr="003A1C0D">
        <w:trPr>
          <w:trHeight w:val="246"/>
        </w:trPr>
        <w:tc>
          <w:tcPr>
            <w:tcW w:w="1483" w:type="pct"/>
            <w:noWrap/>
          </w:tcPr>
          <w:p w14:paraId="4F922B2A" w14:textId="77777777" w:rsidR="001F6FDC" w:rsidRPr="00E25144" w:rsidRDefault="001F6FDC">
            <w:pPr>
              <w:rPr>
                <w:color w:val="000000" w:themeColor="text1"/>
              </w:rPr>
            </w:pPr>
          </w:p>
        </w:tc>
        <w:tc>
          <w:tcPr>
            <w:tcW w:w="1484" w:type="pct"/>
          </w:tcPr>
          <w:p w14:paraId="358EC85E" w14:textId="0F14FDF6" w:rsidR="001F6FDC" w:rsidRPr="00E25144" w:rsidRDefault="001F6FDC">
            <w:pPr>
              <w:rPr>
                <w:rStyle w:val="SubtleEmphasis"/>
                <w:color w:val="000000" w:themeColor="text1"/>
              </w:rPr>
            </w:pPr>
          </w:p>
        </w:tc>
        <w:tc>
          <w:tcPr>
            <w:tcW w:w="1189" w:type="pct"/>
          </w:tcPr>
          <w:p w14:paraId="41A99D62" w14:textId="3D64B89F" w:rsidR="001F6FDC" w:rsidRPr="00E25144" w:rsidRDefault="001F6FDC">
            <w:pPr>
              <w:rPr>
                <w:color w:val="000000" w:themeColor="text1"/>
              </w:rPr>
            </w:pPr>
          </w:p>
        </w:tc>
        <w:tc>
          <w:tcPr>
            <w:tcW w:w="844" w:type="pct"/>
          </w:tcPr>
          <w:p w14:paraId="2DC51600" w14:textId="77777777" w:rsidR="001F6FDC" w:rsidRPr="00E25144" w:rsidRDefault="001F6FDC">
            <w:pPr>
              <w:rPr>
                <w:color w:val="000000" w:themeColor="text1"/>
              </w:rPr>
            </w:pPr>
          </w:p>
        </w:tc>
      </w:tr>
      <w:tr w:rsidR="003A1C0D" w:rsidRPr="00E25144" w14:paraId="2ACFD1C9" w14:textId="77777777" w:rsidTr="003A1C0D">
        <w:trPr>
          <w:trHeight w:val="467"/>
        </w:trPr>
        <w:tc>
          <w:tcPr>
            <w:tcW w:w="1483" w:type="pct"/>
            <w:noWrap/>
          </w:tcPr>
          <w:p w14:paraId="0A5B4B90" w14:textId="43AFDC49" w:rsidR="003A1C0D" w:rsidRDefault="003A1C0D" w:rsidP="003A1C0D">
            <w:pPr>
              <w:rPr>
                <w:color w:val="000000" w:themeColor="text1"/>
              </w:rPr>
            </w:pPr>
            <w:r>
              <w:rPr>
                <w:color w:val="000000" w:themeColor="text1"/>
              </w:rPr>
              <w:t>STAD</w:t>
            </w:r>
          </w:p>
        </w:tc>
        <w:tc>
          <w:tcPr>
            <w:tcW w:w="1484" w:type="pct"/>
          </w:tcPr>
          <w:p w14:paraId="6B6E9446" w14:textId="4CA2A234" w:rsidR="003A1C0D" w:rsidRDefault="003A1C0D" w:rsidP="003A1C0D">
            <w:pPr>
              <w:pStyle w:val="DecimalAligned"/>
              <w:rPr>
                <w:color w:val="000000" w:themeColor="text1"/>
              </w:rPr>
            </w:pPr>
            <w:r>
              <w:rPr>
                <w:color w:val="000000" w:themeColor="text1"/>
              </w:rPr>
              <w:t>9</w:t>
            </w:r>
          </w:p>
        </w:tc>
        <w:tc>
          <w:tcPr>
            <w:tcW w:w="1189" w:type="pct"/>
          </w:tcPr>
          <w:p w14:paraId="0C3B2DC8" w14:textId="16357BE3" w:rsidR="003A1C0D" w:rsidRDefault="003A1C0D" w:rsidP="003A1C0D">
            <w:pPr>
              <w:pStyle w:val="DecimalAligned"/>
              <w:rPr>
                <w:color w:val="000000" w:themeColor="text1"/>
              </w:rPr>
            </w:pPr>
            <w:r>
              <w:rPr>
                <w:color w:val="000000" w:themeColor="text1"/>
              </w:rPr>
              <w:t>113</w:t>
            </w:r>
          </w:p>
        </w:tc>
        <w:tc>
          <w:tcPr>
            <w:tcW w:w="844" w:type="pct"/>
          </w:tcPr>
          <w:p w14:paraId="5557F7F2" w14:textId="1B0DFED0" w:rsidR="003A1C0D" w:rsidRDefault="003A1C0D" w:rsidP="003A1C0D">
            <w:pPr>
              <w:pStyle w:val="DecimalAligned"/>
              <w:rPr>
                <w:color w:val="000000" w:themeColor="text1"/>
              </w:rPr>
            </w:pPr>
            <w:r>
              <w:rPr>
                <w:color w:val="000000" w:themeColor="text1"/>
              </w:rPr>
              <w:t>12</w:t>
            </w:r>
            <w:r w:rsidR="006E650B">
              <w:rPr>
                <w:color w:val="000000" w:themeColor="text1"/>
              </w:rPr>
              <w:t>2</w:t>
            </w:r>
          </w:p>
        </w:tc>
      </w:tr>
      <w:tr w:rsidR="003A1C0D" w:rsidRPr="00E25144" w14:paraId="32A95AA0" w14:textId="7CE9CB8C" w:rsidTr="003A1C0D">
        <w:trPr>
          <w:trHeight w:val="467"/>
        </w:trPr>
        <w:tc>
          <w:tcPr>
            <w:tcW w:w="1483" w:type="pct"/>
            <w:noWrap/>
          </w:tcPr>
          <w:p w14:paraId="2C386A24" w14:textId="0C3FF753" w:rsidR="003A1C0D" w:rsidRPr="00E25144" w:rsidRDefault="003A1C0D" w:rsidP="003A1C0D">
            <w:pPr>
              <w:rPr>
                <w:color w:val="000000" w:themeColor="text1"/>
              </w:rPr>
            </w:pPr>
            <w:r>
              <w:rPr>
                <w:color w:val="000000" w:themeColor="text1"/>
              </w:rPr>
              <w:t>COAD</w:t>
            </w:r>
          </w:p>
        </w:tc>
        <w:tc>
          <w:tcPr>
            <w:tcW w:w="1484" w:type="pct"/>
          </w:tcPr>
          <w:p w14:paraId="0B4CC1D2" w14:textId="7DEEAF05" w:rsidR="003A1C0D" w:rsidRPr="00E25144" w:rsidRDefault="003A1C0D" w:rsidP="003A1C0D">
            <w:pPr>
              <w:pStyle w:val="DecimalAligned"/>
              <w:rPr>
                <w:color w:val="000000" w:themeColor="text1"/>
              </w:rPr>
            </w:pPr>
            <w:r>
              <w:rPr>
                <w:color w:val="000000" w:themeColor="text1"/>
              </w:rPr>
              <w:t>3</w:t>
            </w:r>
          </w:p>
        </w:tc>
        <w:tc>
          <w:tcPr>
            <w:tcW w:w="1189" w:type="pct"/>
          </w:tcPr>
          <w:p w14:paraId="1AB4477E" w14:textId="44C4A82F" w:rsidR="003A1C0D" w:rsidRPr="00E25144" w:rsidRDefault="003A1C0D" w:rsidP="003A1C0D">
            <w:pPr>
              <w:pStyle w:val="DecimalAligned"/>
              <w:rPr>
                <w:color w:val="000000" w:themeColor="text1"/>
              </w:rPr>
            </w:pPr>
            <w:r>
              <w:rPr>
                <w:color w:val="000000" w:themeColor="text1"/>
              </w:rPr>
              <w:t>45</w:t>
            </w:r>
          </w:p>
        </w:tc>
        <w:tc>
          <w:tcPr>
            <w:tcW w:w="844" w:type="pct"/>
          </w:tcPr>
          <w:p w14:paraId="3032B9FD" w14:textId="4E60DEF4" w:rsidR="003A1C0D" w:rsidRDefault="003A1C0D" w:rsidP="003A1C0D">
            <w:pPr>
              <w:pStyle w:val="DecimalAligned"/>
              <w:rPr>
                <w:color w:val="000000" w:themeColor="text1"/>
              </w:rPr>
            </w:pPr>
            <w:r>
              <w:rPr>
                <w:color w:val="000000" w:themeColor="text1"/>
              </w:rPr>
              <w:t>48</w:t>
            </w:r>
          </w:p>
        </w:tc>
      </w:tr>
      <w:tr w:rsidR="003A1C0D" w:rsidRPr="00E25144" w14:paraId="772425CA" w14:textId="2515E9C4" w:rsidTr="003A1C0D">
        <w:trPr>
          <w:trHeight w:val="479"/>
        </w:trPr>
        <w:tc>
          <w:tcPr>
            <w:tcW w:w="1483" w:type="pct"/>
            <w:noWrap/>
          </w:tcPr>
          <w:p w14:paraId="260673FC" w14:textId="1B8F5C82" w:rsidR="003A1C0D" w:rsidRPr="00E25144" w:rsidRDefault="003A1C0D" w:rsidP="003A1C0D">
            <w:pPr>
              <w:rPr>
                <w:color w:val="000000" w:themeColor="text1"/>
              </w:rPr>
            </w:pPr>
            <w:r>
              <w:rPr>
                <w:color w:val="000000" w:themeColor="text1"/>
              </w:rPr>
              <w:t>ESCA</w:t>
            </w:r>
          </w:p>
        </w:tc>
        <w:tc>
          <w:tcPr>
            <w:tcW w:w="1484" w:type="pct"/>
          </w:tcPr>
          <w:p w14:paraId="609C4570" w14:textId="6C86551B" w:rsidR="003A1C0D" w:rsidRPr="00E25144" w:rsidRDefault="003A1C0D" w:rsidP="003A1C0D">
            <w:pPr>
              <w:pStyle w:val="DecimalAligned"/>
              <w:rPr>
                <w:color w:val="000000" w:themeColor="text1"/>
              </w:rPr>
            </w:pPr>
            <w:r>
              <w:rPr>
                <w:color w:val="000000" w:themeColor="text1"/>
              </w:rPr>
              <w:t>7</w:t>
            </w:r>
          </w:p>
        </w:tc>
        <w:tc>
          <w:tcPr>
            <w:tcW w:w="1189" w:type="pct"/>
          </w:tcPr>
          <w:p w14:paraId="6620D10C" w14:textId="6EDD00FC" w:rsidR="003A1C0D" w:rsidRPr="00E25144" w:rsidRDefault="003A1C0D" w:rsidP="003A1C0D">
            <w:pPr>
              <w:pStyle w:val="DecimalAligned"/>
              <w:rPr>
                <w:color w:val="000000" w:themeColor="text1"/>
              </w:rPr>
            </w:pPr>
            <w:r>
              <w:rPr>
                <w:color w:val="000000" w:themeColor="text1"/>
              </w:rPr>
              <w:t>59</w:t>
            </w:r>
          </w:p>
        </w:tc>
        <w:tc>
          <w:tcPr>
            <w:tcW w:w="844" w:type="pct"/>
          </w:tcPr>
          <w:p w14:paraId="54B5C949" w14:textId="01A651A7" w:rsidR="003A1C0D" w:rsidRDefault="003A1C0D" w:rsidP="003A1C0D">
            <w:pPr>
              <w:pStyle w:val="DecimalAligned"/>
              <w:rPr>
                <w:color w:val="000000" w:themeColor="text1"/>
              </w:rPr>
            </w:pPr>
            <w:r>
              <w:rPr>
                <w:color w:val="000000" w:themeColor="text1"/>
              </w:rPr>
              <w:t>66</w:t>
            </w:r>
          </w:p>
        </w:tc>
      </w:tr>
      <w:tr w:rsidR="003A1C0D" w:rsidRPr="00E25144" w14:paraId="413E5497" w14:textId="5CF7E17D" w:rsidTr="003A1C0D">
        <w:trPr>
          <w:trHeight w:val="467"/>
        </w:trPr>
        <w:tc>
          <w:tcPr>
            <w:tcW w:w="1483" w:type="pct"/>
            <w:noWrap/>
          </w:tcPr>
          <w:p w14:paraId="40CAA521" w14:textId="483610F0" w:rsidR="003A1C0D" w:rsidRPr="00E25144" w:rsidRDefault="003A1C0D" w:rsidP="003A1C0D">
            <w:pPr>
              <w:rPr>
                <w:color w:val="000000" w:themeColor="text1"/>
              </w:rPr>
            </w:pPr>
            <w:r>
              <w:rPr>
                <w:color w:val="000000" w:themeColor="text1"/>
              </w:rPr>
              <w:t>HNSC</w:t>
            </w:r>
          </w:p>
        </w:tc>
        <w:tc>
          <w:tcPr>
            <w:tcW w:w="1484" w:type="pct"/>
          </w:tcPr>
          <w:p w14:paraId="392DA873" w14:textId="1309ABAF" w:rsidR="003A1C0D" w:rsidRPr="00E25144" w:rsidRDefault="003A1C0D" w:rsidP="003A1C0D">
            <w:pPr>
              <w:pStyle w:val="DecimalAligned"/>
              <w:rPr>
                <w:color w:val="000000" w:themeColor="text1"/>
              </w:rPr>
            </w:pPr>
            <w:r>
              <w:rPr>
                <w:color w:val="000000" w:themeColor="text1"/>
              </w:rPr>
              <w:t>7</w:t>
            </w:r>
          </w:p>
        </w:tc>
        <w:tc>
          <w:tcPr>
            <w:tcW w:w="1189" w:type="pct"/>
          </w:tcPr>
          <w:p w14:paraId="27A405DE" w14:textId="54E38BDF" w:rsidR="003A1C0D" w:rsidRPr="00E25144" w:rsidRDefault="003A1C0D" w:rsidP="003A1C0D">
            <w:pPr>
              <w:pStyle w:val="DecimalAligned"/>
              <w:rPr>
                <w:color w:val="000000" w:themeColor="text1"/>
              </w:rPr>
            </w:pPr>
            <w:r>
              <w:rPr>
                <w:color w:val="000000" w:themeColor="text1"/>
              </w:rPr>
              <w:t>154</w:t>
            </w:r>
          </w:p>
        </w:tc>
        <w:tc>
          <w:tcPr>
            <w:tcW w:w="844" w:type="pct"/>
          </w:tcPr>
          <w:p w14:paraId="2C926ECC" w14:textId="7955A741" w:rsidR="003A1C0D" w:rsidRPr="00C26D1D" w:rsidRDefault="003A1C0D" w:rsidP="003A1C0D">
            <w:pPr>
              <w:pStyle w:val="DecimalAligned"/>
              <w:rPr>
                <w:color w:val="000000" w:themeColor="text1"/>
                <w:lang w:val="en-GB"/>
              </w:rPr>
            </w:pPr>
            <w:r>
              <w:rPr>
                <w:color w:val="000000" w:themeColor="text1"/>
              </w:rPr>
              <w:t>161</w:t>
            </w:r>
          </w:p>
        </w:tc>
      </w:tr>
      <w:tr w:rsidR="003A1C0D" w:rsidRPr="00E25144" w14:paraId="6A213CBE" w14:textId="08B161A7" w:rsidTr="003A1C0D">
        <w:trPr>
          <w:trHeight w:val="467"/>
        </w:trPr>
        <w:tc>
          <w:tcPr>
            <w:tcW w:w="1483" w:type="pct"/>
            <w:noWrap/>
          </w:tcPr>
          <w:p w14:paraId="0F3FEF6A" w14:textId="3CA74129" w:rsidR="003A1C0D" w:rsidRPr="00E25144" w:rsidRDefault="003A1C0D" w:rsidP="003A1C0D">
            <w:pPr>
              <w:rPr>
                <w:color w:val="000000" w:themeColor="text1"/>
              </w:rPr>
            </w:pPr>
            <w:r>
              <w:rPr>
                <w:color w:val="000000" w:themeColor="text1"/>
              </w:rPr>
              <w:t>READ</w:t>
            </w:r>
          </w:p>
        </w:tc>
        <w:tc>
          <w:tcPr>
            <w:tcW w:w="1484" w:type="pct"/>
          </w:tcPr>
          <w:p w14:paraId="22D05EB8" w14:textId="33E80205" w:rsidR="003A1C0D" w:rsidRPr="00E25144" w:rsidRDefault="003A1C0D" w:rsidP="003A1C0D">
            <w:pPr>
              <w:pStyle w:val="DecimalAligned"/>
              <w:rPr>
                <w:color w:val="000000" w:themeColor="text1"/>
              </w:rPr>
            </w:pPr>
            <w:r>
              <w:rPr>
                <w:color w:val="000000" w:themeColor="text1"/>
              </w:rPr>
              <w:t>0</w:t>
            </w:r>
          </w:p>
        </w:tc>
        <w:tc>
          <w:tcPr>
            <w:tcW w:w="1189" w:type="pct"/>
          </w:tcPr>
          <w:p w14:paraId="2ECE8EF0" w14:textId="7D619AD6" w:rsidR="003A1C0D" w:rsidRPr="00E25144" w:rsidRDefault="003A1C0D" w:rsidP="003A1C0D">
            <w:pPr>
              <w:pStyle w:val="DecimalAligned"/>
              <w:rPr>
                <w:color w:val="000000" w:themeColor="text1"/>
              </w:rPr>
            </w:pPr>
            <w:r>
              <w:rPr>
                <w:color w:val="000000" w:themeColor="text1"/>
              </w:rPr>
              <w:t>3</w:t>
            </w:r>
          </w:p>
        </w:tc>
        <w:tc>
          <w:tcPr>
            <w:tcW w:w="844" w:type="pct"/>
          </w:tcPr>
          <w:p w14:paraId="17FBF978" w14:textId="65FE68AA" w:rsidR="003A1C0D" w:rsidRDefault="003A1C0D" w:rsidP="003A1C0D">
            <w:pPr>
              <w:pStyle w:val="DecimalAligned"/>
              <w:rPr>
                <w:color w:val="000000" w:themeColor="text1"/>
              </w:rPr>
            </w:pPr>
            <w:r>
              <w:rPr>
                <w:color w:val="000000" w:themeColor="text1"/>
              </w:rPr>
              <w:t>3</w:t>
            </w:r>
          </w:p>
        </w:tc>
      </w:tr>
      <w:tr w:rsidR="003A1C0D" w:rsidRPr="00E25144" w14:paraId="1534F554" w14:textId="7CEAAD9B" w:rsidTr="003A1C0D">
        <w:trPr>
          <w:cnfStyle w:val="010000000000" w:firstRow="0" w:lastRow="1" w:firstColumn="0" w:lastColumn="0" w:oddVBand="0" w:evenVBand="0" w:oddHBand="0" w:evenHBand="0" w:firstRowFirstColumn="0" w:firstRowLastColumn="0" w:lastRowFirstColumn="0" w:lastRowLastColumn="0"/>
          <w:trHeight w:val="246"/>
        </w:trPr>
        <w:tc>
          <w:tcPr>
            <w:tcW w:w="1483" w:type="pct"/>
            <w:noWrap/>
          </w:tcPr>
          <w:p w14:paraId="176ACA98" w14:textId="77777777" w:rsidR="003A1C0D" w:rsidRPr="00E25144" w:rsidRDefault="003A1C0D" w:rsidP="003A1C0D">
            <w:pPr>
              <w:rPr>
                <w:color w:val="000000" w:themeColor="text1"/>
              </w:rPr>
            </w:pPr>
          </w:p>
        </w:tc>
        <w:tc>
          <w:tcPr>
            <w:tcW w:w="1484" w:type="pct"/>
          </w:tcPr>
          <w:p w14:paraId="76EAEC5A" w14:textId="780312DE" w:rsidR="003A1C0D" w:rsidRPr="00E25144" w:rsidRDefault="003A1C0D" w:rsidP="003A1C0D">
            <w:pPr>
              <w:rPr>
                <w:rStyle w:val="SubtleEmphasis"/>
                <w:color w:val="000000" w:themeColor="text1"/>
              </w:rPr>
            </w:pPr>
          </w:p>
        </w:tc>
        <w:tc>
          <w:tcPr>
            <w:tcW w:w="1189" w:type="pct"/>
          </w:tcPr>
          <w:p w14:paraId="2D7A2F4F" w14:textId="217D8E03" w:rsidR="003A1C0D" w:rsidRPr="00E25144" w:rsidRDefault="003A1C0D" w:rsidP="003A1C0D">
            <w:pPr>
              <w:rPr>
                <w:color w:val="000000" w:themeColor="text1"/>
              </w:rPr>
            </w:pPr>
          </w:p>
        </w:tc>
        <w:tc>
          <w:tcPr>
            <w:tcW w:w="844" w:type="pct"/>
          </w:tcPr>
          <w:p w14:paraId="52130B58" w14:textId="77777777" w:rsidR="003A1C0D" w:rsidRPr="00E25144" w:rsidRDefault="003A1C0D" w:rsidP="003A1C0D">
            <w:pPr>
              <w:rPr>
                <w:color w:val="000000" w:themeColor="text1"/>
              </w:rPr>
            </w:pPr>
          </w:p>
        </w:tc>
      </w:tr>
    </w:tbl>
    <w:p w14:paraId="6E833022" w14:textId="46F0429C" w:rsidR="00E25144" w:rsidRPr="001F6FDC" w:rsidRDefault="001F6FDC" w:rsidP="001F6FDC">
      <w:pPr>
        <w:pStyle w:val="Caption"/>
      </w:pPr>
      <w:r>
        <w:t xml:space="preserve">Table </w:t>
      </w:r>
      <w:fldSimple w:instr=" SEQ Table \* ARABIC ">
        <w:r w:rsidR="00567689">
          <w:rPr>
            <w:noProof/>
          </w:rPr>
          <w:t>1</w:t>
        </w:r>
      </w:fldSimple>
      <w:r>
        <w:t>:</w:t>
      </w:r>
      <w:r w:rsidRPr="0077225D">
        <w:t xml:space="preserve"> Number of tumor and normal adjacent </w:t>
      </w:r>
      <w:r w:rsidR="00865A50">
        <w:t>tissue</w:t>
      </w:r>
      <w:r w:rsidRPr="0077225D">
        <w:t xml:space="preserve"> (NAT) samples in the overlap set</w:t>
      </w:r>
      <w:r>
        <w:t xml:space="preserve"> for each cancer</w:t>
      </w:r>
    </w:p>
    <w:p w14:paraId="58095BD7" w14:textId="4B7A5A02" w:rsidR="00432975" w:rsidRDefault="003D26BF">
      <w:pPr>
        <w:rPr>
          <w:lang w:val="en-GB"/>
        </w:rPr>
      </w:pPr>
      <w:r>
        <w:rPr>
          <w:lang w:val="en-GB"/>
        </w:rPr>
        <w:t>The next</w:t>
      </w:r>
      <w:r w:rsidR="00581746">
        <w:rPr>
          <w:lang w:val="en-GB"/>
        </w:rPr>
        <w:t xml:space="preserve"> table</w:t>
      </w:r>
      <w:r>
        <w:rPr>
          <w:lang w:val="en-GB"/>
        </w:rPr>
        <w:t xml:space="preserve"> displays the balance for the stage samples. </w:t>
      </w:r>
      <w:r w:rsidR="00284C2E">
        <w:rPr>
          <w:lang w:val="en-GB"/>
        </w:rPr>
        <w:t xml:space="preserve">There are less total samples per cancer than the </w:t>
      </w:r>
      <w:proofErr w:type="spellStart"/>
      <w:r w:rsidR="00284C2E">
        <w:rPr>
          <w:lang w:val="en-GB"/>
        </w:rPr>
        <w:t>tumor</w:t>
      </w:r>
      <w:proofErr w:type="spellEnd"/>
      <w:r w:rsidR="00284C2E">
        <w:rPr>
          <w:lang w:val="en-GB"/>
        </w:rPr>
        <w:t xml:space="preserve"> versus normal categorization due to the stage for certain samples being absent. </w:t>
      </w:r>
      <w:r>
        <w:rPr>
          <w:lang w:val="en-GB"/>
        </w:rPr>
        <w:t>Normal samples are classified as stage 0.</w:t>
      </w:r>
      <w:r w:rsidR="009105F3">
        <w:rPr>
          <w:lang w:val="en-GB"/>
        </w:rPr>
        <w:t xml:space="preserve"> </w:t>
      </w:r>
    </w:p>
    <w:p w14:paraId="71309383" w14:textId="6F97F1B6" w:rsidR="001F6FDC" w:rsidRDefault="001F6FDC">
      <w:pPr>
        <w:rPr>
          <w:lang w:val="en-GB"/>
        </w:rPr>
      </w:pPr>
    </w:p>
    <w:p w14:paraId="3320CD54" w14:textId="0C71CCE3" w:rsidR="001F6FDC" w:rsidRDefault="001F6FDC">
      <w:pPr>
        <w:rPr>
          <w:lang w:val="en-GB"/>
        </w:rPr>
      </w:pPr>
    </w:p>
    <w:p w14:paraId="04CDCAE1" w14:textId="77777777" w:rsidR="001F6FDC" w:rsidRPr="00432975" w:rsidRDefault="001F6FDC">
      <w:pPr>
        <w:rPr>
          <w:lang w:val="en-GB"/>
        </w:rPr>
      </w:pPr>
    </w:p>
    <w:tbl>
      <w:tblPr>
        <w:tblStyle w:val="ListTable1Light-Accent3"/>
        <w:tblW w:w="3847" w:type="pct"/>
        <w:tblLook w:val="0660" w:firstRow="1" w:lastRow="1" w:firstColumn="0" w:lastColumn="0" w:noHBand="1" w:noVBand="1"/>
      </w:tblPr>
      <w:tblGrid>
        <w:gridCol w:w="1174"/>
        <w:gridCol w:w="998"/>
        <w:gridCol w:w="997"/>
        <w:gridCol w:w="997"/>
        <w:gridCol w:w="907"/>
        <w:gridCol w:w="1347"/>
        <w:gridCol w:w="691"/>
      </w:tblGrid>
      <w:tr w:rsidR="00A40A6F" w14:paraId="401DE7A8" w14:textId="77777777" w:rsidTr="00A40A6F">
        <w:trPr>
          <w:cnfStyle w:val="100000000000" w:firstRow="1" w:lastRow="0" w:firstColumn="0" w:lastColumn="0" w:oddVBand="0" w:evenVBand="0" w:oddHBand="0" w:evenHBand="0" w:firstRowFirstColumn="0" w:firstRowLastColumn="0" w:lastRowFirstColumn="0" w:lastRowLastColumn="0"/>
          <w:trHeight w:val="25"/>
        </w:trPr>
        <w:tc>
          <w:tcPr>
            <w:tcW w:w="825" w:type="pct"/>
            <w:noWrap/>
          </w:tcPr>
          <w:p w14:paraId="4A3EB7B3" w14:textId="77777777" w:rsidR="00865A50" w:rsidRPr="00E25144" w:rsidRDefault="00865A50" w:rsidP="00B66AA4">
            <w:pPr>
              <w:rPr>
                <w:color w:val="000000" w:themeColor="text1"/>
              </w:rPr>
            </w:pPr>
            <w:r>
              <w:rPr>
                <w:color w:val="000000" w:themeColor="text1"/>
              </w:rPr>
              <w:t>Cancer</w:t>
            </w:r>
          </w:p>
        </w:tc>
        <w:tc>
          <w:tcPr>
            <w:tcW w:w="702" w:type="pct"/>
          </w:tcPr>
          <w:p w14:paraId="631A23AB" w14:textId="3BB53B7B" w:rsidR="00865A50" w:rsidRPr="00E25144" w:rsidRDefault="00865A50" w:rsidP="00B66AA4">
            <w:pPr>
              <w:rPr>
                <w:color w:val="000000" w:themeColor="text1"/>
              </w:rPr>
            </w:pPr>
            <w:r>
              <w:rPr>
                <w:color w:val="000000" w:themeColor="text1"/>
              </w:rPr>
              <w:t>Stage 0</w:t>
            </w:r>
          </w:p>
        </w:tc>
        <w:tc>
          <w:tcPr>
            <w:tcW w:w="701" w:type="pct"/>
          </w:tcPr>
          <w:p w14:paraId="7CD7488F" w14:textId="4A3F986D" w:rsidR="00865A50" w:rsidRPr="00E25144" w:rsidRDefault="00865A50" w:rsidP="00B66AA4">
            <w:pPr>
              <w:rPr>
                <w:color w:val="000000" w:themeColor="text1"/>
              </w:rPr>
            </w:pPr>
            <w:r>
              <w:rPr>
                <w:color w:val="000000" w:themeColor="text1"/>
              </w:rPr>
              <w:t>Stage 1</w:t>
            </w:r>
          </w:p>
        </w:tc>
        <w:tc>
          <w:tcPr>
            <w:tcW w:w="701" w:type="pct"/>
          </w:tcPr>
          <w:p w14:paraId="14E2167D" w14:textId="7319CB5D" w:rsidR="00865A50" w:rsidRDefault="00865A50" w:rsidP="00B66AA4">
            <w:pPr>
              <w:rPr>
                <w:color w:val="000000" w:themeColor="text1"/>
              </w:rPr>
            </w:pPr>
            <w:r>
              <w:rPr>
                <w:color w:val="000000" w:themeColor="text1"/>
              </w:rPr>
              <w:t>Stage 2</w:t>
            </w:r>
          </w:p>
        </w:tc>
        <w:tc>
          <w:tcPr>
            <w:tcW w:w="638" w:type="pct"/>
          </w:tcPr>
          <w:p w14:paraId="5F66CE26" w14:textId="4F1CB9B1" w:rsidR="00865A50" w:rsidRDefault="00865A50" w:rsidP="00B66AA4">
            <w:pPr>
              <w:rPr>
                <w:color w:val="000000" w:themeColor="text1"/>
              </w:rPr>
            </w:pPr>
            <w:r>
              <w:rPr>
                <w:color w:val="000000" w:themeColor="text1"/>
              </w:rPr>
              <w:t>Stage 3</w:t>
            </w:r>
          </w:p>
        </w:tc>
        <w:tc>
          <w:tcPr>
            <w:tcW w:w="947" w:type="pct"/>
          </w:tcPr>
          <w:p w14:paraId="2F38810D" w14:textId="2CE453AB" w:rsidR="00865A50" w:rsidRDefault="00865A50" w:rsidP="00B66AA4">
            <w:pPr>
              <w:rPr>
                <w:color w:val="000000" w:themeColor="text1"/>
              </w:rPr>
            </w:pPr>
            <w:r>
              <w:rPr>
                <w:color w:val="000000" w:themeColor="text1"/>
              </w:rPr>
              <w:t>Stage 4</w:t>
            </w:r>
          </w:p>
        </w:tc>
        <w:tc>
          <w:tcPr>
            <w:tcW w:w="486" w:type="pct"/>
          </w:tcPr>
          <w:p w14:paraId="6A07964D" w14:textId="226C48FB" w:rsidR="00865A50" w:rsidRDefault="00865A50" w:rsidP="00B66AA4">
            <w:pPr>
              <w:rPr>
                <w:color w:val="000000" w:themeColor="text1"/>
              </w:rPr>
            </w:pPr>
            <w:r>
              <w:rPr>
                <w:color w:val="000000" w:themeColor="text1"/>
              </w:rPr>
              <w:t>Total</w:t>
            </w:r>
          </w:p>
        </w:tc>
      </w:tr>
      <w:tr w:rsidR="00A40A6F" w:rsidRPr="00E25144" w14:paraId="05632546" w14:textId="77777777" w:rsidTr="00A40A6F">
        <w:trPr>
          <w:trHeight w:val="25"/>
        </w:trPr>
        <w:tc>
          <w:tcPr>
            <w:tcW w:w="825" w:type="pct"/>
            <w:noWrap/>
          </w:tcPr>
          <w:p w14:paraId="564CF025" w14:textId="77777777" w:rsidR="00865A50" w:rsidRPr="00E25144" w:rsidRDefault="00865A50" w:rsidP="00B66AA4">
            <w:pPr>
              <w:rPr>
                <w:color w:val="000000" w:themeColor="text1"/>
              </w:rPr>
            </w:pPr>
          </w:p>
        </w:tc>
        <w:tc>
          <w:tcPr>
            <w:tcW w:w="702" w:type="pct"/>
          </w:tcPr>
          <w:p w14:paraId="60A5ACA8" w14:textId="77777777" w:rsidR="00865A50" w:rsidRPr="00E25144" w:rsidRDefault="00865A50" w:rsidP="00B66AA4">
            <w:pPr>
              <w:rPr>
                <w:rStyle w:val="SubtleEmphasis"/>
                <w:color w:val="000000" w:themeColor="text1"/>
              </w:rPr>
            </w:pPr>
          </w:p>
        </w:tc>
        <w:tc>
          <w:tcPr>
            <w:tcW w:w="701" w:type="pct"/>
          </w:tcPr>
          <w:p w14:paraId="4EDD947A" w14:textId="77777777" w:rsidR="00865A50" w:rsidRPr="00E25144" w:rsidRDefault="00865A50" w:rsidP="00B66AA4">
            <w:pPr>
              <w:rPr>
                <w:color w:val="000000" w:themeColor="text1"/>
              </w:rPr>
            </w:pPr>
          </w:p>
        </w:tc>
        <w:tc>
          <w:tcPr>
            <w:tcW w:w="701" w:type="pct"/>
          </w:tcPr>
          <w:p w14:paraId="5ADFDB6E" w14:textId="77777777" w:rsidR="00865A50" w:rsidRPr="00E25144" w:rsidRDefault="00865A50" w:rsidP="00B66AA4">
            <w:pPr>
              <w:rPr>
                <w:color w:val="000000" w:themeColor="text1"/>
              </w:rPr>
            </w:pPr>
          </w:p>
        </w:tc>
        <w:tc>
          <w:tcPr>
            <w:tcW w:w="638" w:type="pct"/>
          </w:tcPr>
          <w:p w14:paraId="32BED831" w14:textId="77777777" w:rsidR="00865A50" w:rsidRPr="00E25144" w:rsidRDefault="00865A50" w:rsidP="00B66AA4">
            <w:pPr>
              <w:rPr>
                <w:color w:val="000000" w:themeColor="text1"/>
              </w:rPr>
            </w:pPr>
          </w:p>
        </w:tc>
        <w:tc>
          <w:tcPr>
            <w:tcW w:w="947" w:type="pct"/>
          </w:tcPr>
          <w:p w14:paraId="2C256252" w14:textId="77777777" w:rsidR="00865A50" w:rsidRPr="00E25144" w:rsidRDefault="00865A50" w:rsidP="00B66AA4">
            <w:pPr>
              <w:rPr>
                <w:color w:val="000000" w:themeColor="text1"/>
              </w:rPr>
            </w:pPr>
          </w:p>
        </w:tc>
        <w:tc>
          <w:tcPr>
            <w:tcW w:w="486" w:type="pct"/>
          </w:tcPr>
          <w:p w14:paraId="2595F84B" w14:textId="25BBAE95" w:rsidR="00865A50" w:rsidRPr="00E25144" w:rsidRDefault="00865A50" w:rsidP="00B66AA4">
            <w:pPr>
              <w:rPr>
                <w:color w:val="000000" w:themeColor="text1"/>
              </w:rPr>
            </w:pPr>
          </w:p>
        </w:tc>
      </w:tr>
      <w:tr w:rsidR="003A1C0D" w14:paraId="24662613" w14:textId="77777777" w:rsidTr="00A40A6F">
        <w:trPr>
          <w:trHeight w:val="49"/>
        </w:trPr>
        <w:tc>
          <w:tcPr>
            <w:tcW w:w="825" w:type="pct"/>
            <w:noWrap/>
          </w:tcPr>
          <w:p w14:paraId="1824E3EC" w14:textId="59B3C13A" w:rsidR="003A1C0D" w:rsidRDefault="003A1C0D" w:rsidP="003A1C0D">
            <w:pPr>
              <w:rPr>
                <w:color w:val="000000" w:themeColor="text1"/>
              </w:rPr>
            </w:pPr>
            <w:r>
              <w:rPr>
                <w:color w:val="000000" w:themeColor="text1"/>
              </w:rPr>
              <w:t>STAD</w:t>
            </w:r>
          </w:p>
        </w:tc>
        <w:tc>
          <w:tcPr>
            <w:tcW w:w="702" w:type="pct"/>
          </w:tcPr>
          <w:p w14:paraId="5A48904D" w14:textId="6008C2F5" w:rsidR="003A1C0D" w:rsidRDefault="003A1C0D" w:rsidP="003A1C0D">
            <w:pPr>
              <w:pStyle w:val="DecimalAligned"/>
              <w:rPr>
                <w:color w:val="000000" w:themeColor="text1"/>
              </w:rPr>
            </w:pPr>
            <w:r>
              <w:rPr>
                <w:color w:val="000000" w:themeColor="text1"/>
              </w:rPr>
              <w:t>9</w:t>
            </w:r>
          </w:p>
        </w:tc>
        <w:tc>
          <w:tcPr>
            <w:tcW w:w="701" w:type="pct"/>
          </w:tcPr>
          <w:p w14:paraId="2CD4C353" w14:textId="4B2C18A1" w:rsidR="003A1C0D" w:rsidRDefault="003A1C0D" w:rsidP="003A1C0D">
            <w:pPr>
              <w:pStyle w:val="DecimalAligned"/>
              <w:rPr>
                <w:color w:val="000000" w:themeColor="text1"/>
              </w:rPr>
            </w:pPr>
            <w:r>
              <w:rPr>
                <w:color w:val="000000" w:themeColor="text1"/>
              </w:rPr>
              <w:t>19</w:t>
            </w:r>
          </w:p>
        </w:tc>
        <w:tc>
          <w:tcPr>
            <w:tcW w:w="701" w:type="pct"/>
          </w:tcPr>
          <w:p w14:paraId="79560976" w14:textId="75B9BA57" w:rsidR="003A1C0D" w:rsidRDefault="003A1C0D" w:rsidP="003A1C0D">
            <w:pPr>
              <w:pStyle w:val="DecimalAligned"/>
              <w:rPr>
                <w:color w:val="000000" w:themeColor="text1"/>
              </w:rPr>
            </w:pPr>
            <w:r>
              <w:rPr>
                <w:color w:val="000000" w:themeColor="text1"/>
              </w:rPr>
              <w:t>36</w:t>
            </w:r>
          </w:p>
        </w:tc>
        <w:tc>
          <w:tcPr>
            <w:tcW w:w="638" w:type="pct"/>
          </w:tcPr>
          <w:p w14:paraId="74B5EA8D" w14:textId="712EA459" w:rsidR="003A1C0D" w:rsidRDefault="003A1C0D" w:rsidP="003A1C0D">
            <w:pPr>
              <w:pStyle w:val="DecimalAligned"/>
              <w:rPr>
                <w:color w:val="000000" w:themeColor="text1"/>
              </w:rPr>
            </w:pPr>
            <w:r>
              <w:rPr>
                <w:color w:val="000000" w:themeColor="text1"/>
              </w:rPr>
              <w:t>27</w:t>
            </w:r>
          </w:p>
        </w:tc>
        <w:tc>
          <w:tcPr>
            <w:tcW w:w="947" w:type="pct"/>
          </w:tcPr>
          <w:p w14:paraId="01F418A4" w14:textId="2563D734" w:rsidR="003A1C0D" w:rsidRDefault="003A1C0D" w:rsidP="003A1C0D">
            <w:pPr>
              <w:pStyle w:val="DecimalAligned"/>
              <w:rPr>
                <w:color w:val="000000" w:themeColor="text1"/>
              </w:rPr>
            </w:pPr>
            <w:r>
              <w:rPr>
                <w:color w:val="000000" w:themeColor="text1"/>
              </w:rPr>
              <w:t>16</w:t>
            </w:r>
          </w:p>
        </w:tc>
        <w:tc>
          <w:tcPr>
            <w:tcW w:w="486" w:type="pct"/>
          </w:tcPr>
          <w:p w14:paraId="0C61F0F9" w14:textId="0243BCE3" w:rsidR="003A1C0D" w:rsidRDefault="003A1C0D" w:rsidP="003A1C0D">
            <w:pPr>
              <w:pStyle w:val="DecimalAligned"/>
              <w:rPr>
                <w:color w:val="000000" w:themeColor="text1"/>
              </w:rPr>
            </w:pPr>
            <w:r>
              <w:rPr>
                <w:color w:val="000000" w:themeColor="text1"/>
              </w:rPr>
              <w:t>107</w:t>
            </w:r>
          </w:p>
        </w:tc>
      </w:tr>
      <w:tr w:rsidR="003A1C0D" w14:paraId="3B655780" w14:textId="77777777" w:rsidTr="00A40A6F">
        <w:trPr>
          <w:trHeight w:val="49"/>
        </w:trPr>
        <w:tc>
          <w:tcPr>
            <w:tcW w:w="825" w:type="pct"/>
            <w:noWrap/>
          </w:tcPr>
          <w:p w14:paraId="4799A19B" w14:textId="77777777" w:rsidR="003A1C0D" w:rsidRPr="00E25144" w:rsidRDefault="003A1C0D" w:rsidP="003A1C0D">
            <w:pPr>
              <w:rPr>
                <w:color w:val="000000" w:themeColor="text1"/>
              </w:rPr>
            </w:pPr>
            <w:r>
              <w:rPr>
                <w:color w:val="000000" w:themeColor="text1"/>
              </w:rPr>
              <w:lastRenderedPageBreak/>
              <w:t>COAD</w:t>
            </w:r>
          </w:p>
        </w:tc>
        <w:tc>
          <w:tcPr>
            <w:tcW w:w="702" w:type="pct"/>
          </w:tcPr>
          <w:p w14:paraId="6BD99378" w14:textId="77777777" w:rsidR="003A1C0D" w:rsidRPr="00E25144" w:rsidRDefault="003A1C0D" w:rsidP="003A1C0D">
            <w:pPr>
              <w:pStyle w:val="DecimalAligned"/>
              <w:rPr>
                <w:color w:val="000000" w:themeColor="text1"/>
              </w:rPr>
            </w:pPr>
            <w:r>
              <w:rPr>
                <w:color w:val="000000" w:themeColor="text1"/>
              </w:rPr>
              <w:t>3</w:t>
            </w:r>
          </w:p>
        </w:tc>
        <w:tc>
          <w:tcPr>
            <w:tcW w:w="701" w:type="pct"/>
          </w:tcPr>
          <w:p w14:paraId="14FB4C78" w14:textId="08887012" w:rsidR="003A1C0D" w:rsidRPr="00E25144" w:rsidRDefault="003A1C0D" w:rsidP="003A1C0D">
            <w:pPr>
              <w:pStyle w:val="DecimalAligned"/>
              <w:rPr>
                <w:color w:val="000000" w:themeColor="text1"/>
              </w:rPr>
            </w:pPr>
            <w:r>
              <w:rPr>
                <w:color w:val="000000" w:themeColor="text1"/>
              </w:rPr>
              <w:t>12</w:t>
            </w:r>
          </w:p>
        </w:tc>
        <w:tc>
          <w:tcPr>
            <w:tcW w:w="701" w:type="pct"/>
          </w:tcPr>
          <w:p w14:paraId="54FCE5F6" w14:textId="386B142D" w:rsidR="003A1C0D" w:rsidRDefault="003A1C0D" w:rsidP="003A1C0D">
            <w:pPr>
              <w:pStyle w:val="DecimalAligned"/>
              <w:rPr>
                <w:color w:val="000000" w:themeColor="text1"/>
              </w:rPr>
            </w:pPr>
            <w:r>
              <w:rPr>
                <w:color w:val="000000" w:themeColor="text1"/>
              </w:rPr>
              <w:t>15</w:t>
            </w:r>
          </w:p>
        </w:tc>
        <w:tc>
          <w:tcPr>
            <w:tcW w:w="638" w:type="pct"/>
          </w:tcPr>
          <w:p w14:paraId="524DD593" w14:textId="1D378A87" w:rsidR="003A1C0D" w:rsidRDefault="003A1C0D" w:rsidP="003A1C0D">
            <w:pPr>
              <w:pStyle w:val="DecimalAligned"/>
              <w:rPr>
                <w:color w:val="000000" w:themeColor="text1"/>
              </w:rPr>
            </w:pPr>
            <w:r>
              <w:rPr>
                <w:color w:val="000000" w:themeColor="text1"/>
              </w:rPr>
              <w:t>11</w:t>
            </w:r>
          </w:p>
        </w:tc>
        <w:tc>
          <w:tcPr>
            <w:tcW w:w="947" w:type="pct"/>
          </w:tcPr>
          <w:p w14:paraId="0DF90900" w14:textId="76CA2DE3" w:rsidR="003A1C0D" w:rsidRDefault="003A1C0D" w:rsidP="003A1C0D">
            <w:pPr>
              <w:pStyle w:val="DecimalAligned"/>
              <w:rPr>
                <w:color w:val="000000" w:themeColor="text1"/>
              </w:rPr>
            </w:pPr>
            <w:r>
              <w:rPr>
                <w:color w:val="000000" w:themeColor="text1"/>
              </w:rPr>
              <w:t>6</w:t>
            </w:r>
          </w:p>
        </w:tc>
        <w:tc>
          <w:tcPr>
            <w:tcW w:w="486" w:type="pct"/>
          </w:tcPr>
          <w:p w14:paraId="07B16466" w14:textId="54E3A6EA" w:rsidR="003A1C0D" w:rsidRDefault="003A1C0D" w:rsidP="003A1C0D">
            <w:pPr>
              <w:pStyle w:val="DecimalAligned"/>
              <w:rPr>
                <w:color w:val="000000" w:themeColor="text1"/>
              </w:rPr>
            </w:pPr>
            <w:r>
              <w:rPr>
                <w:color w:val="000000" w:themeColor="text1"/>
              </w:rPr>
              <w:t>47</w:t>
            </w:r>
          </w:p>
        </w:tc>
      </w:tr>
      <w:tr w:rsidR="003A1C0D" w14:paraId="52E1B136" w14:textId="77777777" w:rsidTr="00A40A6F">
        <w:trPr>
          <w:trHeight w:val="49"/>
        </w:trPr>
        <w:tc>
          <w:tcPr>
            <w:tcW w:w="825" w:type="pct"/>
            <w:noWrap/>
          </w:tcPr>
          <w:p w14:paraId="39DA970D" w14:textId="77777777" w:rsidR="003A1C0D" w:rsidRPr="00E25144" w:rsidRDefault="003A1C0D" w:rsidP="003A1C0D">
            <w:pPr>
              <w:rPr>
                <w:color w:val="000000" w:themeColor="text1"/>
              </w:rPr>
            </w:pPr>
            <w:r>
              <w:rPr>
                <w:color w:val="000000" w:themeColor="text1"/>
              </w:rPr>
              <w:t>ESCA</w:t>
            </w:r>
          </w:p>
        </w:tc>
        <w:tc>
          <w:tcPr>
            <w:tcW w:w="702" w:type="pct"/>
          </w:tcPr>
          <w:p w14:paraId="11E1A77D" w14:textId="77777777" w:rsidR="003A1C0D" w:rsidRPr="00E25144" w:rsidRDefault="003A1C0D" w:rsidP="003A1C0D">
            <w:pPr>
              <w:pStyle w:val="DecimalAligned"/>
              <w:rPr>
                <w:color w:val="000000" w:themeColor="text1"/>
              </w:rPr>
            </w:pPr>
            <w:r>
              <w:rPr>
                <w:color w:val="000000" w:themeColor="text1"/>
              </w:rPr>
              <w:t>7</w:t>
            </w:r>
          </w:p>
        </w:tc>
        <w:tc>
          <w:tcPr>
            <w:tcW w:w="701" w:type="pct"/>
          </w:tcPr>
          <w:p w14:paraId="18E3311E" w14:textId="10BADB98" w:rsidR="003A1C0D" w:rsidRPr="00E25144" w:rsidRDefault="003A1C0D" w:rsidP="003A1C0D">
            <w:pPr>
              <w:pStyle w:val="DecimalAligned"/>
              <w:rPr>
                <w:color w:val="000000" w:themeColor="text1"/>
              </w:rPr>
            </w:pPr>
            <w:r>
              <w:rPr>
                <w:color w:val="000000" w:themeColor="text1"/>
              </w:rPr>
              <w:t>8</w:t>
            </w:r>
          </w:p>
        </w:tc>
        <w:tc>
          <w:tcPr>
            <w:tcW w:w="701" w:type="pct"/>
          </w:tcPr>
          <w:p w14:paraId="275C7186" w14:textId="35E7EAB5" w:rsidR="003A1C0D" w:rsidRDefault="003A1C0D" w:rsidP="003A1C0D">
            <w:pPr>
              <w:pStyle w:val="DecimalAligned"/>
              <w:rPr>
                <w:color w:val="000000" w:themeColor="text1"/>
              </w:rPr>
            </w:pPr>
            <w:r>
              <w:rPr>
                <w:color w:val="000000" w:themeColor="text1"/>
              </w:rPr>
              <w:t>30</w:t>
            </w:r>
          </w:p>
        </w:tc>
        <w:tc>
          <w:tcPr>
            <w:tcW w:w="638" w:type="pct"/>
          </w:tcPr>
          <w:p w14:paraId="245FB7E1" w14:textId="091E8065" w:rsidR="003A1C0D" w:rsidRDefault="003A1C0D" w:rsidP="003A1C0D">
            <w:pPr>
              <w:pStyle w:val="DecimalAligned"/>
              <w:rPr>
                <w:color w:val="000000" w:themeColor="text1"/>
              </w:rPr>
            </w:pPr>
            <w:r>
              <w:rPr>
                <w:color w:val="000000" w:themeColor="text1"/>
              </w:rPr>
              <w:t>15</w:t>
            </w:r>
          </w:p>
        </w:tc>
        <w:tc>
          <w:tcPr>
            <w:tcW w:w="947" w:type="pct"/>
          </w:tcPr>
          <w:p w14:paraId="5F41320C" w14:textId="72304CE0" w:rsidR="003A1C0D" w:rsidRDefault="003A1C0D" w:rsidP="003A1C0D">
            <w:pPr>
              <w:pStyle w:val="DecimalAligned"/>
              <w:rPr>
                <w:color w:val="000000" w:themeColor="text1"/>
              </w:rPr>
            </w:pPr>
            <w:r>
              <w:rPr>
                <w:color w:val="000000" w:themeColor="text1"/>
              </w:rPr>
              <w:t>2</w:t>
            </w:r>
          </w:p>
        </w:tc>
        <w:tc>
          <w:tcPr>
            <w:tcW w:w="486" w:type="pct"/>
          </w:tcPr>
          <w:p w14:paraId="5EE0030B" w14:textId="2AE76B25" w:rsidR="003A1C0D" w:rsidRDefault="003A1C0D" w:rsidP="003A1C0D">
            <w:pPr>
              <w:pStyle w:val="DecimalAligned"/>
              <w:rPr>
                <w:color w:val="000000" w:themeColor="text1"/>
              </w:rPr>
            </w:pPr>
            <w:r>
              <w:rPr>
                <w:color w:val="000000" w:themeColor="text1"/>
              </w:rPr>
              <w:t>62</w:t>
            </w:r>
          </w:p>
        </w:tc>
      </w:tr>
      <w:tr w:rsidR="003A1C0D" w14:paraId="2B09C031" w14:textId="77777777" w:rsidTr="00A40A6F">
        <w:trPr>
          <w:trHeight w:val="50"/>
        </w:trPr>
        <w:tc>
          <w:tcPr>
            <w:tcW w:w="825" w:type="pct"/>
            <w:noWrap/>
          </w:tcPr>
          <w:p w14:paraId="375833E4" w14:textId="77777777" w:rsidR="003A1C0D" w:rsidRPr="00E25144" w:rsidRDefault="003A1C0D" w:rsidP="003A1C0D">
            <w:pPr>
              <w:rPr>
                <w:color w:val="000000" w:themeColor="text1"/>
              </w:rPr>
            </w:pPr>
            <w:r>
              <w:rPr>
                <w:color w:val="000000" w:themeColor="text1"/>
              </w:rPr>
              <w:t>HNSC</w:t>
            </w:r>
          </w:p>
        </w:tc>
        <w:tc>
          <w:tcPr>
            <w:tcW w:w="702" w:type="pct"/>
          </w:tcPr>
          <w:p w14:paraId="4DCB9269" w14:textId="645FA957" w:rsidR="003A1C0D" w:rsidRPr="00E25144" w:rsidRDefault="003A1C0D" w:rsidP="003A1C0D">
            <w:pPr>
              <w:pStyle w:val="DecimalAligned"/>
              <w:rPr>
                <w:color w:val="000000" w:themeColor="text1"/>
              </w:rPr>
            </w:pPr>
            <w:r>
              <w:rPr>
                <w:color w:val="000000" w:themeColor="text1"/>
              </w:rPr>
              <w:t>7</w:t>
            </w:r>
          </w:p>
        </w:tc>
        <w:tc>
          <w:tcPr>
            <w:tcW w:w="701" w:type="pct"/>
          </w:tcPr>
          <w:p w14:paraId="15BCA528" w14:textId="04AD86D3" w:rsidR="003A1C0D" w:rsidRPr="00E25144" w:rsidRDefault="003A1C0D" w:rsidP="003A1C0D">
            <w:pPr>
              <w:pStyle w:val="DecimalAligned"/>
              <w:rPr>
                <w:color w:val="000000" w:themeColor="text1"/>
              </w:rPr>
            </w:pPr>
            <w:r>
              <w:rPr>
                <w:color w:val="000000" w:themeColor="text1"/>
              </w:rPr>
              <w:t>10</w:t>
            </w:r>
          </w:p>
        </w:tc>
        <w:tc>
          <w:tcPr>
            <w:tcW w:w="701" w:type="pct"/>
          </w:tcPr>
          <w:p w14:paraId="4C5C324B" w14:textId="50334748" w:rsidR="003A1C0D" w:rsidRDefault="003A1C0D" w:rsidP="003A1C0D">
            <w:pPr>
              <w:pStyle w:val="DecimalAligned"/>
              <w:rPr>
                <w:color w:val="000000" w:themeColor="text1"/>
              </w:rPr>
            </w:pPr>
            <w:r>
              <w:rPr>
                <w:color w:val="000000" w:themeColor="text1"/>
              </w:rPr>
              <w:t>23</w:t>
            </w:r>
          </w:p>
        </w:tc>
        <w:tc>
          <w:tcPr>
            <w:tcW w:w="638" w:type="pct"/>
          </w:tcPr>
          <w:p w14:paraId="234BE42D" w14:textId="41A33E91" w:rsidR="003A1C0D" w:rsidRDefault="003A1C0D" w:rsidP="003A1C0D">
            <w:pPr>
              <w:pStyle w:val="DecimalAligned"/>
              <w:rPr>
                <w:color w:val="000000" w:themeColor="text1"/>
              </w:rPr>
            </w:pPr>
            <w:r>
              <w:rPr>
                <w:color w:val="000000" w:themeColor="text1"/>
              </w:rPr>
              <w:t>23</w:t>
            </w:r>
          </w:p>
        </w:tc>
        <w:tc>
          <w:tcPr>
            <w:tcW w:w="947" w:type="pct"/>
          </w:tcPr>
          <w:p w14:paraId="58C2C811" w14:textId="69C4FE2C" w:rsidR="003A1C0D" w:rsidRDefault="003A1C0D" w:rsidP="003A1C0D">
            <w:pPr>
              <w:pStyle w:val="DecimalAligned"/>
              <w:rPr>
                <w:color w:val="000000" w:themeColor="text1"/>
              </w:rPr>
            </w:pPr>
            <w:r>
              <w:rPr>
                <w:color w:val="000000" w:themeColor="text1"/>
              </w:rPr>
              <w:t>71</w:t>
            </w:r>
          </w:p>
        </w:tc>
        <w:tc>
          <w:tcPr>
            <w:tcW w:w="486" w:type="pct"/>
          </w:tcPr>
          <w:p w14:paraId="0118AF4D" w14:textId="58AA5E35" w:rsidR="003A1C0D" w:rsidRDefault="003A1C0D" w:rsidP="003A1C0D">
            <w:pPr>
              <w:pStyle w:val="DecimalAligned"/>
              <w:rPr>
                <w:color w:val="000000" w:themeColor="text1"/>
              </w:rPr>
            </w:pPr>
            <w:r>
              <w:rPr>
                <w:color w:val="000000" w:themeColor="text1"/>
              </w:rPr>
              <w:t>134</w:t>
            </w:r>
          </w:p>
        </w:tc>
      </w:tr>
      <w:tr w:rsidR="003A1C0D" w14:paraId="2743C3DC" w14:textId="77777777" w:rsidTr="00A40A6F">
        <w:trPr>
          <w:trHeight w:val="49"/>
        </w:trPr>
        <w:tc>
          <w:tcPr>
            <w:tcW w:w="825" w:type="pct"/>
            <w:noWrap/>
          </w:tcPr>
          <w:p w14:paraId="301ED984" w14:textId="77777777" w:rsidR="003A1C0D" w:rsidRPr="00E25144" w:rsidRDefault="003A1C0D" w:rsidP="003A1C0D">
            <w:pPr>
              <w:rPr>
                <w:color w:val="000000" w:themeColor="text1"/>
              </w:rPr>
            </w:pPr>
            <w:r>
              <w:rPr>
                <w:color w:val="000000" w:themeColor="text1"/>
              </w:rPr>
              <w:t>READ</w:t>
            </w:r>
          </w:p>
        </w:tc>
        <w:tc>
          <w:tcPr>
            <w:tcW w:w="702" w:type="pct"/>
          </w:tcPr>
          <w:p w14:paraId="2A8B6765" w14:textId="77777777" w:rsidR="003A1C0D" w:rsidRPr="00E25144" w:rsidRDefault="003A1C0D" w:rsidP="003A1C0D">
            <w:pPr>
              <w:pStyle w:val="DecimalAligned"/>
              <w:rPr>
                <w:color w:val="000000" w:themeColor="text1"/>
              </w:rPr>
            </w:pPr>
            <w:r>
              <w:rPr>
                <w:color w:val="000000" w:themeColor="text1"/>
              </w:rPr>
              <w:t>0</w:t>
            </w:r>
          </w:p>
        </w:tc>
        <w:tc>
          <w:tcPr>
            <w:tcW w:w="701" w:type="pct"/>
          </w:tcPr>
          <w:p w14:paraId="410A65FF" w14:textId="55E57544" w:rsidR="003A1C0D" w:rsidRPr="00E25144" w:rsidRDefault="003A1C0D" w:rsidP="003A1C0D">
            <w:pPr>
              <w:pStyle w:val="DecimalAligned"/>
              <w:rPr>
                <w:color w:val="000000" w:themeColor="text1"/>
              </w:rPr>
            </w:pPr>
            <w:r>
              <w:rPr>
                <w:color w:val="000000" w:themeColor="text1"/>
              </w:rPr>
              <w:t>0</w:t>
            </w:r>
          </w:p>
        </w:tc>
        <w:tc>
          <w:tcPr>
            <w:tcW w:w="701" w:type="pct"/>
          </w:tcPr>
          <w:p w14:paraId="5B5685D7" w14:textId="5ED08ED6" w:rsidR="003A1C0D" w:rsidRDefault="003A1C0D" w:rsidP="003A1C0D">
            <w:pPr>
              <w:pStyle w:val="DecimalAligned"/>
              <w:rPr>
                <w:color w:val="000000" w:themeColor="text1"/>
              </w:rPr>
            </w:pPr>
            <w:r>
              <w:rPr>
                <w:color w:val="000000" w:themeColor="text1"/>
              </w:rPr>
              <w:t>2</w:t>
            </w:r>
          </w:p>
        </w:tc>
        <w:tc>
          <w:tcPr>
            <w:tcW w:w="638" w:type="pct"/>
          </w:tcPr>
          <w:p w14:paraId="32AC6A9F" w14:textId="02049F7B" w:rsidR="003A1C0D" w:rsidRDefault="003A1C0D" w:rsidP="003A1C0D">
            <w:pPr>
              <w:pStyle w:val="DecimalAligned"/>
              <w:rPr>
                <w:color w:val="000000" w:themeColor="text1"/>
              </w:rPr>
            </w:pPr>
            <w:r>
              <w:rPr>
                <w:color w:val="000000" w:themeColor="text1"/>
              </w:rPr>
              <w:t>1</w:t>
            </w:r>
          </w:p>
        </w:tc>
        <w:tc>
          <w:tcPr>
            <w:tcW w:w="947" w:type="pct"/>
          </w:tcPr>
          <w:p w14:paraId="6F2423D7" w14:textId="0666EF34" w:rsidR="003A1C0D" w:rsidRDefault="003A1C0D" w:rsidP="003A1C0D">
            <w:pPr>
              <w:pStyle w:val="DecimalAligned"/>
              <w:rPr>
                <w:color w:val="000000" w:themeColor="text1"/>
              </w:rPr>
            </w:pPr>
            <w:r>
              <w:rPr>
                <w:color w:val="000000" w:themeColor="text1"/>
              </w:rPr>
              <w:t>0</w:t>
            </w:r>
          </w:p>
        </w:tc>
        <w:tc>
          <w:tcPr>
            <w:tcW w:w="486" w:type="pct"/>
          </w:tcPr>
          <w:p w14:paraId="46F7B0BB" w14:textId="43820C71" w:rsidR="003A1C0D" w:rsidRDefault="003A1C0D" w:rsidP="003A1C0D">
            <w:pPr>
              <w:pStyle w:val="DecimalAligned"/>
              <w:rPr>
                <w:color w:val="000000" w:themeColor="text1"/>
              </w:rPr>
            </w:pPr>
            <w:r>
              <w:rPr>
                <w:color w:val="000000" w:themeColor="text1"/>
              </w:rPr>
              <w:t>3</w:t>
            </w:r>
          </w:p>
        </w:tc>
      </w:tr>
      <w:tr w:rsidR="003A1C0D" w:rsidRPr="00E25144" w14:paraId="7A7786FD" w14:textId="77777777" w:rsidTr="00A40A6F">
        <w:trPr>
          <w:cnfStyle w:val="010000000000" w:firstRow="0" w:lastRow="1" w:firstColumn="0" w:lastColumn="0" w:oddVBand="0" w:evenVBand="0" w:oddHBand="0" w:evenHBand="0" w:firstRowFirstColumn="0" w:firstRowLastColumn="0" w:lastRowFirstColumn="0" w:lastRowLastColumn="0"/>
          <w:trHeight w:val="25"/>
        </w:trPr>
        <w:tc>
          <w:tcPr>
            <w:tcW w:w="825" w:type="pct"/>
            <w:noWrap/>
          </w:tcPr>
          <w:p w14:paraId="68D67A6D" w14:textId="77777777" w:rsidR="003A1C0D" w:rsidRPr="00E25144" w:rsidRDefault="003A1C0D" w:rsidP="003A1C0D">
            <w:pPr>
              <w:rPr>
                <w:color w:val="000000" w:themeColor="text1"/>
              </w:rPr>
            </w:pPr>
          </w:p>
        </w:tc>
        <w:tc>
          <w:tcPr>
            <w:tcW w:w="702" w:type="pct"/>
          </w:tcPr>
          <w:p w14:paraId="07239A9E" w14:textId="77777777" w:rsidR="003A1C0D" w:rsidRPr="00E25144" w:rsidRDefault="003A1C0D" w:rsidP="003A1C0D">
            <w:pPr>
              <w:rPr>
                <w:rStyle w:val="SubtleEmphasis"/>
                <w:color w:val="000000" w:themeColor="text1"/>
              </w:rPr>
            </w:pPr>
          </w:p>
        </w:tc>
        <w:tc>
          <w:tcPr>
            <w:tcW w:w="701" w:type="pct"/>
          </w:tcPr>
          <w:p w14:paraId="7BEF4BE7" w14:textId="77777777" w:rsidR="003A1C0D" w:rsidRPr="00E25144" w:rsidRDefault="003A1C0D" w:rsidP="003A1C0D">
            <w:pPr>
              <w:rPr>
                <w:color w:val="000000" w:themeColor="text1"/>
              </w:rPr>
            </w:pPr>
          </w:p>
        </w:tc>
        <w:tc>
          <w:tcPr>
            <w:tcW w:w="701" w:type="pct"/>
          </w:tcPr>
          <w:p w14:paraId="4A82724F" w14:textId="77777777" w:rsidR="003A1C0D" w:rsidRPr="00E25144" w:rsidRDefault="003A1C0D" w:rsidP="003A1C0D">
            <w:pPr>
              <w:keepNext/>
              <w:rPr>
                <w:color w:val="000000" w:themeColor="text1"/>
              </w:rPr>
            </w:pPr>
          </w:p>
        </w:tc>
        <w:tc>
          <w:tcPr>
            <w:tcW w:w="638" w:type="pct"/>
          </w:tcPr>
          <w:p w14:paraId="56FF1AC5" w14:textId="77777777" w:rsidR="003A1C0D" w:rsidRPr="00E25144" w:rsidRDefault="003A1C0D" w:rsidP="003A1C0D">
            <w:pPr>
              <w:keepNext/>
              <w:rPr>
                <w:color w:val="000000" w:themeColor="text1"/>
              </w:rPr>
            </w:pPr>
          </w:p>
        </w:tc>
        <w:tc>
          <w:tcPr>
            <w:tcW w:w="947" w:type="pct"/>
          </w:tcPr>
          <w:p w14:paraId="796261AB" w14:textId="77777777" w:rsidR="003A1C0D" w:rsidRPr="00E25144" w:rsidRDefault="003A1C0D" w:rsidP="003A1C0D">
            <w:pPr>
              <w:keepNext/>
              <w:rPr>
                <w:color w:val="000000" w:themeColor="text1"/>
              </w:rPr>
            </w:pPr>
          </w:p>
        </w:tc>
        <w:tc>
          <w:tcPr>
            <w:tcW w:w="486" w:type="pct"/>
          </w:tcPr>
          <w:p w14:paraId="263FD913" w14:textId="2873B137" w:rsidR="003A1C0D" w:rsidRPr="00E25144" w:rsidRDefault="003A1C0D" w:rsidP="003A1C0D">
            <w:pPr>
              <w:keepNext/>
              <w:rPr>
                <w:color w:val="000000" w:themeColor="text1"/>
              </w:rPr>
            </w:pPr>
          </w:p>
        </w:tc>
      </w:tr>
    </w:tbl>
    <w:p w14:paraId="14CE1A16" w14:textId="6253E865" w:rsidR="00581746" w:rsidRDefault="00865A50" w:rsidP="00865A50">
      <w:pPr>
        <w:pStyle w:val="Caption"/>
        <w:rPr>
          <w:lang w:val="en-GB"/>
        </w:rPr>
      </w:pPr>
      <w:r>
        <w:t xml:space="preserve">Table </w:t>
      </w:r>
      <w:fldSimple w:instr=" SEQ Table \* ARABIC ">
        <w:r w:rsidR="00567689">
          <w:rPr>
            <w:noProof/>
          </w:rPr>
          <w:t>2</w:t>
        </w:r>
      </w:fldSimple>
      <w:r>
        <w:t xml:space="preserve">: </w:t>
      </w:r>
      <w:r w:rsidRPr="00AD6377">
        <w:t xml:space="preserve">Number of samples </w:t>
      </w:r>
      <w:r>
        <w:t xml:space="preserve">for each tumor stage </w:t>
      </w:r>
      <w:r w:rsidRPr="00AD6377">
        <w:t>in the overlap set for each cancer</w:t>
      </w:r>
      <w:r>
        <w:rPr>
          <w:noProof/>
        </w:rPr>
        <w:t>. Stage 0 corresponds to normal adjacent tissue (NAT) samples.</w:t>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603874DA" w14:textId="09FE906A" w:rsidR="00413B7B" w:rsidRDefault="00413B7B" w:rsidP="00423A90">
      <w:pPr>
        <w:pStyle w:val="Heading2"/>
        <w:rPr>
          <w:lang w:val="en-GB"/>
        </w:rPr>
      </w:pPr>
      <w:r>
        <w:rPr>
          <w:lang w:val="en-GB"/>
        </w:rPr>
        <w:t xml:space="preserve">Complex modality integration </w:t>
      </w:r>
    </w:p>
    <w:p w14:paraId="05F6DD98" w14:textId="10AFD7FB" w:rsidR="00413B7B" w:rsidRDefault="00413B7B" w:rsidP="00423A90">
      <w:pPr>
        <w:rPr>
          <w:lang w:val="en-GB"/>
        </w:rPr>
      </w:pPr>
      <w:r>
        <w:rPr>
          <w:lang w:val="en-GB"/>
        </w:rPr>
        <w:t>for the integration</w:t>
      </w:r>
    </w:p>
    <w:p w14:paraId="44FD82D0" w14:textId="2D413C8E" w:rsidR="00413B7B" w:rsidRDefault="00413B7B" w:rsidP="00423A90">
      <w:pPr>
        <w:pStyle w:val="Heading3"/>
        <w:rPr>
          <w:lang w:val="en-GB"/>
        </w:rPr>
      </w:pPr>
      <w:r>
        <w:rPr>
          <w:lang w:val="en-GB"/>
        </w:rPr>
        <w:t>Nonnegative Matrix Factorization</w:t>
      </w:r>
    </w:p>
    <w:p w14:paraId="4867EAA1" w14:textId="5533CA25" w:rsidR="00781BA2" w:rsidRPr="00781BA2" w:rsidRDefault="00781BA2" w:rsidP="00423A90">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23A90">
      <w:pPr>
        <w:pStyle w:val="Heading3"/>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proofErr w:type="spellStart"/>
      <w:r w:rsidRPr="003B7442">
        <w:rPr>
          <w:i/>
          <w:iCs/>
          <w:lang w:val="en-GB"/>
        </w:rPr>
        <w:t>PyTorch</w:t>
      </w:r>
      <w:proofErr w:type="spellEnd"/>
      <w:r w:rsidRPr="003B7442">
        <w:rPr>
          <w:i/>
          <w:iCs/>
          <w:lang w:val="en-GB"/>
        </w:rPr>
        <w:t xml:space="preserve">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proofErr w:type="spellStart"/>
      <w:r w:rsidRPr="003B7442">
        <w:rPr>
          <w:i/>
          <w:iCs/>
          <w:lang w:val="en-GB"/>
        </w:rPr>
        <w:t>Skorch</w:t>
      </w:r>
      <w:proofErr w:type="spellEnd"/>
      <w:r w:rsidRPr="003B7442">
        <w:rPr>
          <w:i/>
          <w:iCs/>
          <w:lang w:val="en-GB"/>
        </w:rPr>
        <w:t xml:space="preserve">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w:t>
      </w:r>
      <w:proofErr w:type="spellStart"/>
      <w:r>
        <w:rPr>
          <w:lang w:val="en-GB"/>
        </w:rPr>
        <w:t>GridSearchCV</w:t>
      </w:r>
      <w:proofErr w:type="spellEnd"/>
      <w:r>
        <w:rPr>
          <w:lang w:val="en-GB"/>
        </w:rPr>
        <w:t xml:space="preserve"> package was then used to perform hyper parameter tuning with an inner cross-validation of 5 folds.</w:t>
      </w:r>
    </w:p>
    <w:p w14:paraId="36E20F27" w14:textId="0F5417D1" w:rsidR="00E63691" w:rsidRDefault="00E63691" w:rsidP="00423A90">
      <w:pPr>
        <w:pStyle w:val="Heading2"/>
        <w:rPr>
          <w:lang w:val="en-GB"/>
        </w:rPr>
      </w:pPr>
      <w:r>
        <w:rPr>
          <w:lang w:val="en-GB"/>
        </w:rPr>
        <w:t>Predicti</w:t>
      </w:r>
      <w:r w:rsidR="00FB75A2">
        <w:rPr>
          <w:lang w:val="en-GB"/>
        </w:rPr>
        <w:t>on</w:t>
      </w:r>
      <w:r>
        <w:rPr>
          <w:lang w:val="en-GB"/>
        </w:rPr>
        <w:t xml:space="preserve"> </w:t>
      </w:r>
      <w:r w:rsidR="00FB75A2">
        <w:rPr>
          <w:lang w:val="en-GB"/>
        </w:rPr>
        <w:t>pipeline</w:t>
      </w:r>
    </w:p>
    <w:p w14:paraId="6A9102C5" w14:textId="5CDB77F6" w:rsidR="002D561E" w:rsidRDefault="00FB75A2" w:rsidP="002D561E">
      <w:pPr>
        <w:rPr>
          <w:lang w:val="en-GB"/>
        </w:rPr>
      </w:pPr>
      <w:r>
        <w:rPr>
          <w:lang w:val="en-GB"/>
        </w:rPr>
        <w:t>We evaluated the usefulness of each data modality by evaluating the performance of a prediction model when using the modality</w:t>
      </w:r>
      <w:r w:rsidR="002D561E">
        <w:rPr>
          <w:lang w:val="en-GB"/>
        </w:rPr>
        <w:t xml:space="preserve"> to train the prediction model for a prediction task.</w:t>
      </w:r>
      <w:r>
        <w:rPr>
          <w:lang w:val="en-GB"/>
        </w:rPr>
        <w:t xml:space="preserve"> </w:t>
      </w:r>
      <w:r w:rsidR="003C6DD7">
        <w:rPr>
          <w:lang w:val="en-GB"/>
        </w:rPr>
        <w:t>For the stage</w:t>
      </w:r>
      <w:r w:rsidR="002D561E">
        <w:rPr>
          <w:lang w:val="en-GB"/>
        </w:rPr>
        <w:t xml:space="preserve"> prediction</w:t>
      </w:r>
      <w:r w:rsidR="003C6DD7">
        <w:rPr>
          <w:lang w:val="en-GB"/>
        </w:rPr>
        <w:t xml:space="preserve"> endpoint, the prediction of the different stages</w:t>
      </w:r>
      <w:r w:rsidR="002D561E">
        <w:rPr>
          <w:lang w:val="en-GB"/>
        </w:rPr>
        <w:t xml:space="preserve"> </w:t>
      </w:r>
      <w:r w:rsidR="003C6DD7">
        <w:rPr>
          <w:lang w:val="en-GB"/>
        </w:rPr>
        <w:t>0-4</w:t>
      </w:r>
      <w:r w:rsidR="00B03D84">
        <w:rPr>
          <w:lang w:val="en-GB"/>
        </w:rPr>
        <w:t xml:space="preserve"> was</w:t>
      </w:r>
      <w:r w:rsidR="003C6DD7">
        <w:rPr>
          <w:lang w:val="en-GB"/>
        </w:rPr>
        <w:t xml:space="preserve"> </w:t>
      </w:r>
      <w:proofErr w:type="spellStart"/>
      <w:r w:rsidR="003C6DD7">
        <w:rPr>
          <w:lang w:val="en-GB"/>
        </w:rPr>
        <w:t>modeled</w:t>
      </w:r>
      <w:proofErr w:type="spellEnd"/>
      <w:r w:rsidR="003C6DD7">
        <w:rPr>
          <w:lang w:val="en-GB"/>
        </w:rPr>
        <w:t xml:space="preserve"> as a regression</w:t>
      </w:r>
      <w:r w:rsidR="002D561E">
        <w:rPr>
          <w:lang w:val="en-GB"/>
        </w:rPr>
        <w:t xml:space="preserve"> problem and was</w:t>
      </w:r>
      <w:r w:rsidR="00BD5559">
        <w:rPr>
          <w:lang w:val="en-GB"/>
        </w:rPr>
        <w:t xml:space="preserve"> performed using</w:t>
      </w:r>
      <w:r w:rsidR="00413B7B">
        <w:rPr>
          <w:lang w:val="en-GB"/>
        </w:rPr>
        <w:t xml:space="preserve"> the </w:t>
      </w:r>
      <w:r w:rsidR="00CB4397" w:rsidRPr="00CB4397">
        <w:rPr>
          <w:i/>
          <w:lang w:val="en-GB"/>
        </w:rPr>
        <w:t>scikit-learn</w:t>
      </w:r>
      <w:r w:rsidR="002D561E">
        <w:rPr>
          <w:lang w:val="en-GB"/>
        </w:rPr>
        <w:t xml:space="preserve"> random forest regressor </w:t>
      </w:r>
      <w:r w:rsidR="00413B7B">
        <w:rPr>
          <w:lang w:val="en-GB"/>
        </w:rPr>
        <w:t xml:space="preserve">model and the </w:t>
      </w:r>
      <w:r w:rsidR="002D561E">
        <w:rPr>
          <w:lang w:val="en-GB"/>
        </w:rPr>
        <w:t>e</w:t>
      </w:r>
      <w:r w:rsidR="00413B7B" w:rsidRPr="003B7442">
        <w:rPr>
          <w:lang w:val="en-GB"/>
        </w:rPr>
        <w:t>lastic</w:t>
      </w:r>
      <w:r w:rsidR="003B7442">
        <w:rPr>
          <w:lang w:val="en-GB"/>
        </w:rPr>
        <w:t xml:space="preserve"> </w:t>
      </w:r>
      <w:r w:rsidR="002D561E">
        <w:rPr>
          <w:lang w:val="en-GB"/>
        </w:rPr>
        <w:t>n</w:t>
      </w:r>
      <w:r w:rsidR="00413B7B" w:rsidRPr="003B7442">
        <w:rPr>
          <w:lang w:val="en-GB"/>
        </w:rPr>
        <w:t>et</w:t>
      </w:r>
      <w:r w:rsidR="00413B7B">
        <w:rPr>
          <w:lang w:val="en-GB"/>
        </w:rPr>
        <w:t xml:space="preserve"> model, </w:t>
      </w:r>
      <w:r w:rsidR="002D561E">
        <w:rPr>
          <w:lang w:val="en-GB"/>
        </w:rPr>
        <w:t xml:space="preserve">while </w:t>
      </w:r>
      <w:r w:rsidR="00B257D3">
        <w:rPr>
          <w:lang w:val="en-GB"/>
        </w:rPr>
        <w:t xml:space="preserve">the </w:t>
      </w:r>
      <w:proofErr w:type="spellStart"/>
      <w:r w:rsidR="00B257D3">
        <w:rPr>
          <w:lang w:val="en-GB"/>
        </w:rPr>
        <w:t>tumor</w:t>
      </w:r>
      <w:proofErr w:type="spellEnd"/>
      <w:r w:rsidR="00B257D3">
        <w:rPr>
          <w:lang w:val="en-GB"/>
        </w:rPr>
        <w:t xml:space="preserve"> versus normal </w:t>
      </w:r>
      <w:r w:rsidR="002D561E">
        <w:rPr>
          <w:lang w:val="en-GB"/>
        </w:rPr>
        <w:t>prediction</w:t>
      </w:r>
      <w:r w:rsidR="00B257D3">
        <w:rPr>
          <w:lang w:val="en-GB"/>
        </w:rPr>
        <w:t xml:space="preserve"> endpoint</w:t>
      </w:r>
      <w:r w:rsidR="002D561E">
        <w:rPr>
          <w:lang w:val="en-GB"/>
        </w:rPr>
        <w:t xml:space="preserve"> was </w:t>
      </w:r>
      <w:proofErr w:type="spellStart"/>
      <w:r w:rsidR="002D561E">
        <w:rPr>
          <w:lang w:val="en-GB"/>
        </w:rPr>
        <w:t>modeled</w:t>
      </w:r>
      <w:proofErr w:type="spellEnd"/>
      <w:r w:rsidR="002D561E">
        <w:rPr>
          <w:lang w:val="en-GB"/>
        </w:rPr>
        <w:t xml:space="preserve"> as a binary classification problem </w:t>
      </w:r>
      <w:r w:rsidR="00B257D3">
        <w:rPr>
          <w:lang w:val="en-GB"/>
        </w:rPr>
        <w:t xml:space="preserve">and was </w:t>
      </w:r>
      <w:r w:rsidR="002D561E">
        <w:rPr>
          <w:lang w:val="en-GB"/>
        </w:rPr>
        <w:t xml:space="preserve">performed using </w:t>
      </w:r>
      <w:r w:rsidR="002D561E">
        <w:rPr>
          <w:lang w:val="en-GB"/>
        </w:rPr>
        <w:t xml:space="preserve">the </w:t>
      </w:r>
      <w:r w:rsidR="002D561E" w:rsidRPr="00CB4397">
        <w:rPr>
          <w:i/>
          <w:lang w:val="en-GB"/>
        </w:rPr>
        <w:t>scikit-learn</w:t>
      </w:r>
      <w:r w:rsidR="002D561E">
        <w:rPr>
          <w:lang w:val="en-GB"/>
        </w:rPr>
        <w:t xml:space="preserve"> support vector machine </w:t>
      </w:r>
      <w:r w:rsidR="002D561E">
        <w:rPr>
          <w:lang w:val="en-GB"/>
        </w:rPr>
        <w:t>model</w:t>
      </w:r>
      <w:r w:rsidR="002D561E">
        <w:rPr>
          <w:lang w:val="en-GB"/>
        </w:rPr>
        <w:t>. All the prediction models were initialized with a random seed of 0.</w:t>
      </w:r>
    </w:p>
    <w:p w14:paraId="0E05BB7F" w14:textId="3E5AA990" w:rsidR="00B257D3" w:rsidRDefault="00B257D3" w:rsidP="002D561E">
      <w:pPr>
        <w:rPr>
          <w:lang w:val="en-GB"/>
        </w:rPr>
      </w:pPr>
      <w:r>
        <w:rPr>
          <w:lang w:val="en-GB"/>
        </w:rPr>
        <w:t xml:space="preserve">For the prediction pipeline, each experiment was performed for each combination of cancers (i.e. COAD, ESCA, HNSC, STAD) </w:t>
      </w:r>
      <w:r>
        <w:rPr>
          <w:lang w:val="en-GB"/>
        </w:rPr>
        <w:t xml:space="preserve">and </w:t>
      </w:r>
      <w:r>
        <w:rPr>
          <w:lang w:val="en-GB"/>
        </w:rPr>
        <w:t xml:space="preserve">for each modality (i.e. gene expression, genus and the </w:t>
      </w:r>
      <w:r>
        <w:rPr>
          <w:lang w:val="en-GB"/>
        </w:rPr>
        <w:t xml:space="preserve">combination </w:t>
      </w:r>
      <w:r>
        <w:rPr>
          <w:lang w:val="en-GB"/>
        </w:rPr>
        <w:t>of gene expression and genus).</w:t>
      </w:r>
      <w:r>
        <w:rPr>
          <w:lang w:val="en-GB"/>
        </w:rPr>
        <w:t xml:space="preserve"> To train and evaluate the model, we used a random-sampling based approach.</w:t>
      </w:r>
    </w:p>
    <w:p w14:paraId="145DB561" w14:textId="26B1AADE" w:rsidR="002D561E" w:rsidRDefault="002D561E" w:rsidP="002D561E">
      <w:pPr>
        <w:pStyle w:val="Heading3"/>
        <w:rPr>
          <w:lang w:val="en-GB"/>
        </w:rPr>
      </w:pPr>
      <w:r>
        <w:rPr>
          <w:lang w:val="en-GB"/>
        </w:rPr>
        <w:t>Baseline model</w:t>
      </w:r>
    </w:p>
    <w:p w14:paraId="78BDCFBE" w14:textId="605FE227" w:rsidR="00B666ED" w:rsidRDefault="00963FA3" w:rsidP="00423A90">
      <w:pPr>
        <w:rPr>
          <w:lang w:val="en-GB"/>
        </w:rPr>
      </w:pPr>
      <w:r>
        <w:rPr>
          <w:lang w:val="en-GB"/>
        </w:rPr>
        <w:t>To provide a reference to help interpret the performance of each prediction model, we also determined what the predictive performance would be for a model which always predicts the majority target value for each prediction task. For example, for STAD and</w:t>
      </w:r>
      <w:r w:rsidR="00B666ED">
        <w:rPr>
          <w:lang w:val="en-GB"/>
        </w:rPr>
        <w:t xml:space="preserve"> the </w:t>
      </w:r>
      <w:proofErr w:type="spellStart"/>
      <w:r w:rsidR="00B666ED">
        <w:rPr>
          <w:lang w:val="en-GB"/>
        </w:rPr>
        <w:t>tumor</w:t>
      </w:r>
      <w:proofErr w:type="spellEnd"/>
      <w:r w:rsidR="00B666ED">
        <w:rPr>
          <w:lang w:val="en-GB"/>
        </w:rPr>
        <w:t xml:space="preserve"> </w:t>
      </w:r>
      <w:r>
        <w:rPr>
          <w:lang w:val="en-GB"/>
        </w:rPr>
        <w:t xml:space="preserve">versus normal classification endpoint, the baseline model is one which always predicts that a sample is a </w:t>
      </w:r>
      <w:proofErr w:type="spellStart"/>
      <w:r>
        <w:rPr>
          <w:lang w:val="en-GB"/>
        </w:rPr>
        <w:t>tumor</w:t>
      </w:r>
      <w:proofErr w:type="spellEnd"/>
      <w:r>
        <w:rPr>
          <w:lang w:val="en-GB"/>
        </w:rPr>
        <w:t xml:space="preserve"> sample and would have an F1 score of 0.96. For </w:t>
      </w:r>
      <w:r w:rsidR="00B666ED">
        <w:rPr>
          <w:lang w:val="en-GB"/>
        </w:rPr>
        <w:t xml:space="preserve">stage, </w:t>
      </w:r>
      <w:r>
        <w:rPr>
          <w:lang w:val="en-GB"/>
        </w:rPr>
        <w:t xml:space="preserve">the baseline model would be one which </w:t>
      </w:r>
      <w:r>
        <w:rPr>
          <w:lang w:val="en-GB"/>
        </w:rPr>
        <w:lastRenderedPageBreak/>
        <w:t>always predicts that a sample has a stage of II</w:t>
      </w:r>
      <w:r w:rsidR="00DF5E54">
        <w:rPr>
          <w:lang w:val="en-GB"/>
        </w:rPr>
        <w:t xml:space="preserve"> (i.e. a target value of 2)</w:t>
      </w:r>
      <w:r>
        <w:rPr>
          <w:lang w:val="en-GB"/>
        </w:rPr>
        <w:t xml:space="preserve">, and would have an RMSE of 1.168. </w:t>
      </w:r>
    </w:p>
    <w:p w14:paraId="0CF08623" w14:textId="1971EF22" w:rsidR="00413B7B" w:rsidRDefault="00B257D3" w:rsidP="00423A90">
      <w:pPr>
        <w:pStyle w:val="Heading3"/>
        <w:rPr>
          <w:lang w:val="en-GB"/>
        </w:rPr>
      </w:pPr>
      <w:r>
        <w:rPr>
          <w:lang w:val="en-GB"/>
        </w:rPr>
        <w:t>Data splitting</w:t>
      </w:r>
    </w:p>
    <w:p w14:paraId="1B92C4E1" w14:textId="57AE7BAC" w:rsidR="00B257D3" w:rsidRDefault="00231E22" w:rsidP="00423A90">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r w:rsidR="00B257D3">
        <w:rPr>
          <w:lang w:val="en-GB"/>
        </w:rPr>
        <w:t xml:space="preserve"> This was done by performing a </w:t>
      </w:r>
      <w:r w:rsidR="00B257D3">
        <w:rPr>
          <w:lang w:val="en-GB"/>
        </w:rPr>
        <w:t>random stratified split</w:t>
      </w:r>
      <w:r w:rsidR="00B257D3">
        <w:rPr>
          <w:lang w:val="en-GB"/>
        </w:rPr>
        <w:t xml:space="preserve"> of the</w:t>
      </w:r>
      <w:r w:rsidR="00B257D3">
        <w:rPr>
          <w:lang w:val="en-GB"/>
        </w:rPr>
        <w:t xml:space="preserve"> </w:t>
      </w:r>
      <w:r w:rsidR="00B257D3">
        <w:rPr>
          <w:lang w:val="en-GB"/>
        </w:rPr>
        <w:t xml:space="preserve">relevant </w:t>
      </w:r>
      <w:r w:rsidR="00B257D3">
        <w:rPr>
          <w:lang w:val="en-GB"/>
        </w:rPr>
        <w:t>data</w:t>
      </w:r>
      <w:r w:rsidR="00B257D3">
        <w:rPr>
          <w:lang w:val="en-GB"/>
        </w:rPr>
        <w:t>set</w:t>
      </w:r>
      <w:r w:rsidR="00B257D3">
        <w:rPr>
          <w:lang w:val="en-GB"/>
        </w:rPr>
        <w:t xml:space="preserve"> into 80% training and 20% testing</w:t>
      </w:r>
      <w:r w:rsidR="00B257D3">
        <w:rPr>
          <w:lang w:val="en-GB"/>
        </w:rPr>
        <w:t xml:space="preserve"> using the </w:t>
      </w:r>
      <w:r w:rsidR="00B257D3" w:rsidRPr="00CB4397">
        <w:rPr>
          <w:i/>
          <w:lang w:val="en-GB"/>
        </w:rPr>
        <w:t>scikit-learn</w:t>
      </w:r>
      <w:r w:rsidR="00B257D3">
        <w:rPr>
          <w:lang w:val="en-GB"/>
        </w:rPr>
        <w:t xml:space="preserve"> </w:t>
      </w:r>
      <w:proofErr w:type="spellStart"/>
      <w:r w:rsidR="00B257D3">
        <w:rPr>
          <w:lang w:val="en-GB"/>
        </w:rPr>
        <w:t>train_test_split</w:t>
      </w:r>
      <w:proofErr w:type="spellEnd"/>
      <w:r w:rsidR="00B257D3">
        <w:rPr>
          <w:lang w:val="en-GB"/>
        </w:rPr>
        <w:t xml:space="preserve"> function. This split was performed 200 times</w:t>
      </w:r>
      <w:r w:rsidR="00B257D3">
        <w:rPr>
          <w:lang w:val="en-GB"/>
        </w:rPr>
        <w:t xml:space="preserve"> to obtain a reliable estimate of the model performance and</w:t>
      </w:r>
      <w:r w:rsidR="00B257D3">
        <w:rPr>
          <w:lang w:val="en-GB"/>
        </w:rPr>
        <w:t xml:space="preserve"> </w:t>
      </w:r>
      <w:r w:rsidR="00B257D3">
        <w:rPr>
          <w:lang w:val="en-GB"/>
        </w:rPr>
        <w:t>e</w:t>
      </w:r>
      <w:r w:rsidR="00B257D3">
        <w:rPr>
          <w:lang w:val="en-GB"/>
        </w:rPr>
        <w:t xml:space="preserve">ach split iteration was assigned a custom seed </w:t>
      </w:r>
      <w:r w:rsidR="00B257D3">
        <w:rPr>
          <w:lang w:val="en-GB"/>
        </w:rPr>
        <w:t xml:space="preserve">based on the iteration count </w:t>
      </w:r>
      <w:r w:rsidR="00B257D3">
        <w:rPr>
          <w:lang w:val="en-GB"/>
        </w:rPr>
        <w:t xml:space="preserve">to ensure consistency between experiment runs. </w:t>
      </w:r>
    </w:p>
    <w:p w14:paraId="42EBD184" w14:textId="2EBEC9AA" w:rsidR="00AC1F18" w:rsidRDefault="00AC1F18" w:rsidP="00423A90">
      <w:pPr>
        <w:pStyle w:val="Heading3"/>
        <w:rPr>
          <w:lang w:val="en-GB"/>
        </w:rPr>
      </w:pPr>
      <w:r>
        <w:rPr>
          <w:lang w:val="en-GB"/>
        </w:rPr>
        <w:t>Feature selection</w:t>
      </w:r>
    </w:p>
    <w:p w14:paraId="5B8D796E" w14:textId="23CD5D2C" w:rsidR="00AC1F18" w:rsidRDefault="00AC1F18" w:rsidP="00423A90">
      <w:pPr>
        <w:rPr>
          <w:lang w:val="en-GB"/>
        </w:rPr>
      </w:pPr>
      <w:r>
        <w:rPr>
          <w:lang w:val="en-GB"/>
        </w:rPr>
        <w:t>Prior to generating a prediction model, we performed feature selection in order to reduce the effect of noisy variables and only include the most powerful predictors</w:t>
      </w:r>
      <w:r w:rsidR="00B03D84">
        <w:rPr>
          <w:lang w:val="en-GB"/>
        </w:rPr>
        <w:t>.</w:t>
      </w:r>
    </w:p>
    <w:p w14:paraId="55AE3861" w14:textId="77777777" w:rsidR="00AC1F18" w:rsidRDefault="00AC1F18" w:rsidP="00423A90">
      <w:pPr>
        <w:rPr>
          <w:lang w:val="en-GB"/>
        </w:rPr>
      </w:pPr>
    </w:p>
    <w:p w14:paraId="123A6CB5" w14:textId="77777777" w:rsidR="00C527E2" w:rsidRDefault="00C527E2" w:rsidP="00C527E2">
      <w:pPr>
        <w:keepNext/>
      </w:pPr>
      <w:r w:rsidRPr="00C527E2">
        <w:drawing>
          <wp:inline distT="0" distB="0" distL="0" distR="0" wp14:anchorId="64B7D2F7" wp14:editId="7EE58C26">
            <wp:extent cx="5731510" cy="2160270"/>
            <wp:effectExtent l="0" t="0" r="0" b="0"/>
            <wp:docPr id="742095253"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95253" name="Picture 1" descr="Diagram&#10;&#10;Description automatically generated"/>
                    <pic:cNvPicPr/>
                  </pic:nvPicPr>
                  <pic:blipFill>
                    <a:blip r:embed="rId9"/>
                    <a:stretch>
                      <a:fillRect/>
                    </a:stretch>
                  </pic:blipFill>
                  <pic:spPr>
                    <a:xfrm>
                      <a:off x="0" y="0"/>
                      <a:ext cx="5731510" cy="2160270"/>
                    </a:xfrm>
                    <a:prstGeom prst="rect">
                      <a:avLst/>
                    </a:prstGeom>
                  </pic:spPr>
                </pic:pic>
              </a:graphicData>
            </a:graphic>
          </wp:inline>
        </w:drawing>
      </w:r>
    </w:p>
    <w:p w14:paraId="12CA7015" w14:textId="11390DF2" w:rsidR="00C527E2" w:rsidRPr="00C527E2" w:rsidRDefault="00C527E2" w:rsidP="00C527E2">
      <w:pPr>
        <w:pStyle w:val="Caption"/>
      </w:pPr>
      <w:r>
        <w:t xml:space="preserve">Figure </w:t>
      </w:r>
      <w:fldSimple w:instr=" SEQ Figure \* ARABIC ">
        <w:r>
          <w:rPr>
            <w:noProof/>
          </w:rPr>
          <w:t>1</w:t>
        </w:r>
      </w:fldSimple>
      <w:r>
        <w:t>: The general prediction pipeline</w:t>
      </w:r>
    </w:p>
    <w:p w14:paraId="0ED02C50" w14:textId="65F4FE7A" w:rsidR="00C527E2" w:rsidRDefault="00C527E2" w:rsidP="00423A90">
      <w:pPr>
        <w:rPr>
          <w:lang w:val="en-GB"/>
        </w:rPr>
      </w:pPr>
    </w:p>
    <w:p w14:paraId="0770F427" w14:textId="77777777" w:rsidR="00C527E2" w:rsidRDefault="00C527E2" w:rsidP="00C527E2">
      <w:pPr>
        <w:keepNext/>
      </w:pPr>
      <w:r w:rsidRPr="00C527E2">
        <w:rPr>
          <w:lang w:val="en-GB"/>
        </w:rPr>
        <w:drawing>
          <wp:inline distT="0" distB="0" distL="0" distR="0" wp14:anchorId="48FAAA4C" wp14:editId="42204DB2">
            <wp:extent cx="3104434" cy="2461260"/>
            <wp:effectExtent l="0" t="0" r="0" b="0"/>
            <wp:docPr id="510402020"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02020" name="Picture 1" descr="Diagram&#10;&#10;Description automatically generated"/>
                    <pic:cNvPicPr/>
                  </pic:nvPicPr>
                  <pic:blipFill>
                    <a:blip r:embed="rId10"/>
                    <a:stretch>
                      <a:fillRect/>
                    </a:stretch>
                  </pic:blipFill>
                  <pic:spPr>
                    <a:xfrm>
                      <a:off x="0" y="0"/>
                      <a:ext cx="3117680" cy="2471762"/>
                    </a:xfrm>
                    <a:prstGeom prst="rect">
                      <a:avLst/>
                    </a:prstGeom>
                  </pic:spPr>
                </pic:pic>
              </a:graphicData>
            </a:graphic>
          </wp:inline>
        </w:drawing>
      </w:r>
    </w:p>
    <w:p w14:paraId="02D37A85" w14:textId="330F0B1F" w:rsidR="00C527E2" w:rsidRDefault="00C527E2" w:rsidP="00C527E2">
      <w:pPr>
        <w:pStyle w:val="Caption"/>
        <w:rPr>
          <w:lang w:val="en-GB"/>
        </w:rPr>
      </w:pPr>
      <w:r>
        <w:t xml:space="preserve">Figure </w:t>
      </w:r>
      <w:fldSimple w:instr=" SEQ Figure \* ARABIC ">
        <w:r>
          <w:rPr>
            <w:noProof/>
          </w:rPr>
          <w:t>2</w:t>
        </w:r>
      </w:fldSimple>
      <w:r>
        <w:t>: Data spitting and prediction pipeline</w:t>
      </w:r>
    </w:p>
    <w:p w14:paraId="7AFE6C75" w14:textId="7AFE8F3F" w:rsidR="00231E22" w:rsidRDefault="00231E22" w:rsidP="00423A90">
      <w:pPr>
        <w:rPr>
          <w:lang w:val="en-GB"/>
        </w:rPr>
      </w:pPr>
      <w:r>
        <w:rPr>
          <w:lang w:val="en-GB"/>
        </w:rPr>
        <w:lastRenderedPageBreak/>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xml:space="preserve">. </w:t>
      </w:r>
      <w:r w:rsidR="000F39BA">
        <w:rPr>
          <w:lang w:val="en-GB"/>
        </w:rPr>
        <w:t>To do this, we first performed feature selection to create an ordered list of the top 200 features, ranked according to the weights assigned by the relevant feature selection method. From this pool, we then ran the experiments using the top 100, top 50, top 25, top 10 and top 6 features. Thus, t</w:t>
      </w:r>
      <w:r w:rsidR="00E955FC">
        <w:rPr>
          <w:lang w:val="en-GB"/>
        </w:rPr>
        <w:t>he</w:t>
      </w:r>
      <w:r w:rsidR="000F39BA">
        <w:rPr>
          <w:lang w:val="en-GB"/>
        </w:rPr>
        <w:t xml:space="preserve"> sets of selected features for each feature selection amount are subsets of each other</w:t>
      </w:r>
      <w:r w:rsidR="00E955FC">
        <w:rPr>
          <w:lang w:val="en-GB"/>
        </w:rPr>
        <w:t>. For example, the top 6 features are contained within the top 10 features</w:t>
      </w:r>
      <w:r w:rsidR="000F39BA">
        <w:rPr>
          <w:lang w:val="en-GB"/>
        </w:rPr>
        <w:t>,</w:t>
      </w:r>
      <w:r w:rsidR="00E955FC">
        <w:rPr>
          <w:lang w:val="en-GB"/>
        </w:rPr>
        <w:t xml:space="preserve"> which are in turn contained within the top 26 features etc.</w:t>
      </w:r>
    </w:p>
    <w:p w14:paraId="4C39C0AA" w14:textId="4682FEDD" w:rsidR="00B257D3" w:rsidRPr="00B257D3" w:rsidRDefault="00B257D3" w:rsidP="00423A90">
      <w:pPr>
        <w:rPr>
          <w:rFonts w:ascii="Calibri Light" w:hAnsi="Calibri Light" w:cs="Calibri Light"/>
          <w:color w:val="000080"/>
          <w:sz w:val="24"/>
          <w:lang w:val="en-GB"/>
        </w:rPr>
      </w:pPr>
      <w:r>
        <w:rPr>
          <w:lang w:val="en-GB"/>
        </w:rPr>
        <w:t>To perform the modality parity enforcement experiments, we performed feature selection using the GE and genus modality separately for each feature amount. For example, when selecting 200 features, we first selected 100 features using only the GE modality separately, then selected 100 from the genus modality, and then combined these together when training and evaluating  the model. And performing feature selection for each feature amount separately for each modality before concatenating the selected features again and then training and evaluating a model. If</w:t>
      </w:r>
    </w:p>
    <w:p w14:paraId="7EE3EF6A" w14:textId="3BB7D507" w:rsidR="004E6530" w:rsidRDefault="008805B9" w:rsidP="00423A90">
      <w:pPr>
        <w:rPr>
          <w:iCs/>
          <w:lang w:val="en-GB"/>
        </w:rPr>
      </w:pPr>
      <w:r>
        <w:rPr>
          <w:lang w:val="en-GB"/>
        </w:rPr>
        <w:t>For the stage prediction endpoint, t</w:t>
      </w:r>
      <w:r>
        <w:rPr>
          <w:lang w:val="en-GB"/>
        </w:rPr>
        <w:t xml:space="preserve">he feature selection was performed using </w:t>
      </w:r>
      <w:r>
        <w:rPr>
          <w:lang w:val="en-GB"/>
        </w:rPr>
        <w:t>the Pearson correlation coefficient, an elastic net model, and a random forest regressor model</w:t>
      </w:r>
      <w:r>
        <w:rPr>
          <w:lang w:val="en-GB"/>
        </w:rPr>
        <w:t xml:space="preserve">. </w:t>
      </w:r>
      <w:r w:rsidR="004E6530">
        <w:rPr>
          <w:lang w:val="en-GB"/>
        </w:rPr>
        <w:t xml:space="preserve">The Pearson correlation coefficient-based feature selection was performed by using the </w:t>
      </w:r>
      <w:r w:rsidR="004E6530" w:rsidRPr="00CB4397">
        <w:rPr>
          <w:i/>
          <w:lang w:val="en-GB"/>
        </w:rPr>
        <w:t>scikit-learn</w:t>
      </w:r>
      <w:r w:rsidR="004E6530">
        <w:rPr>
          <w:i/>
          <w:lang w:val="en-GB"/>
        </w:rPr>
        <w:t xml:space="preserve"> </w:t>
      </w:r>
      <w:proofErr w:type="spellStart"/>
      <w:r w:rsidR="004E6530">
        <w:rPr>
          <w:iCs/>
          <w:lang w:val="en-GB"/>
        </w:rPr>
        <w:t>SelectKBest</w:t>
      </w:r>
      <w:proofErr w:type="spellEnd"/>
      <w:r w:rsidR="004E6530">
        <w:rPr>
          <w:iCs/>
          <w:lang w:val="en-GB"/>
        </w:rPr>
        <w:t xml:space="preserve"> function with the </w:t>
      </w:r>
      <w:proofErr w:type="spellStart"/>
      <w:r w:rsidR="004E6530">
        <w:rPr>
          <w:iCs/>
          <w:lang w:val="en-GB"/>
        </w:rPr>
        <w:t>r_regression</w:t>
      </w:r>
      <w:proofErr w:type="spellEnd"/>
      <w:r w:rsidR="004E6530">
        <w:rPr>
          <w:iCs/>
          <w:lang w:val="en-GB"/>
        </w:rPr>
        <w:t xml:space="preserve"> method as the scoring function, while the latter two methods were performed by using the </w:t>
      </w:r>
      <w:proofErr w:type="spellStart"/>
      <w:r w:rsidR="004E6530">
        <w:rPr>
          <w:iCs/>
          <w:lang w:val="en-GB"/>
        </w:rPr>
        <w:t>ElasticNet</w:t>
      </w:r>
      <w:proofErr w:type="spellEnd"/>
      <w:r w:rsidR="004E6530">
        <w:rPr>
          <w:iCs/>
          <w:lang w:val="en-GB"/>
        </w:rPr>
        <w:t xml:space="preserve"> and </w:t>
      </w:r>
      <w:proofErr w:type="spellStart"/>
      <w:r w:rsidR="004E6530">
        <w:rPr>
          <w:iCs/>
          <w:lang w:val="en-GB"/>
        </w:rPr>
        <w:t>RandomForestRegressor</w:t>
      </w:r>
      <w:proofErr w:type="spellEnd"/>
      <w:r w:rsidR="004E6530">
        <w:rPr>
          <w:iCs/>
          <w:lang w:val="en-GB"/>
        </w:rPr>
        <w:t xml:space="preserve"> packages, respectively. Both were initialized with a random seed of zero. </w:t>
      </w:r>
      <w:r>
        <w:rPr>
          <w:lang w:val="en-GB"/>
        </w:rPr>
        <w:t xml:space="preserve">For the </w:t>
      </w:r>
      <w:r>
        <w:rPr>
          <w:lang w:val="en-GB"/>
        </w:rPr>
        <w:t>latter two model-based feature selection methods, we</w:t>
      </w:r>
      <w:r w:rsidR="004E6530">
        <w:rPr>
          <w:lang w:val="en-GB"/>
        </w:rPr>
        <w:t xml:space="preserve"> also</w:t>
      </w:r>
      <w:r>
        <w:rPr>
          <w:lang w:val="en-GB"/>
        </w:rPr>
        <w:t xml:space="preserve"> first performed hyper parameter tuning to find the best parameters for the model, and then trained the model on the 80% training set. For the elastic net-based feature selection, we obtained a feature ranking using t</w:t>
      </w:r>
      <w:r>
        <w:rPr>
          <w:lang w:val="en-GB"/>
        </w:rPr>
        <w:t>he magnitude of the coefficients for each feature value</w:t>
      </w:r>
      <w:r>
        <w:rPr>
          <w:lang w:val="en-GB"/>
        </w:rPr>
        <w:t xml:space="preserve"> after training the model</w:t>
      </w:r>
      <w:r w:rsidR="004E6530">
        <w:rPr>
          <w:lang w:val="en-GB"/>
        </w:rPr>
        <w:t xml:space="preserve"> while f</w:t>
      </w:r>
      <w:r>
        <w:rPr>
          <w:lang w:val="en-GB"/>
        </w:rPr>
        <w:t>or the random forest regressor-based model, we used a feature ranking based on the mean decrease in variance among the target values after using a certain feature as a tree splitting node.</w:t>
      </w:r>
      <w:r w:rsidR="004E6530">
        <w:rPr>
          <w:lang w:val="en-GB"/>
        </w:rPr>
        <w:t xml:space="preserve"> Finally, for the </w:t>
      </w:r>
      <w:proofErr w:type="spellStart"/>
      <w:r w:rsidR="004E6530">
        <w:rPr>
          <w:lang w:val="en-GB"/>
        </w:rPr>
        <w:t>tumor</w:t>
      </w:r>
      <w:proofErr w:type="spellEnd"/>
      <w:r w:rsidR="004E6530">
        <w:rPr>
          <w:lang w:val="en-GB"/>
        </w:rPr>
        <w:t xml:space="preserve"> vs normal prediction endpoint, feature selection was performed using the ANOVA F-test, implemented with the </w:t>
      </w:r>
      <w:r w:rsidR="004E6530" w:rsidRPr="00CB4397">
        <w:rPr>
          <w:i/>
          <w:lang w:val="en-GB"/>
        </w:rPr>
        <w:t>scikit-learn</w:t>
      </w:r>
      <w:r w:rsidR="004E6530">
        <w:rPr>
          <w:i/>
          <w:lang w:val="en-GB"/>
        </w:rPr>
        <w:t xml:space="preserve"> </w:t>
      </w:r>
      <w:proofErr w:type="spellStart"/>
      <w:r w:rsidR="004E6530">
        <w:rPr>
          <w:iCs/>
          <w:lang w:val="en-GB"/>
        </w:rPr>
        <w:t>SelectKBest</w:t>
      </w:r>
      <w:proofErr w:type="spellEnd"/>
      <w:r w:rsidR="004E6530">
        <w:rPr>
          <w:iCs/>
          <w:lang w:val="en-GB"/>
        </w:rPr>
        <w:t xml:space="preserve"> function with the</w:t>
      </w:r>
      <w:r w:rsidR="004E6530">
        <w:rPr>
          <w:i/>
          <w:lang w:val="en-GB"/>
        </w:rPr>
        <w:t xml:space="preserve"> </w:t>
      </w:r>
      <w:proofErr w:type="spellStart"/>
      <w:r w:rsidR="004E6530">
        <w:rPr>
          <w:iCs/>
          <w:lang w:val="en-GB"/>
        </w:rPr>
        <w:t>f_classif</w:t>
      </w:r>
      <w:proofErr w:type="spellEnd"/>
      <w:r w:rsidR="004E6530">
        <w:rPr>
          <w:iCs/>
          <w:lang w:val="en-GB"/>
        </w:rPr>
        <w:t xml:space="preserve"> method as the scoring function.</w:t>
      </w:r>
    </w:p>
    <w:p w14:paraId="16743B65" w14:textId="21A6132E" w:rsidR="00545E94" w:rsidRDefault="00545E94" w:rsidP="00423A90">
      <w:pPr>
        <w:pStyle w:val="Heading3"/>
        <w:rPr>
          <w:iCs/>
          <w:lang w:val="en-GB"/>
        </w:rPr>
      </w:pPr>
      <w:r>
        <w:rPr>
          <w:iCs/>
          <w:lang w:val="en-GB"/>
        </w:rPr>
        <w:t>Model training</w:t>
      </w:r>
    </w:p>
    <w:p w14:paraId="05FA787D" w14:textId="004A43D7" w:rsidR="00264842" w:rsidRDefault="00264842" w:rsidP="00423A90">
      <w:pPr>
        <w:rPr>
          <w:lang w:val="en-GB"/>
        </w:rPr>
      </w:pPr>
      <w:r>
        <w:rPr>
          <w:lang w:val="en-GB"/>
        </w:rPr>
        <w:t xml:space="preserve">After performing feature selection, we trained a prediction model using the same 80% of the data with each feature selection amount, and also with all the features for the relevant modality (i.e. no feature selection). </w:t>
      </w:r>
      <w:r w:rsidR="00B132B3">
        <w:rPr>
          <w:lang w:val="en-GB"/>
        </w:rPr>
        <w:t>After finding the best-performing hyperparameters, we trained the relevant model on the 80% portion of the data using these hyperparameters.</w:t>
      </w:r>
    </w:p>
    <w:p w14:paraId="79C16D04" w14:textId="7F06213F" w:rsidR="00545E94" w:rsidRDefault="00545E94" w:rsidP="00423A90">
      <w:pPr>
        <w:pStyle w:val="Heading3"/>
        <w:rPr>
          <w:lang w:val="en-GB"/>
        </w:rPr>
      </w:pPr>
      <w:r>
        <w:rPr>
          <w:lang w:val="en-GB"/>
        </w:rPr>
        <w:t>Hyperparameter tuning</w:t>
      </w:r>
    </w:p>
    <w:p w14:paraId="2D72DE74" w14:textId="28A3D49C" w:rsidR="00545E94" w:rsidRDefault="00545E94" w:rsidP="00423A90">
      <w:pPr>
        <w:rPr>
          <w:lang w:val="en-GB"/>
        </w:rPr>
      </w:pPr>
      <w:r>
        <w:rPr>
          <w:lang w:val="en-GB"/>
        </w:rPr>
        <w:t xml:space="preserve">Whenever we used a prediction model for either feature selection or to evaluate the predictive performance of a modality, </w:t>
      </w:r>
      <w:r>
        <w:rPr>
          <w:lang w:val="en-GB"/>
        </w:rPr>
        <w:t>we first performed hyperparameter tuning</w:t>
      </w:r>
      <w:r>
        <w:rPr>
          <w:lang w:val="en-GB"/>
        </w:rPr>
        <w:t xml:space="preserve"> to find the optimal parameters. This was done</w:t>
      </w:r>
      <w:r>
        <w:rPr>
          <w:lang w:val="en-GB"/>
        </w:rPr>
        <w:t xml:space="preserve"> using randomized search </w:t>
      </w:r>
      <w:r>
        <w:rPr>
          <w:lang w:val="en-GB"/>
        </w:rPr>
        <w:t xml:space="preserve">with </w:t>
      </w:r>
      <w:r>
        <w:rPr>
          <w:lang w:val="en-GB"/>
        </w:rPr>
        <w:t xml:space="preserve">the </w:t>
      </w:r>
      <w:r w:rsidRPr="00CB4397">
        <w:rPr>
          <w:i/>
          <w:lang w:val="en-GB"/>
        </w:rPr>
        <w:t>scikit-learn</w:t>
      </w:r>
      <w:r>
        <w:rPr>
          <w:lang w:val="en-GB"/>
        </w:rPr>
        <w:t xml:space="preserve"> </w:t>
      </w:r>
      <w:proofErr w:type="spellStart"/>
      <w:r>
        <w:rPr>
          <w:lang w:val="en-GB"/>
        </w:rPr>
        <w:t>RandomizedSearchCV</w:t>
      </w:r>
      <w:proofErr w:type="spellEnd"/>
      <w:r>
        <w:rPr>
          <w:lang w:val="en-GB"/>
        </w:rPr>
        <w:t xml:space="preserve"> package. We used a stratified 5-fold cross validation split to evaluate the performance of each hyperparameter set and evaluated 100 different randomly sampled hyperparameter sets.</w:t>
      </w:r>
    </w:p>
    <w:p w14:paraId="0AAC57C2" w14:textId="224BADF4" w:rsidR="00264842" w:rsidRDefault="00B132B3" w:rsidP="00423A90">
      <w:r>
        <w:rPr>
          <w:lang w:val="en-GB"/>
        </w:rPr>
        <w:t>In terms of the search</w:t>
      </w:r>
      <w:r w:rsidR="00DF5E54">
        <w:rPr>
          <w:lang w:val="en-GB"/>
        </w:rPr>
        <w:t>ed</w:t>
      </w:r>
      <w:r>
        <w:rPr>
          <w:lang w:val="en-GB"/>
        </w:rPr>
        <w:t xml:space="preserve"> hyperparameter space, for the elastic net we explored alpha : {1e</w:t>
      </w:r>
      <w:r w:rsidR="0052350B">
        <w:rPr>
          <w:lang w:val="en-GB"/>
        </w:rPr>
        <w:t>-5, 1e-4 … 1e, 1e2</w:t>
      </w:r>
      <w:r>
        <w:rPr>
          <w:lang w:val="en-GB"/>
        </w:rPr>
        <w:t>}</w:t>
      </w:r>
      <w:r w:rsidR="0052350B">
        <w:rPr>
          <w:lang w:val="en-GB"/>
        </w:rPr>
        <w:t xml:space="preserve"> </w:t>
      </w:r>
      <w:r w:rsidR="0055733C" w:rsidRPr="0055733C">
        <w:rPr>
          <w:rFonts w:ascii="Cambria Math" w:hAnsi="Cambria Math" w:cs="Cambria Math"/>
        </w:rPr>
        <w:t>∪</w:t>
      </w:r>
      <w:r w:rsidR="0055733C">
        <w:t xml:space="preserve"> {0}, l1_ratio : {0, 0.1, 0.2 … 0.9}. For the random forest regressor, we explored </w:t>
      </w:r>
      <w:proofErr w:type="spellStart"/>
      <w:r w:rsidR="0055733C">
        <w:t>n_estimators</w:t>
      </w:r>
      <w:proofErr w:type="spellEnd"/>
      <w:r w:rsidR="0055733C">
        <w:t xml:space="preserve"> : {5, 20, 50, 100, 200, 400}, </w:t>
      </w:r>
      <w:proofErr w:type="spellStart"/>
      <w:r w:rsidR="0055733C">
        <w:t>max_features</w:t>
      </w:r>
      <w:proofErr w:type="spellEnd"/>
      <w:r w:rsidR="0055733C">
        <w:t xml:space="preserve"> : {‘auto’, ‘sqrt’}, </w:t>
      </w:r>
      <w:proofErr w:type="spellStart"/>
      <w:r w:rsidR="0055733C">
        <w:t>max_depth</w:t>
      </w:r>
      <w:proofErr w:type="spellEnd"/>
      <w:r w:rsidR="0055733C">
        <w:t xml:space="preserve"> : {10, 30, 60, 100}, </w:t>
      </w:r>
      <w:proofErr w:type="spellStart"/>
      <w:r w:rsidR="0055733C">
        <w:t>min_samples_split</w:t>
      </w:r>
      <w:proofErr w:type="spellEnd"/>
      <w:r w:rsidR="0055733C">
        <w:t xml:space="preserve"> : {2, 5, 10}, </w:t>
      </w:r>
      <w:proofErr w:type="spellStart"/>
      <w:r w:rsidR="0055733C">
        <w:t>min_samples_leaf</w:t>
      </w:r>
      <w:proofErr w:type="spellEnd"/>
      <w:r w:rsidR="0055733C">
        <w:t xml:space="preserve"> : {1, 2, 4}, bootstrap : {True, False}. For the support vector machine, we explored C : {1e-10, 1e-9 … 1e9, 1e10}, </w:t>
      </w:r>
      <w:proofErr w:type="spellStart"/>
      <w:r w:rsidR="0055733C">
        <w:t>class_weight</w:t>
      </w:r>
      <w:proofErr w:type="spellEnd"/>
      <w:r w:rsidR="0055733C">
        <w:t xml:space="preserve"> : { ‘balanced’, None}, kernel : {‘linear’, ‘</w:t>
      </w:r>
      <w:proofErr w:type="spellStart"/>
      <w:r w:rsidR="0055733C">
        <w:t>rbf</w:t>
      </w:r>
      <w:proofErr w:type="spellEnd"/>
      <w:r w:rsidR="0055733C">
        <w:t>’} and gamma</w:t>
      </w:r>
      <w:r w:rsidR="00545E94">
        <w:t xml:space="preserve"> : </w:t>
      </w:r>
      <w:r w:rsidR="0055733C">
        <w:t>{1e-10, 1e-9 … 1e9, 1e10}</w:t>
      </w:r>
      <w:r w:rsidR="00545E94">
        <w:t xml:space="preserve"> </w:t>
      </w:r>
      <w:r w:rsidR="00545E94" w:rsidRPr="0055733C">
        <w:rPr>
          <w:rFonts w:ascii="Cambria Math" w:hAnsi="Cambria Math" w:cs="Cambria Math"/>
        </w:rPr>
        <w:t>∪</w:t>
      </w:r>
      <w:r w:rsidR="00545E94">
        <w:t xml:space="preserve"> {</w:t>
      </w:r>
      <w:r w:rsidR="00545E94">
        <w:t>‘scale’, ‘auto’</w:t>
      </w:r>
      <w:r w:rsidR="00545E94">
        <w:t>}</w:t>
      </w:r>
      <w:r w:rsidR="00545E94">
        <w:t>.</w:t>
      </w:r>
    </w:p>
    <w:p w14:paraId="11154BA2" w14:textId="7CCFD9BC" w:rsidR="00264842" w:rsidRPr="004E6530" w:rsidRDefault="00545E94" w:rsidP="00423A90">
      <w:pPr>
        <w:rPr>
          <w:lang w:val="en-GB"/>
        </w:rPr>
      </w:pPr>
      <w:r>
        <w:rPr>
          <w:lang w:val="en-GB"/>
        </w:rPr>
        <w:lastRenderedPageBreak/>
        <w:t xml:space="preserve">The performance of each sampled </w:t>
      </w:r>
      <w:r>
        <w:rPr>
          <w:lang w:val="en-GB"/>
        </w:rPr>
        <w:t>hyperparameter set</w:t>
      </w:r>
      <w:r>
        <w:rPr>
          <w:lang w:val="en-GB"/>
        </w:rPr>
        <w:t xml:space="preserve"> was evaluated using</w:t>
      </w:r>
      <w:r>
        <w:rPr>
          <w:lang w:val="en-GB"/>
        </w:rPr>
        <w:t xml:space="preserve"> the root mean squared error as a scoring function</w:t>
      </w:r>
      <w:r>
        <w:rPr>
          <w:lang w:val="en-GB"/>
        </w:rPr>
        <w:t xml:space="preserve"> f</w:t>
      </w:r>
      <w:r>
        <w:rPr>
          <w:lang w:val="en-GB"/>
        </w:rPr>
        <w:t>or the stage prediction endpoint</w:t>
      </w:r>
      <w:r>
        <w:rPr>
          <w:lang w:val="en-GB"/>
        </w:rPr>
        <w:t xml:space="preserve"> and </w:t>
      </w:r>
      <w:r>
        <w:rPr>
          <w:lang w:val="en-GB"/>
        </w:rPr>
        <w:t xml:space="preserve"> balanced accuracy</w:t>
      </w:r>
      <w:r>
        <w:rPr>
          <w:lang w:val="en-GB"/>
        </w:rPr>
        <w:t xml:space="preserve"> </w:t>
      </w:r>
      <w:r>
        <w:rPr>
          <w:lang w:val="en-GB"/>
        </w:rPr>
        <w:t xml:space="preserve">for the </w:t>
      </w:r>
      <w:proofErr w:type="spellStart"/>
      <w:r>
        <w:rPr>
          <w:lang w:val="en-GB"/>
        </w:rPr>
        <w:t>tumor</w:t>
      </w:r>
      <w:proofErr w:type="spellEnd"/>
      <w:r>
        <w:rPr>
          <w:lang w:val="en-GB"/>
        </w:rPr>
        <w:t xml:space="preserve"> versus normal endpoint</w:t>
      </w:r>
      <w:r>
        <w:rPr>
          <w:lang w:val="en-GB"/>
        </w:rPr>
        <w:t>.</w:t>
      </w:r>
      <w:r w:rsidR="00DF5E54">
        <w:rPr>
          <w:lang w:val="en-GB"/>
        </w:rPr>
        <w:t xml:space="preserve"> Finally, </w:t>
      </w:r>
      <w:r w:rsidR="00264842">
        <w:rPr>
          <w:lang w:val="en-GB"/>
        </w:rPr>
        <w:t>to ensure reproducibility of the results, we also use</w:t>
      </w:r>
      <w:r w:rsidR="00DF5E54">
        <w:rPr>
          <w:lang w:val="en-GB"/>
        </w:rPr>
        <w:t>d a static random seed which only differed across random sampling iterations.</w:t>
      </w:r>
    </w:p>
    <w:p w14:paraId="05A5B610" w14:textId="5B118134" w:rsidR="00545E94" w:rsidRDefault="00545E94" w:rsidP="00423A90">
      <w:pPr>
        <w:pStyle w:val="Heading3"/>
        <w:rPr>
          <w:lang w:val="en-GB"/>
        </w:rPr>
      </w:pPr>
      <w:r>
        <w:rPr>
          <w:lang w:val="en-GB"/>
        </w:rPr>
        <w:t>Testing and evaluation</w:t>
      </w:r>
    </w:p>
    <w:p w14:paraId="149CC2E4" w14:textId="76A2D1CD" w:rsidR="00545E94" w:rsidRDefault="00545E94" w:rsidP="00423A90">
      <w:pPr>
        <w:rPr>
          <w:lang w:val="en-GB"/>
        </w:rPr>
      </w:pPr>
      <w:r>
        <w:rPr>
          <w:lang w:val="en-GB"/>
        </w:rPr>
        <w:t>After training a model, we then used the 20% testing set of the current random sampling iteration to evaluate the model.</w:t>
      </w:r>
      <w:r w:rsidR="00423A90">
        <w:rPr>
          <w:lang w:val="en-GB"/>
        </w:rPr>
        <w:t xml:space="preserve"> For the binary </w:t>
      </w:r>
      <w:proofErr w:type="spellStart"/>
      <w:r w:rsidR="00423A90">
        <w:rPr>
          <w:lang w:val="en-GB"/>
        </w:rPr>
        <w:t>tumor</w:t>
      </w:r>
      <w:proofErr w:type="spellEnd"/>
      <w:r w:rsidR="00423A90">
        <w:rPr>
          <w:lang w:val="en-GB"/>
        </w:rPr>
        <w:t xml:space="preserve"> versus normal prediction endpoint, we used the f1-score, while for the continuous stage prediction endpoint, we used the RMSE. For the latter, since the range of stage targets only spans the interval [0,4], we also clamp the prediction values of the prediction model to always be within this range.</w:t>
      </w:r>
    </w:p>
    <w:p w14:paraId="28DE8630" w14:textId="7ECC8802" w:rsidR="00B216F9" w:rsidRDefault="00423A90" w:rsidP="00423A90">
      <w:pPr>
        <w:rPr>
          <w:lang w:val="en-GB"/>
        </w:rPr>
      </w:pPr>
      <w:r>
        <w:rPr>
          <w:lang w:val="en-GB"/>
        </w:rPr>
        <w:t xml:space="preserve">As there are 200 random sampling iterations, the prediction pipeline </w:t>
      </w:r>
      <w:r w:rsidR="00B216F9">
        <w:rPr>
          <w:lang w:val="en-GB"/>
        </w:rPr>
        <w:t xml:space="preserve">thus generates </w:t>
      </w:r>
      <w:r>
        <w:rPr>
          <w:lang w:val="en-GB"/>
        </w:rPr>
        <w:t>200</w:t>
      </w:r>
      <w:r w:rsidR="00B216F9">
        <w:rPr>
          <w:lang w:val="en-GB"/>
        </w:rPr>
        <w:t xml:space="preserve"> different sets of values for these evaluation metrics. For the evaluation, we</w:t>
      </w:r>
      <w:r w:rsidR="00DF5E54">
        <w:rPr>
          <w:lang w:val="en-GB"/>
        </w:rPr>
        <w:t xml:space="preserve"> </w:t>
      </w:r>
      <w:r w:rsidR="00B216F9">
        <w:rPr>
          <w:lang w:val="en-GB"/>
        </w:rPr>
        <w:t xml:space="preserve"> consider the average of </w:t>
      </w:r>
      <w:r>
        <w:rPr>
          <w:lang w:val="en-GB"/>
        </w:rPr>
        <w:t xml:space="preserve">each metric across the 200 random sampling iterations, and the standard deviation. </w:t>
      </w:r>
    </w:p>
    <w:p w14:paraId="198C6955" w14:textId="0085DE45" w:rsidR="00FB75A2" w:rsidRDefault="00FB75A2" w:rsidP="00423A90">
      <w:pPr>
        <w:rPr>
          <w:lang w:val="en-GB"/>
        </w:rPr>
      </w:pPr>
      <w:r>
        <w:rPr>
          <w:lang w:val="en-GB"/>
        </w:rPr>
        <w:t>[Statistical significance test</w:t>
      </w:r>
      <w:r w:rsidR="00654DB9">
        <w:rPr>
          <w:lang w:val="en-GB"/>
        </w:rPr>
        <w:t xml:space="preserve">, maybe 2 sided Wilcoxon signed rank </w:t>
      </w:r>
      <w:r w:rsidR="00654DB9" w:rsidRPr="00654DB9">
        <w:rPr>
          <w:lang w:val="en-GB"/>
        </w:rPr>
        <w:t>https://www.nature.com/articles/s41467-022-30512-3#Abs1</w:t>
      </w:r>
      <w:r>
        <w:rPr>
          <w:lang w:val="en-GB"/>
        </w:rPr>
        <w:t>]</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4EA86678"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ell with multiple cancers </w:t>
      </w:r>
      <w:r w:rsidR="00BE624C">
        <w:rPr>
          <w:lang w:val="en-GB"/>
        </w:rPr>
        <w:fldChar w:fldCharType="begin"/>
      </w:r>
      <w:r w:rsidR="0065515F">
        <w:rPr>
          <w:lang w:val="en-GB"/>
        </w:rPr>
        <w:instrText xml:space="preserve"> ADDIN ZOTERO_ITEM CSL_CITATION {"citationID":"ouW8Icbu","properties":{"formattedCitation":"\\super 3\\nosupersub{}","plainCitation":"3","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65515F" w:rsidRPr="0065515F">
        <w:rPr>
          <w:rFonts w:ascii="Calibri" w:hAnsi="Calibri" w:cs="Calibri"/>
          <w:szCs w:val="24"/>
          <w:vertAlign w:val="superscript"/>
        </w:rPr>
        <w:t>3</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5B229CA7"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65515F">
        <w:rPr>
          <w:lang w:val="en-GB"/>
        </w:rPr>
        <w:instrText xml:space="preserve"> ADDIN ZOTERO_ITEM CSL_CITATION {"citationID":"mYrocQYk","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65515F" w:rsidRPr="0065515F">
        <w:rPr>
          <w:rFonts w:ascii="Calibri" w:hAnsi="Calibri" w:cs="Calibri"/>
          <w:szCs w:val="24"/>
          <w:vertAlign w:val="superscript"/>
        </w:rPr>
        <w:t>5</w:t>
      </w:r>
      <w:r w:rsidR="00C023E2">
        <w:rPr>
          <w:lang w:val="en-GB"/>
        </w:rPr>
        <w:fldChar w:fldCharType="end"/>
      </w:r>
      <w:r w:rsidR="00C023E2">
        <w:rPr>
          <w:lang w:val="en-GB"/>
        </w:rPr>
        <w:t xml:space="preserve">. </w:t>
      </w:r>
      <w:r w:rsidR="00BB5170">
        <w:rPr>
          <w:lang w:val="en-GB"/>
        </w:rPr>
        <w:t xml:space="preserve">It </w:t>
      </w:r>
      <w:r>
        <w:rPr>
          <w:lang w:val="en-GB"/>
        </w:rPr>
        <w:t>contains</w:t>
      </w:r>
      <w:r w:rsidR="00BB5170">
        <w:rPr>
          <w:lang w:val="en-GB"/>
        </w:rPr>
        <w:t xml:space="preserve"> genus-level relative abundance </w:t>
      </w:r>
      <w:r w:rsidR="00C023E2">
        <w:rPr>
          <w:lang w:val="en-GB"/>
        </w:rPr>
        <w:t>data available from multiple cancers allowing for cross cancer analyses using the same source with common methodologies.</w:t>
      </w:r>
      <w:r w:rsidR="00165CD6">
        <w:rPr>
          <w:lang w:val="en-GB"/>
        </w:rPr>
        <w:t xml:space="preserve"> </w:t>
      </w:r>
      <w:r w:rsidR="00BB5170">
        <w:rPr>
          <w:lang w:val="en-GB"/>
        </w:rPr>
        <w:t xml:space="preserve">The authors have made this data openly available for the cancers STAD, COAD, ESCA, HNSC and READ, as these were the cancers with the most microbial reads. We omitted the READ data from our analysis due to a lack of matching data in the TCGA set, and focus our analysis on the STAD data, </w:t>
      </w:r>
      <w:r w:rsidR="00BB5170">
        <w:rPr>
          <w:lang w:val="en-GB"/>
        </w:rPr>
        <w:t>as it is the cancer within the available data set with the most simple aetiology and the highest amount of samples and balance between classes.</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36D9C5D2" w:rsidR="00323235" w:rsidRDefault="00194A83" w:rsidP="00194A83">
      <w:pPr>
        <w:rPr>
          <w:lang w:val="en-GB"/>
        </w:rPr>
      </w:pPr>
      <w:r>
        <w:rPr>
          <w:lang w:val="en-GB"/>
        </w:rPr>
        <w:t xml:space="preserve">To investigate the possible benefits of a holistic view of omics integration, we used </w:t>
      </w:r>
      <w:r w:rsidR="006C4AE9">
        <w:rPr>
          <w:lang w:val="en-GB"/>
        </w:rPr>
        <w:t xml:space="preserve">gene expression </w:t>
      </w:r>
      <w:r>
        <w:rPr>
          <w:lang w:val="en-GB"/>
        </w:rPr>
        <w:t xml:space="preserve">omics </w:t>
      </w:r>
      <w:r w:rsidR="006C4AE9">
        <w:rPr>
          <w:lang w:val="en-GB"/>
        </w:rPr>
        <w:t xml:space="preserve">data </w:t>
      </w:r>
      <w:r>
        <w:rPr>
          <w:lang w:val="en-GB"/>
        </w:rPr>
        <w:t xml:space="preserve">and microbial </w:t>
      </w:r>
      <w:r w:rsidR="006C4AE9">
        <w:rPr>
          <w:lang w:val="en-GB"/>
        </w:rPr>
        <w:t xml:space="preserve">abundance </w:t>
      </w:r>
      <w:r>
        <w:rPr>
          <w:lang w:val="en-GB"/>
        </w:rPr>
        <w:t xml:space="preserve">data </w:t>
      </w:r>
      <w:r w:rsidR="00E918F6">
        <w:rPr>
          <w:lang w:val="en-GB"/>
        </w:rPr>
        <w:t xml:space="preserve">of various cancers </w:t>
      </w:r>
      <w:r>
        <w:rPr>
          <w:lang w:val="en-GB"/>
        </w:rPr>
        <w:t xml:space="preserve">in a predictive model for </w:t>
      </w:r>
      <w:r w:rsidR="006C4AE9">
        <w:rPr>
          <w:lang w:val="en-GB"/>
        </w:rPr>
        <w:t xml:space="preserve">the </w:t>
      </w:r>
      <w:r>
        <w:rPr>
          <w:lang w:val="en-GB"/>
        </w:rPr>
        <w:t>cancer diagnostic</w:t>
      </w:r>
      <w:r w:rsidR="006C4AE9">
        <w:rPr>
          <w:lang w:val="en-GB"/>
        </w:rPr>
        <w:t xml:space="preserve">s prediction tasks of </w:t>
      </w:r>
      <w:proofErr w:type="spellStart"/>
      <w:r w:rsidR="006C4AE9">
        <w:rPr>
          <w:lang w:val="en-GB"/>
        </w:rPr>
        <w:t>tumor</w:t>
      </w:r>
      <w:proofErr w:type="spellEnd"/>
      <w:r w:rsidR="006C4AE9">
        <w:rPr>
          <w:lang w:val="en-GB"/>
        </w:rPr>
        <w:t xml:space="preserve"> versus normal prediction and </w:t>
      </w:r>
      <w:proofErr w:type="spellStart"/>
      <w:r w:rsidR="006C4AE9">
        <w:rPr>
          <w:lang w:val="en-GB"/>
        </w:rPr>
        <w:t>tumor</w:t>
      </w:r>
      <w:proofErr w:type="spellEnd"/>
      <w:r w:rsidR="006C4AE9">
        <w:rPr>
          <w:lang w:val="en-GB"/>
        </w:rPr>
        <w:t xml:space="preserve"> stage classification.</w:t>
      </w:r>
      <w:r>
        <w:rPr>
          <w:lang w:val="en-GB"/>
        </w:rPr>
        <w:t xml:space="preserve"> </w:t>
      </w:r>
      <w:r w:rsidR="00F922AA">
        <w:rPr>
          <w:lang w:val="en-GB"/>
        </w:rPr>
        <w:t xml:space="preserve">The </w:t>
      </w:r>
      <w:proofErr w:type="spellStart"/>
      <w:r w:rsidR="00F922AA">
        <w:rPr>
          <w:lang w:val="en-GB"/>
        </w:rPr>
        <w:t>tumor</w:t>
      </w:r>
      <w:proofErr w:type="spellEnd"/>
      <w:r w:rsidR="00F922AA">
        <w:rPr>
          <w:lang w:val="en-GB"/>
        </w:rPr>
        <w:t xml:space="preserve"> versus normal prediction endpoint was </w:t>
      </w:r>
      <w:proofErr w:type="spellStart"/>
      <w:r w:rsidR="00F922AA">
        <w:rPr>
          <w:lang w:val="en-GB"/>
        </w:rPr>
        <w:t>modeled</w:t>
      </w:r>
      <w:proofErr w:type="spellEnd"/>
      <w:r w:rsidR="00F922AA">
        <w:rPr>
          <w:lang w:val="en-GB"/>
        </w:rPr>
        <w:t xml:space="preserve"> as a binary classification, while the </w:t>
      </w:r>
      <w:proofErr w:type="spellStart"/>
      <w:r w:rsidR="00F922AA">
        <w:rPr>
          <w:lang w:val="en-GB"/>
        </w:rPr>
        <w:t>tumor</w:t>
      </w:r>
      <w:proofErr w:type="spellEnd"/>
      <w:r w:rsidR="00F922AA">
        <w:rPr>
          <w:lang w:val="en-GB"/>
        </w:rPr>
        <w:t xml:space="preserve"> stage prediction was </w:t>
      </w:r>
      <w:proofErr w:type="spellStart"/>
      <w:r w:rsidR="00F922AA">
        <w:rPr>
          <w:lang w:val="en-GB"/>
        </w:rPr>
        <w:t>modeled</w:t>
      </w:r>
      <w:proofErr w:type="spellEnd"/>
      <w:r w:rsidR="00F922AA">
        <w:rPr>
          <w:lang w:val="en-GB"/>
        </w:rPr>
        <w:t xml:space="preserve"> as a regression task with target values ranging from 0 (i.e. normal samples) to 4 (</w:t>
      </w:r>
      <w:r w:rsidR="00D070EE">
        <w:rPr>
          <w:lang w:val="en-GB"/>
        </w:rPr>
        <w:t xml:space="preserve">i.e. </w:t>
      </w:r>
      <w:r w:rsidR="00F922AA">
        <w:rPr>
          <w:lang w:val="en-GB"/>
        </w:rPr>
        <w:t>Stage IV</w:t>
      </w:r>
      <w:r w:rsidR="00D070EE">
        <w:rPr>
          <w:lang w:val="en-GB"/>
        </w:rPr>
        <w:t xml:space="preserve"> </w:t>
      </w:r>
      <w:proofErr w:type="spellStart"/>
      <w:r w:rsidR="00D070EE">
        <w:rPr>
          <w:lang w:val="en-GB"/>
        </w:rPr>
        <w:t>tumor</w:t>
      </w:r>
      <w:proofErr w:type="spellEnd"/>
      <w:r w:rsidR="00D070EE">
        <w:rPr>
          <w:lang w:val="en-GB"/>
        </w:rPr>
        <w:t xml:space="preserve"> samples</w:t>
      </w:r>
      <w:r w:rsidR="00F922AA">
        <w:rPr>
          <w:lang w:val="en-GB"/>
        </w:rPr>
        <w:t xml:space="preserve">). </w:t>
      </w:r>
      <w:r w:rsidR="00E918F6">
        <w:rPr>
          <w:lang w:val="en-GB"/>
        </w:rPr>
        <w:t xml:space="preserve">To establish a baseline, we built prediction models on the gene expression (GE) data set and the microbial abundance data (GENUS) separately and evaluated the prediction performance. We then built prediction models on the concatenation of </w:t>
      </w:r>
      <w:r w:rsidR="00E918F6">
        <w:rPr>
          <w:lang w:val="en-GB"/>
        </w:rPr>
        <w:lastRenderedPageBreak/>
        <w:t xml:space="preserve">both of these data sets </w:t>
      </w:r>
      <w:r w:rsidR="00491AA7">
        <w:rPr>
          <w:lang w:val="en-GB"/>
        </w:rPr>
        <w:t>(</w:t>
      </w:r>
      <w:r w:rsidR="00491AA7">
        <w:t xml:space="preserve">GE </w:t>
      </w:r>
      <w:r w:rsidR="00491AA7" w:rsidRPr="004D301D">
        <w:t>∩</w:t>
      </w:r>
      <w:r w:rsidR="00491AA7">
        <w:t xml:space="preserve"> GENUS</w:t>
      </w:r>
      <w:r w:rsidR="00491AA7">
        <w:rPr>
          <w:lang w:val="en-GB"/>
        </w:rPr>
        <w:t xml:space="preserve">) </w:t>
      </w:r>
      <w:r w:rsidR="00E918F6">
        <w:rPr>
          <w:lang w:val="en-GB"/>
        </w:rPr>
        <w:t>and compared it to the established baseline.</w:t>
      </w:r>
      <w:r w:rsidR="00553FBB">
        <w:rPr>
          <w:lang w:val="en-GB"/>
        </w:rPr>
        <w:t xml:space="preserve"> Finally, we also compared the performance to that of a model which always predicts the majority class</w:t>
      </w:r>
      <w:r w:rsidR="00EB36E7">
        <w:rPr>
          <w:lang w:val="en-GB"/>
        </w:rPr>
        <w:t>.</w:t>
      </w:r>
    </w:p>
    <w:p w14:paraId="0A692F77" w14:textId="20B112E8" w:rsidR="00194A83" w:rsidRPr="00B03D84"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6C4AE9">
        <w:rPr>
          <w:lang w:val="en-GB"/>
        </w:rPr>
        <w:t xml:space="preserve">perform </w:t>
      </w:r>
      <w:r w:rsidR="00553FBB">
        <w:rPr>
          <w:lang w:val="en-GB"/>
        </w:rPr>
        <w:t>200</w:t>
      </w:r>
      <w:r w:rsidR="006C4AE9">
        <w:rPr>
          <w:lang w:val="en-GB"/>
        </w:rPr>
        <w:t xml:space="preserve"> random stratified </w:t>
      </w:r>
      <w:r w:rsidR="00194A83">
        <w:rPr>
          <w:lang w:val="en-GB"/>
        </w:rPr>
        <w:t>split</w:t>
      </w:r>
      <w:r w:rsidR="00553FBB">
        <w:rPr>
          <w:lang w:val="en-GB"/>
        </w:rPr>
        <w:t>s</w:t>
      </w:r>
      <w:r w:rsidR="00194A83">
        <w:rPr>
          <w:lang w:val="en-GB"/>
        </w:rPr>
        <w:t xml:space="preserve"> </w:t>
      </w:r>
      <w:r w:rsidR="006C4AE9">
        <w:rPr>
          <w:lang w:val="en-GB"/>
        </w:rPr>
        <w:t>of each</w:t>
      </w:r>
      <w:r w:rsidR="00194A83">
        <w:rPr>
          <w:lang w:val="en-GB"/>
        </w:rPr>
        <w:t xml:space="preserve"> </w:t>
      </w:r>
      <w:r w:rsidR="00553FBB">
        <w:rPr>
          <w:lang w:val="en-GB"/>
        </w:rPr>
        <w:t xml:space="preserve">modality </w:t>
      </w:r>
      <w:r w:rsidR="00194A83">
        <w:rPr>
          <w:lang w:val="en-GB"/>
        </w:rPr>
        <w:t xml:space="preserve">data set </w:t>
      </w:r>
      <w:r w:rsidR="006C4AE9">
        <w:rPr>
          <w:lang w:val="en-GB"/>
        </w:rPr>
        <w:t xml:space="preserve">into </w:t>
      </w:r>
      <w:r w:rsidR="00194A83">
        <w:rPr>
          <w:lang w:val="en-GB"/>
        </w:rPr>
        <w:t xml:space="preserve">80% training and 20% testing. In each </w:t>
      </w:r>
      <w:r w:rsidR="00E918F6">
        <w:rPr>
          <w:lang w:val="en-GB"/>
        </w:rPr>
        <w:t xml:space="preserve">random sampling </w:t>
      </w:r>
      <w:r w:rsidR="00194A83">
        <w:rPr>
          <w:lang w:val="en-GB"/>
        </w:rPr>
        <w:t xml:space="preserve">iteration, </w:t>
      </w:r>
      <w:r w:rsidR="00E918F6">
        <w:rPr>
          <w:lang w:val="en-GB"/>
        </w:rPr>
        <w:t>we also used a</w:t>
      </w:r>
      <w:r w:rsidR="00194A83">
        <w:rPr>
          <w:lang w:val="en-GB"/>
        </w:rPr>
        <w:t xml:space="preserve"> feature selection method on the training set</w:t>
      </w:r>
      <w:r w:rsidR="00E918F6">
        <w:rPr>
          <w:lang w:val="en-GB"/>
        </w:rPr>
        <w:t xml:space="preserve"> beforehand to select the most important features</w:t>
      </w:r>
      <w:r w:rsidR="00194A83">
        <w:rPr>
          <w:lang w:val="en-GB"/>
        </w:rPr>
        <w:t xml:space="preserve">. These features </w:t>
      </w:r>
      <w:r w:rsidR="006C4AE9">
        <w:rPr>
          <w:lang w:val="en-GB"/>
        </w:rPr>
        <w:t>were</w:t>
      </w:r>
      <w:r w:rsidR="00194A83">
        <w:rPr>
          <w:lang w:val="en-GB"/>
        </w:rPr>
        <w:t xml:space="preserve"> then used to train a model on this same training set</w:t>
      </w:r>
      <w:r w:rsidR="006C4AE9">
        <w:rPr>
          <w:lang w:val="en-GB"/>
        </w:rPr>
        <w:t xml:space="preserve"> and the</w:t>
      </w:r>
      <w:r w:rsidR="00194A83">
        <w:rPr>
          <w:lang w:val="en-GB"/>
        </w:rPr>
        <w:t xml:space="preserve"> performance of the model </w:t>
      </w:r>
      <w:r w:rsidR="006C4AE9">
        <w:rPr>
          <w:lang w:val="en-GB"/>
        </w:rPr>
        <w:t>was</w:t>
      </w:r>
      <w:r w:rsidR="00194A83">
        <w:rPr>
          <w:lang w:val="en-GB"/>
        </w:rPr>
        <w:t xml:space="preserve"> then tested on the testing set for the available </w:t>
      </w:r>
      <w:r w:rsidR="006C4AE9">
        <w:rPr>
          <w:lang w:val="en-GB"/>
        </w:rPr>
        <w:t xml:space="preserve">prediction </w:t>
      </w:r>
      <w:r w:rsidR="00194A83">
        <w:rPr>
          <w:lang w:val="en-GB"/>
        </w:rPr>
        <w:t xml:space="preserve">endpoints. This </w:t>
      </w:r>
      <w:r w:rsidR="006C4AE9">
        <w:rPr>
          <w:lang w:val="en-GB"/>
        </w:rPr>
        <w:t>was</w:t>
      </w:r>
      <w:r w:rsidR="00194A83">
        <w:rPr>
          <w:lang w:val="en-GB"/>
        </w:rPr>
        <w:t xml:space="preserve"> repeated for each cancer, </w:t>
      </w:r>
      <w:r w:rsidR="00E918F6">
        <w:rPr>
          <w:lang w:val="en-GB"/>
        </w:rPr>
        <w:t xml:space="preserve">modality </w:t>
      </w:r>
      <w:r w:rsidR="00194A83">
        <w:rPr>
          <w:lang w:val="en-GB"/>
        </w:rPr>
        <w:t xml:space="preserve">and feature </w:t>
      </w:r>
      <w:r w:rsidR="00E918F6">
        <w:rPr>
          <w:lang w:val="en-GB"/>
        </w:rPr>
        <w:t xml:space="preserve">selection </w:t>
      </w:r>
      <w:r w:rsidR="00194A83">
        <w:rPr>
          <w:lang w:val="en-GB"/>
        </w:rPr>
        <w:t>amount</w:t>
      </w:r>
      <w:r w:rsidR="00E918F6">
        <w:rPr>
          <w:lang w:val="en-GB"/>
        </w:rPr>
        <w:t>, including when performing no feature selection</w:t>
      </w:r>
      <w:r w:rsidR="00194A83">
        <w:rPr>
          <w:lang w:val="en-GB"/>
        </w:rPr>
        <w:t>.</w:t>
      </w:r>
      <w:r w:rsidR="00F922AA">
        <w:rPr>
          <w:lang w:val="en-GB"/>
        </w:rPr>
        <w:t xml:space="preserve"> After this procedure, we obtain</w:t>
      </w:r>
      <w:r w:rsidR="00D070EE">
        <w:rPr>
          <w:lang w:val="en-GB"/>
        </w:rPr>
        <w:t>ed</w:t>
      </w:r>
      <w:r w:rsidR="00194A83">
        <w:rPr>
          <w:lang w:val="en-GB"/>
        </w:rPr>
        <w:t xml:space="preserve"> </w:t>
      </w:r>
      <w:r w:rsidR="00D070EE">
        <w:rPr>
          <w:lang w:val="en-GB"/>
        </w:rPr>
        <w:t>200 scores for each evaluation metric and plotted the mean and standard deviation</w:t>
      </w:r>
      <w:r w:rsidR="00DC56B3">
        <w:rPr>
          <w:lang w:val="en-GB"/>
        </w:rPr>
        <w:t xml:space="preserve"> of these scores. </w:t>
      </w:r>
      <w:r w:rsidR="00D070EE">
        <w:rPr>
          <w:lang w:val="en-GB"/>
        </w:rPr>
        <w:t xml:space="preserve">For </w:t>
      </w:r>
      <w:proofErr w:type="spellStart"/>
      <w:r w:rsidR="00D070EE">
        <w:rPr>
          <w:lang w:val="en-GB"/>
        </w:rPr>
        <w:t>tumor</w:t>
      </w:r>
      <w:proofErr w:type="spellEnd"/>
      <w:r w:rsidR="00D070EE">
        <w:rPr>
          <w:lang w:val="en-GB"/>
        </w:rPr>
        <w:t xml:space="preserve"> vs normal prediction, we used the f1-score</w:t>
      </w:r>
      <w:r w:rsidR="00EB36E7">
        <w:rPr>
          <w:lang w:val="en-GB"/>
        </w:rPr>
        <w:t>,</w:t>
      </w:r>
      <w:r w:rsidR="00D070EE">
        <w:rPr>
          <w:lang w:val="en-GB"/>
        </w:rPr>
        <w:t xml:space="preserve"> as it can handle imbalanced data sets, while for </w:t>
      </w:r>
      <w:proofErr w:type="spellStart"/>
      <w:r w:rsidR="00D070EE">
        <w:rPr>
          <w:lang w:val="en-GB"/>
        </w:rPr>
        <w:t>tumor</w:t>
      </w:r>
      <w:proofErr w:type="spellEnd"/>
      <w:r w:rsidR="00D070EE">
        <w:rPr>
          <w:lang w:val="en-GB"/>
        </w:rPr>
        <w:t xml:space="preserve"> stage prediction, we used the root-mean-squared error </w:t>
      </w:r>
      <w:r w:rsidR="00D070EE" w:rsidRPr="00B03D84">
        <w:rPr>
          <w:lang w:val="en-GB"/>
        </w:rPr>
        <w:t xml:space="preserve">(RMSE). </w:t>
      </w:r>
      <w:r w:rsidR="00E918F6" w:rsidRPr="00B03D84">
        <w:rPr>
          <w:lang w:val="en-GB"/>
        </w:rPr>
        <w:t xml:space="preserve">Additional details are described in the materials and methods section </w:t>
      </w:r>
      <w:r w:rsidR="00004299" w:rsidRPr="00B03D84">
        <w:rPr>
          <w:lang w:val="en-GB"/>
        </w:rPr>
        <w:t>(</w:t>
      </w:r>
      <w:r w:rsidR="00E4256B" w:rsidRPr="00B03D84">
        <w:rPr>
          <w:lang w:val="en-GB"/>
        </w:rPr>
        <w:fldChar w:fldCharType="begin"/>
      </w:r>
      <w:r w:rsidR="00E4256B" w:rsidRPr="00B03D84">
        <w:rPr>
          <w:lang w:val="en-GB"/>
        </w:rPr>
        <w:instrText xml:space="preserve"> REF _Ref129571161 \h </w:instrText>
      </w:r>
      <w:r w:rsidR="00E4256B" w:rsidRPr="00B03D84">
        <w:rPr>
          <w:lang w:val="en-GB"/>
        </w:rPr>
      </w:r>
      <w:r w:rsidR="002850F2" w:rsidRPr="00B03D84">
        <w:rPr>
          <w:lang w:val="en-GB"/>
        </w:rPr>
        <w:instrText xml:space="preserve"> \* MERGEFORMAT </w:instrText>
      </w:r>
      <w:r w:rsidR="00E4256B" w:rsidRPr="00B03D84">
        <w:rPr>
          <w:lang w:val="en-GB"/>
        </w:rPr>
        <w:fldChar w:fldCharType="separate"/>
      </w:r>
      <w:r w:rsidR="00BD1C61" w:rsidRPr="00B03D84">
        <w:t xml:space="preserve">Figure </w:t>
      </w:r>
      <w:r w:rsidR="00BD1C61" w:rsidRPr="00B03D84">
        <w:rPr>
          <w:noProof/>
        </w:rPr>
        <w:t>1</w:t>
      </w:r>
      <w:r w:rsidR="00E4256B" w:rsidRPr="00B03D84">
        <w:rPr>
          <w:lang w:val="en-GB"/>
        </w:rPr>
        <w:fldChar w:fldCharType="end"/>
      </w:r>
      <w:r w:rsidR="00004299" w:rsidRPr="00B03D84">
        <w:rPr>
          <w:lang w:val="en-GB"/>
        </w:rPr>
        <w:t>)</w:t>
      </w:r>
      <w:r w:rsidR="00194A83" w:rsidRPr="00B03D84">
        <w:rPr>
          <w:lang w:val="en-GB"/>
        </w:rPr>
        <w:t>.</w:t>
      </w:r>
    </w:p>
    <w:p w14:paraId="012049EE" w14:textId="4F2E4ADB" w:rsidR="0048780E" w:rsidRDefault="0048780E" w:rsidP="00194A83">
      <w:pPr>
        <w:rPr>
          <w:lang w:val="en-GB"/>
        </w:rPr>
      </w:pPr>
      <w:r>
        <w:rPr>
          <w:lang w:val="en-GB"/>
        </w:rPr>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w:t>
      </w:r>
      <w:r w:rsidR="00553FBB">
        <w:rPr>
          <w:lang w:val="en-GB"/>
        </w:rPr>
        <w:t xml:space="preserve"> the results of which </w:t>
      </w:r>
      <w:r>
        <w:rPr>
          <w:lang w:val="en-GB"/>
        </w:rPr>
        <w:t>can be found in the appendix.</w:t>
      </w:r>
    </w:p>
    <w:p w14:paraId="7E806A0C" w14:textId="0A38D98A" w:rsidR="000E1B94" w:rsidRPr="00194A83" w:rsidRDefault="000E1B94" w:rsidP="000E1B94">
      <w:pPr>
        <w:pStyle w:val="Heading3"/>
        <w:rPr>
          <w:lang w:val="en-GB"/>
        </w:rPr>
      </w:pPr>
      <w:r>
        <w:rPr>
          <w:lang w:val="en-GB"/>
        </w:rPr>
        <w:t>Holo-</w:t>
      </w:r>
      <w:proofErr w:type="spellStart"/>
      <w:r>
        <w:rPr>
          <w:lang w:val="en-GB"/>
        </w:rPr>
        <w:t>omic</w:t>
      </w:r>
      <w:proofErr w:type="spellEnd"/>
      <w:r>
        <w:rPr>
          <w:lang w:val="en-GB"/>
        </w:rPr>
        <w:t xml:space="preserve"> approach does not lead to improved prediction performance</w:t>
      </w:r>
      <w:r w:rsidR="00AC1F18">
        <w:rPr>
          <w:lang w:val="en-GB"/>
        </w:rPr>
        <w:t xml:space="preserve"> for either prediction target </w:t>
      </w:r>
    </w:p>
    <w:p w14:paraId="44DA00F6" w14:textId="72E7191D" w:rsidR="00AC1F18" w:rsidRDefault="00156EA2" w:rsidP="008D7EC1">
      <w:pPr>
        <w:rPr>
          <w:lang w:val="en-GB"/>
        </w:rPr>
      </w:pPr>
      <w:r>
        <w:rPr>
          <w:lang w:val="en-GB"/>
        </w:rPr>
        <w:t>To investigate the utility of a holo-</w:t>
      </w:r>
      <w:proofErr w:type="spellStart"/>
      <w:r>
        <w:rPr>
          <w:lang w:val="en-GB"/>
        </w:rPr>
        <w:t>omic</w:t>
      </w:r>
      <w:proofErr w:type="spellEnd"/>
      <w:r>
        <w:rPr>
          <w:lang w:val="en-GB"/>
        </w:rPr>
        <w:t xml:space="preserve"> approach, we built a prediction model using data of each modality for the prediction targets </w:t>
      </w:r>
      <w:proofErr w:type="spellStart"/>
      <w:r>
        <w:rPr>
          <w:lang w:val="en-GB"/>
        </w:rPr>
        <w:t>tumor</w:t>
      </w:r>
      <w:proofErr w:type="spellEnd"/>
      <w:r>
        <w:rPr>
          <w:lang w:val="en-GB"/>
        </w:rPr>
        <w:t xml:space="preserve"> versus normal prediction and stage prediction. </w:t>
      </w:r>
      <w:r w:rsidR="00AC1F18">
        <w:rPr>
          <w:lang w:val="en-GB"/>
        </w:rPr>
        <w:t xml:space="preserve">For </w:t>
      </w:r>
      <w:proofErr w:type="spellStart"/>
      <w:r w:rsidR="00AC1F18">
        <w:rPr>
          <w:lang w:val="en-GB"/>
        </w:rPr>
        <w:t>tumor</w:t>
      </w:r>
      <w:proofErr w:type="spellEnd"/>
      <w:r w:rsidR="00AC1F18">
        <w:rPr>
          <w:lang w:val="en-GB"/>
        </w:rPr>
        <w:t xml:space="preserve"> </w:t>
      </w:r>
      <w:r w:rsidR="00B106E6">
        <w:rPr>
          <w:lang w:val="en-GB"/>
        </w:rPr>
        <w:t>versus normal prediction</w:t>
      </w:r>
      <w:r w:rsidR="00AC1F18">
        <w:rPr>
          <w:lang w:val="en-GB"/>
        </w:rPr>
        <w:t xml:space="preserve">, we </w:t>
      </w:r>
      <w:r w:rsidR="00B106E6">
        <w:rPr>
          <w:lang w:val="en-GB"/>
        </w:rPr>
        <w:t xml:space="preserve">used </w:t>
      </w:r>
      <w:r w:rsidR="00AC1F18">
        <w:rPr>
          <w:lang w:val="en-GB"/>
        </w:rPr>
        <w:t>a</w:t>
      </w:r>
      <w:r w:rsidR="00B106E6">
        <w:rPr>
          <w:lang w:val="en-GB"/>
        </w:rPr>
        <w:t xml:space="preserve"> support vector machine (</w:t>
      </w:r>
      <w:r w:rsidR="00AC1F18">
        <w:rPr>
          <w:lang w:val="en-GB"/>
        </w:rPr>
        <w:t>SVM</w:t>
      </w:r>
      <w:r w:rsidR="00B106E6">
        <w:rPr>
          <w:lang w:val="en-GB"/>
        </w:rPr>
        <w:t>)</w:t>
      </w:r>
      <w:r w:rsidR="009A13EE">
        <w:rPr>
          <w:lang w:val="en-GB"/>
        </w:rPr>
        <w:t xml:space="preserve"> due to its</w:t>
      </w:r>
      <w:r w:rsidR="009A13EE">
        <w:t xml:space="preserve"> </w:t>
      </w:r>
      <w:r w:rsidR="009A13EE">
        <w:rPr>
          <w:lang w:val="en-GB"/>
        </w:rPr>
        <w:t xml:space="preserve">ability to capture nonlinear relationships, deal with imbalanced data sets and previously demonstrated performance </w:t>
      </w:r>
      <w:r w:rsidR="009A13EE">
        <w:rPr>
          <w:lang w:val="en-GB"/>
        </w:rPr>
        <w:fldChar w:fldCharType="begin"/>
      </w:r>
      <w:r w:rsidR="009C0B79">
        <w:rPr>
          <w:lang w:val="en-GB"/>
        </w:rPr>
        <w:instrText xml:space="preserve"> ADDIN ZOTERO_ITEM CSL_CITATION {"citationID":"mBuiPsOY","properties":{"formattedCitation":"\\super 2,29,30\\nosupersub{}","plainCitation":"2,29,30","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sidR="009A13EE">
        <w:rPr>
          <w:lang w:val="en-GB"/>
        </w:rPr>
        <w:fldChar w:fldCharType="separate"/>
      </w:r>
      <w:r w:rsidR="009C0B79" w:rsidRPr="009C0B79">
        <w:rPr>
          <w:rFonts w:ascii="Calibri" w:hAnsi="Calibri" w:cs="Calibri"/>
          <w:szCs w:val="24"/>
          <w:vertAlign w:val="superscript"/>
        </w:rPr>
        <w:t>2,29,30</w:t>
      </w:r>
      <w:r w:rsidR="009A13EE">
        <w:rPr>
          <w:lang w:val="en-GB"/>
        </w:rPr>
        <w:fldChar w:fldCharType="end"/>
      </w:r>
      <w:r w:rsidR="009A13EE">
        <w:rPr>
          <w:lang w:val="en-GB"/>
        </w:rPr>
        <w:t xml:space="preserve"> </w:t>
      </w:r>
      <w:r w:rsidR="00B106E6">
        <w:rPr>
          <w:lang w:val="en-GB"/>
        </w:rPr>
        <w:t xml:space="preserve">and the ANOVA f-test for feature selection, </w:t>
      </w:r>
      <w:r w:rsidR="009A13EE">
        <w:rPr>
          <w:lang w:val="en-GB"/>
        </w:rPr>
        <w:t xml:space="preserve">which has seen some success in selecting genetic features </w:t>
      </w:r>
      <w:r w:rsidR="009A13EE">
        <w:rPr>
          <w:lang w:val="en-GB"/>
        </w:rPr>
        <w:fldChar w:fldCharType="begin"/>
      </w:r>
      <w:r w:rsidR="0065515F">
        <w:rPr>
          <w:lang w:val="en-GB"/>
        </w:rPr>
        <w:instrText xml:space="preserve"> ADDIN ZOTERO_ITEM CSL_CITATION {"citationID":"Ns0fejcT","properties":{"formattedCitation":"\\super 2\\nosupersub{}","plainCitation":"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rsidR="009A13EE">
        <w:rPr>
          <w:lang w:val="en-GB"/>
        </w:rPr>
        <w:fldChar w:fldCharType="separate"/>
      </w:r>
      <w:r w:rsidR="0065515F" w:rsidRPr="0065515F">
        <w:rPr>
          <w:rFonts w:ascii="Calibri" w:hAnsi="Calibri" w:cs="Calibri"/>
          <w:szCs w:val="24"/>
          <w:vertAlign w:val="superscript"/>
        </w:rPr>
        <w:t>2</w:t>
      </w:r>
      <w:r w:rsidR="009A13EE">
        <w:rPr>
          <w:lang w:val="en-GB"/>
        </w:rPr>
        <w:fldChar w:fldCharType="end"/>
      </w:r>
      <w:r w:rsidR="009A13EE">
        <w:rPr>
          <w:lang w:val="en-GB"/>
        </w:rPr>
        <w:t>.</w:t>
      </w:r>
      <w:r w:rsidR="00B106E6">
        <w:rPr>
          <w:lang w:val="en-GB"/>
        </w:rPr>
        <w:t xml:space="preserve"> </w:t>
      </w:r>
      <w:r w:rsidR="00F50361">
        <w:rPr>
          <w:lang w:val="en-GB"/>
        </w:rPr>
        <w:t xml:space="preserve">For stage prediction, we used an elastic net model as the predictor model due to its interpretability and previously demonstrated success </w:t>
      </w:r>
      <w:r w:rsidR="00F50361">
        <w:rPr>
          <w:lang w:val="en-GB"/>
        </w:rPr>
        <w:fldChar w:fldCharType="begin"/>
      </w:r>
      <w:r w:rsidR="009C0B79">
        <w:rPr>
          <w:lang w:val="en-GB"/>
        </w:rPr>
        <w:instrText xml:space="preserve"> ADDIN ZOTERO_ITEM CSL_CITATION {"citationID":"OaTzEMsM","properties":{"formattedCitation":"\\super 29,31\\nosupersub{}","plainCitation":"29,31","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F50361">
        <w:rPr>
          <w:lang w:val="en-GB"/>
        </w:rPr>
        <w:fldChar w:fldCharType="separate"/>
      </w:r>
      <w:r w:rsidR="009C0B79" w:rsidRPr="009C0B79">
        <w:rPr>
          <w:rFonts w:ascii="Calibri" w:hAnsi="Calibri" w:cs="Calibri"/>
          <w:szCs w:val="24"/>
          <w:vertAlign w:val="superscript"/>
        </w:rPr>
        <w:t>29,31</w:t>
      </w:r>
      <w:r w:rsidR="00F50361">
        <w:rPr>
          <w:lang w:val="en-GB"/>
        </w:rPr>
        <w:fldChar w:fldCharType="end"/>
      </w:r>
      <w:r w:rsidR="00F50361">
        <w:rPr>
          <w:lang w:val="en-GB"/>
        </w:rPr>
        <w:t xml:space="preserve"> and also as the feature selector due to the</w:t>
      </w:r>
      <w:r w:rsidR="007364F3">
        <w:rPr>
          <w:lang w:val="en-GB"/>
        </w:rPr>
        <w:t xml:space="preserve"> demonstrated ability of penalized </w:t>
      </w:r>
      <w:r w:rsidR="00491AA7">
        <w:rPr>
          <w:lang w:val="en-GB"/>
        </w:rPr>
        <w:t>l</w:t>
      </w:r>
      <w:r w:rsidR="00F50361">
        <w:rPr>
          <w:lang w:val="en-GB"/>
        </w:rPr>
        <w:t xml:space="preserve">inear regression-based methods to select genetic features </w:t>
      </w:r>
      <w:r w:rsidR="00F50361">
        <w:rPr>
          <w:lang w:val="en-GB"/>
        </w:rPr>
        <w:fldChar w:fldCharType="begin"/>
      </w:r>
      <w:r w:rsidR="009C0B79">
        <w:rPr>
          <w:lang w:val="en-GB"/>
        </w:rPr>
        <w:instrText xml:space="preserve"> ADDIN ZOTERO_ITEM CSL_CITATION {"citationID":"a1j1lhnbca7","properties":{"formattedCitation":"\\super 19,32\\nosupersub{}","plainCitation":"19,32","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F50361">
        <w:rPr>
          <w:lang w:val="en-GB"/>
        </w:rPr>
        <w:fldChar w:fldCharType="separate"/>
      </w:r>
      <w:r w:rsidR="009C0B79" w:rsidRPr="009C0B79">
        <w:rPr>
          <w:rFonts w:ascii="Calibri" w:hAnsi="Calibri" w:cs="Calibri"/>
          <w:szCs w:val="24"/>
          <w:vertAlign w:val="superscript"/>
        </w:rPr>
        <w:t>19,32</w:t>
      </w:r>
      <w:r w:rsidR="00F50361">
        <w:rPr>
          <w:lang w:val="en-GB"/>
        </w:rPr>
        <w:fldChar w:fldCharType="end"/>
      </w:r>
      <w:r w:rsidR="00F50361">
        <w:rPr>
          <w:lang w:val="en-GB"/>
        </w:rPr>
        <w:t>.</w:t>
      </w:r>
    </w:p>
    <w:p w14:paraId="032E22C0" w14:textId="172D5A77" w:rsidR="008D7032" w:rsidRPr="00491AA7" w:rsidRDefault="008D7EC1" w:rsidP="00491AA7">
      <w:pPr>
        <w:rPr>
          <w:lang w:val="en-GB"/>
        </w:rPr>
      </w:pPr>
      <w:r>
        <w:rPr>
          <w:lang w:val="en-GB"/>
        </w:rPr>
        <w:t>The results indicate that integrating gene expression with microbial</w:t>
      </w:r>
      <w:r w:rsidR="00AC1F18">
        <w:rPr>
          <w:lang w:val="en-GB"/>
        </w:rPr>
        <w:t xml:space="preserve"> abundance </w:t>
      </w:r>
      <w:r>
        <w:rPr>
          <w:lang w:val="en-GB"/>
        </w:rPr>
        <w:t xml:space="preserve">data does not lead to a significant improvement in prediction performance </w:t>
      </w:r>
      <w:r w:rsidR="00491AA7">
        <w:rPr>
          <w:lang w:val="en-GB"/>
        </w:rPr>
        <w:t xml:space="preserve">(P &lt; 0.?) </w:t>
      </w:r>
      <w:r>
        <w:rPr>
          <w:lang w:val="en-GB"/>
        </w:rPr>
        <w:t>over using gene expression data alone</w:t>
      </w:r>
      <w:r w:rsidR="00AC1F18">
        <w:rPr>
          <w:lang w:val="en-GB"/>
        </w:rPr>
        <w:t xml:space="preserve"> for </w:t>
      </w:r>
      <w:proofErr w:type="spellStart"/>
      <w:r w:rsidR="00AC1F18">
        <w:rPr>
          <w:lang w:val="en-GB"/>
        </w:rPr>
        <w:t>tumor</w:t>
      </w:r>
      <w:proofErr w:type="spellEnd"/>
      <w:r w:rsidR="00AC1F18">
        <w:rPr>
          <w:lang w:val="en-GB"/>
        </w:rPr>
        <w:t xml:space="preserve">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BD1C61">
        <w:t xml:space="preserve">Figure </w:t>
      </w:r>
      <w:r w:rsidR="00BD1C61">
        <w:rPr>
          <w:noProof/>
        </w:rPr>
        <w:t>2</w:t>
      </w:r>
      <w:r w:rsidR="00E34420">
        <w:rPr>
          <w:lang w:val="en-GB"/>
        </w:rPr>
        <w:fldChar w:fldCharType="end"/>
      </w:r>
      <w:r w:rsidR="005139D9">
        <w:rPr>
          <w:lang w:val="en-GB"/>
        </w:rPr>
        <w:t>A</w:t>
      </w:r>
      <w:r w:rsidR="00E34420">
        <w:rPr>
          <w:lang w:val="en-GB"/>
        </w:rPr>
        <w:t>)</w:t>
      </w:r>
      <w:r>
        <w:rPr>
          <w:lang w:val="en-GB"/>
        </w:rPr>
        <w:t>.</w:t>
      </w:r>
      <w:r w:rsidR="00E34420">
        <w:rPr>
          <w:lang w:val="en-GB"/>
        </w:rPr>
        <w:t xml:space="preserve"> </w:t>
      </w:r>
      <w:r w:rsidR="00F54495">
        <w:rPr>
          <w:lang w:val="en-GB"/>
        </w:rPr>
        <w:t xml:space="preserve">These results are consistent across all cancers investigated (Figure S1). Part of the reason is that using gene expression alone already performs quite well, which does not leave much opportunity for a performance improvement with the integrated modality. </w:t>
      </w:r>
      <w:r w:rsidR="00A43F83">
        <w:rPr>
          <w:lang w:val="en-GB"/>
        </w:rPr>
        <w:t>It can be seen from the standard deviation of the GE performance that the model simply defaults to predicting</w:t>
      </w:r>
      <w:r w:rsidR="00EB36E7">
        <w:rPr>
          <w:lang w:val="en-GB"/>
        </w:rPr>
        <w:t xml:space="preserve"> every sample</w:t>
      </w:r>
      <w:r w:rsidR="00A43F83">
        <w:rPr>
          <w:lang w:val="en-GB"/>
        </w:rPr>
        <w:t xml:space="preserve"> as a </w:t>
      </w:r>
      <w:proofErr w:type="spellStart"/>
      <w:r w:rsidR="00A43F83">
        <w:rPr>
          <w:lang w:val="en-GB"/>
        </w:rPr>
        <w:t>tumor</w:t>
      </w:r>
      <w:proofErr w:type="spellEnd"/>
      <w:r w:rsidR="00A43F83">
        <w:rPr>
          <w:lang w:val="en-GB"/>
        </w:rPr>
        <w:t xml:space="preserve"> in the worst case</w:t>
      </w:r>
      <w:r w:rsidR="008329F5">
        <w:rPr>
          <w:lang w:val="en-GB"/>
        </w:rPr>
        <w:t xml:space="preserve"> ( i.e. the same </w:t>
      </w:r>
      <w:proofErr w:type="spellStart"/>
      <w:r w:rsidR="008329F5">
        <w:rPr>
          <w:lang w:val="en-GB"/>
        </w:rPr>
        <w:t>behavior</w:t>
      </w:r>
      <w:proofErr w:type="spellEnd"/>
      <w:r w:rsidR="008329F5">
        <w:rPr>
          <w:lang w:val="en-GB"/>
        </w:rPr>
        <w:t xml:space="preserve"> as the baseline)</w:t>
      </w:r>
      <w:r w:rsidR="00A43F83">
        <w:rPr>
          <w:lang w:val="en-GB"/>
        </w:rPr>
        <w:t>. Still, t</w:t>
      </w:r>
      <w:r w:rsidR="00F54495">
        <w:rPr>
          <w:lang w:val="en-GB"/>
        </w:rPr>
        <w:t>his high-performance of gene expression is likely because gene expression is among the most causative host</w:t>
      </w:r>
      <w:r w:rsidR="00DC56B3">
        <w:rPr>
          <w:lang w:val="en-GB"/>
        </w:rPr>
        <w:t>-</w:t>
      </w:r>
      <w:proofErr w:type="spellStart"/>
      <w:r w:rsidR="00F54495">
        <w:rPr>
          <w:lang w:val="en-GB"/>
        </w:rPr>
        <w:t>omic</w:t>
      </w:r>
      <w:proofErr w:type="spellEnd"/>
      <w:r w:rsidR="00F54495">
        <w:rPr>
          <w:lang w:val="en-GB"/>
        </w:rPr>
        <w:t xml:space="preserve"> layer</w:t>
      </w:r>
      <w:r w:rsidR="00DC56B3">
        <w:rPr>
          <w:lang w:val="en-GB"/>
        </w:rPr>
        <w:t>s</w:t>
      </w:r>
      <w:r w:rsidR="00F54495">
        <w:rPr>
          <w:lang w:val="en-GB"/>
        </w:rPr>
        <w:t xml:space="preserve"> for </w:t>
      </w:r>
      <w:proofErr w:type="spellStart"/>
      <w:r w:rsidR="00F54495">
        <w:rPr>
          <w:lang w:val="en-GB"/>
        </w:rPr>
        <w:t>tumor</w:t>
      </w:r>
      <w:proofErr w:type="spellEnd"/>
      <w:r w:rsidR="00F54495">
        <w:rPr>
          <w:lang w:val="en-GB"/>
        </w:rPr>
        <w:t xml:space="preserve"> development and thus contains the most informative features. </w:t>
      </w:r>
      <w:r w:rsidR="00A43F83">
        <w:rPr>
          <w:lang w:val="en-GB"/>
        </w:rPr>
        <w:t>Additionally, due to the</w:t>
      </w:r>
      <w:r w:rsidR="008329F5">
        <w:rPr>
          <w:lang w:val="en-GB"/>
        </w:rPr>
        <w:t xml:space="preserve"> possible</w:t>
      </w:r>
      <w:r w:rsidR="00A43F83">
        <w:rPr>
          <w:lang w:val="en-GB"/>
        </w:rPr>
        <w:t xml:space="preserve"> interaction between gene </w:t>
      </w:r>
      <w:r w:rsidR="006422E5">
        <w:rPr>
          <w:lang w:val="en-GB"/>
        </w:rPr>
        <w:t xml:space="preserve">with </w:t>
      </w:r>
      <w:r w:rsidR="00A43F83">
        <w:rPr>
          <w:lang w:val="en-GB"/>
        </w:rPr>
        <w:t xml:space="preserve">expression and genus abundance, namely that it affects the </w:t>
      </w:r>
      <w:proofErr w:type="spellStart"/>
      <w:r w:rsidR="00A43F83">
        <w:rPr>
          <w:lang w:val="en-GB"/>
        </w:rPr>
        <w:t>tumor</w:t>
      </w:r>
      <w:proofErr w:type="spellEnd"/>
      <w:r w:rsidR="00A43F83">
        <w:rPr>
          <w:lang w:val="en-GB"/>
        </w:rPr>
        <w:t xml:space="preserve"> environment</w:t>
      </w:r>
      <w:r w:rsidR="008329F5">
        <w:rPr>
          <w:lang w:val="en-GB"/>
        </w:rPr>
        <w:t xml:space="preserve"> </w:t>
      </w:r>
      <w:r w:rsidR="00A43F83">
        <w:rPr>
          <w:lang w:val="en-GB"/>
        </w:rPr>
        <w:t xml:space="preserve">which in turn cultivates different microbiota, it might already contain much of the discriminatory information that the genus </w:t>
      </w:r>
      <w:r w:rsidR="008329F5">
        <w:rPr>
          <w:lang w:val="en-GB"/>
        </w:rPr>
        <w:t xml:space="preserve">good </w:t>
      </w:r>
      <w:r w:rsidR="00A43F83">
        <w:rPr>
          <w:lang w:val="en-GB"/>
        </w:rPr>
        <w:t>contain.</w:t>
      </w:r>
    </w:p>
    <w:p w14:paraId="645F8F4E" w14:textId="6395C186" w:rsidR="002B10C8" w:rsidRDefault="008D7EC1" w:rsidP="002B10C8">
      <w:pPr>
        <w:keepNext/>
      </w:pPr>
      <w:r w:rsidRPr="00E54A00">
        <w:rPr>
          <w:noProof/>
        </w:rPr>
        <w:lastRenderedPageBreak/>
        <w:drawing>
          <wp:inline distT="0" distB="0" distL="0" distR="0" wp14:anchorId="3F433CE1" wp14:editId="213C517C">
            <wp:extent cx="5554133" cy="23706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69235" cy="2377068"/>
                    </a:xfrm>
                    <a:prstGeom prst="rect">
                      <a:avLst/>
                    </a:prstGeom>
                    <a:extLst>
                      <a:ext uri="{53640926-AAD7-44D8-BBD7-CCE9431645EC}">
                        <a14:shadowObscured xmlns:a14="http://schemas.microsoft.com/office/drawing/2010/main"/>
                      </a:ext>
                    </a:extLst>
                  </pic:spPr>
                </pic:pic>
              </a:graphicData>
            </a:graphic>
          </wp:inline>
        </w:drawing>
      </w:r>
    </w:p>
    <w:p w14:paraId="6BB17D8D" w14:textId="5F69669B" w:rsidR="00F50361" w:rsidRPr="00BF7106" w:rsidRDefault="002B10C8" w:rsidP="00491AA7">
      <w:pPr>
        <w:pStyle w:val="Caption"/>
      </w:pPr>
      <w:bookmarkStart w:id="0" w:name="_Ref121922446"/>
      <w:r>
        <w:t xml:space="preserve">Figure </w:t>
      </w:r>
      <w:fldSimple w:instr=" SEQ Figure \* ARABIC ">
        <w:r w:rsidR="00C527E2">
          <w:rPr>
            <w:noProof/>
          </w:rPr>
          <w:t>3</w:t>
        </w:r>
      </w:fldSimple>
      <w:bookmarkEnd w:id="0"/>
      <w:r>
        <w:t>:</w:t>
      </w:r>
      <w:r w:rsidR="00B11E33">
        <w:t xml:space="preserve"> Predictive performance of prediction endpoints for </w:t>
      </w:r>
      <w:bookmarkStart w:id="1" w:name="_Hlk125317156"/>
      <w:r w:rsidR="00B11E33">
        <w:t xml:space="preserve">STAD </w:t>
      </w:r>
      <w:bookmarkStart w:id="2" w:name="_Hlk129018198"/>
      <w:r w:rsidR="00B11E33">
        <w:t>(stomach adenocarcinoma)</w:t>
      </w:r>
      <w:bookmarkEnd w:id="1"/>
      <w:bookmarkEnd w:id="2"/>
      <w:r w:rsidR="00B11E33">
        <w:t xml:space="preserve">. </w:t>
      </w:r>
      <w:r w:rsidR="00B11E33" w:rsidRPr="00B11E33">
        <w:rPr>
          <w:b/>
          <w:bCs/>
        </w:rPr>
        <w:t>A</w:t>
      </w:r>
      <w:r w:rsidR="00B11E33">
        <w:rPr>
          <w:bCs/>
        </w:rPr>
        <w:t>,</w:t>
      </w:r>
      <w:r>
        <w:t xml:space="preserve"> </w:t>
      </w:r>
      <w:r w:rsidR="00C66F73">
        <w:t>f1-score for the tumor versus normal prediction endpoint</w:t>
      </w:r>
      <w:r w:rsidR="00B11E33">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The endpoints of each horizontal line segment indicate the average f1-score across every random sampl</w:t>
      </w:r>
      <w:r w:rsidR="0080063F">
        <w:t>ing</w:t>
      </w:r>
      <w:r w:rsidR="00DF4F25">
        <w:t xml:space="preserve"> iteration, while the vertical line segments indicates the standard deviation of the f1-score across these iterations.</w:t>
      </w:r>
      <w:r w:rsidR="00A94BE5">
        <w:t xml:space="preserve"> The last point of each line indicates</w:t>
      </w:r>
      <w:r w:rsidR="008B1FA8">
        <w:t xml:space="preserve"> the prediction performance when all the features of the relevant modality are included (i.e. when there is no feature selection).</w:t>
      </w:r>
      <w:r w:rsidR="00B11E33">
        <w:t xml:space="preserve"> </w:t>
      </w:r>
      <w:r w:rsidR="00B11E33" w:rsidRPr="00B11E33">
        <w:rPr>
          <w:b/>
          <w:bCs/>
        </w:rPr>
        <w:t>B</w:t>
      </w:r>
      <w:r w:rsidR="00B11E33">
        <w:rPr>
          <w:b/>
          <w:bCs/>
        </w:rPr>
        <w:t xml:space="preserve">, </w:t>
      </w:r>
      <w:r w:rsidR="00B11E33">
        <w:t>Root-mean-squared error (RMSE) for the stage prediction endpoint.</w:t>
      </w:r>
      <w:r w:rsidR="00BF7106">
        <w:t xml:space="preserve"> </w:t>
      </w:r>
      <w:r w:rsidR="00BF7106">
        <w:rPr>
          <w:b/>
          <w:bCs/>
        </w:rPr>
        <w:t xml:space="preserve">C, </w:t>
      </w:r>
      <w:r w:rsidR="00BF7106">
        <w:t>RMSE for the stage prediction endpoint for STAD using a random forest model.</w:t>
      </w:r>
    </w:p>
    <w:p w14:paraId="1186D6F6" w14:textId="66F0BB71" w:rsidR="00DC56B3" w:rsidRDefault="00DC56B3" w:rsidP="008D7EC1">
      <w:r>
        <w:rPr>
          <w:lang w:val="en-GB"/>
        </w:rPr>
        <w:t xml:space="preserve">The genus layer seems to provide the worst performance and is even outperformed by the baseline model. This is partly due to the baseline model </w:t>
      </w:r>
      <w:r w:rsidR="00915050">
        <w:rPr>
          <w:lang w:val="en-GB"/>
        </w:rPr>
        <w:t xml:space="preserve">(f1-score = </w:t>
      </w:r>
      <w:r w:rsidR="0066739B">
        <w:rPr>
          <w:lang w:val="en-GB"/>
        </w:rPr>
        <w:t>0.96</w:t>
      </w:r>
      <w:r w:rsidR="00915050">
        <w:rPr>
          <w:lang w:val="en-GB"/>
        </w:rPr>
        <w:t>)</w:t>
      </w:r>
      <w:r w:rsidR="0066739B">
        <w:rPr>
          <w:lang w:val="en-GB"/>
        </w:rPr>
        <w:t xml:space="preserve"> </w:t>
      </w:r>
      <w:r>
        <w:rPr>
          <w:lang w:val="en-GB"/>
        </w:rPr>
        <w:t xml:space="preserve">already being able to perform quite well due to the heavy class imbalance of 113 </w:t>
      </w:r>
      <w:proofErr w:type="spellStart"/>
      <w:r>
        <w:rPr>
          <w:lang w:val="en-GB"/>
        </w:rPr>
        <w:t>tumor</w:t>
      </w:r>
      <w:proofErr w:type="spellEnd"/>
      <w:r>
        <w:rPr>
          <w:lang w:val="en-GB"/>
        </w:rPr>
        <w:t xml:space="preserve"> samples versus 9 </w:t>
      </w:r>
      <w:proofErr w:type="spellStart"/>
      <w:r>
        <w:rPr>
          <w:lang w:val="en-GB"/>
        </w:rPr>
        <w:t>tumor</w:t>
      </w:r>
      <w:proofErr w:type="spellEnd"/>
      <w:r>
        <w:rPr>
          <w:lang w:val="en-GB"/>
        </w:rPr>
        <w:t xml:space="preserve"> adjacent normal samples. </w:t>
      </w:r>
      <w:r w:rsidR="00F877B4">
        <w:rPr>
          <w:lang w:val="en-GB"/>
        </w:rPr>
        <w:t>T</w:t>
      </w:r>
      <w:r>
        <w:rPr>
          <w:lang w:val="en-GB"/>
        </w:rPr>
        <w:t xml:space="preserve">he taxonomic genus data alone does not seem to </w:t>
      </w:r>
      <w:r w:rsidR="00F877B4">
        <w:rPr>
          <w:lang w:val="en-GB"/>
        </w:rPr>
        <w:t xml:space="preserve">allow the model to </w:t>
      </w:r>
      <w:r>
        <w:rPr>
          <w:lang w:val="en-GB"/>
        </w:rPr>
        <w:t>discriminate well between the sample types</w:t>
      </w:r>
      <w:r w:rsidR="00F877B4">
        <w:rPr>
          <w:lang w:val="en-GB"/>
        </w:rPr>
        <w:t xml:space="preserve">, indicating that it does not contain enough discriminatory information. This can also be seen by the higher standard deviation in performance for the Genus modality. </w:t>
      </w:r>
      <w:r>
        <w:rPr>
          <w:lang w:val="en-GB"/>
        </w:rPr>
        <w:t xml:space="preserve">One possible reason for this is </w:t>
      </w:r>
      <w:r w:rsidR="0066739B">
        <w:rPr>
          <w:lang w:val="en-GB"/>
        </w:rPr>
        <w:t xml:space="preserve">that </w:t>
      </w:r>
      <w:r>
        <w:rPr>
          <w:lang w:val="en-GB"/>
        </w:rPr>
        <w:t xml:space="preserve">the high </w:t>
      </w:r>
      <w:r w:rsidR="00915050">
        <w:rPr>
          <w:lang w:val="en-GB"/>
        </w:rPr>
        <w:t xml:space="preserve">microbiota </w:t>
      </w:r>
      <w:r>
        <w:rPr>
          <w:lang w:val="en-GB"/>
        </w:rPr>
        <w:t>variation between individuals</w:t>
      </w:r>
      <w:r w:rsidR="00915050">
        <w:rPr>
          <w:lang w:val="en-GB"/>
        </w:rPr>
        <w:t xml:space="preserve"> </w:t>
      </w:r>
      <w:r w:rsidR="0066739B">
        <w:rPr>
          <w:lang w:val="en-GB"/>
        </w:rPr>
        <w:t xml:space="preserve">and similarity between sample types due to microbiota transferring between </w:t>
      </w:r>
      <w:r w:rsidR="00A43F83">
        <w:rPr>
          <w:lang w:val="en-GB"/>
        </w:rPr>
        <w:t xml:space="preserve">the </w:t>
      </w:r>
      <w:proofErr w:type="spellStart"/>
      <w:r w:rsidR="0066739B">
        <w:rPr>
          <w:lang w:val="en-GB"/>
        </w:rPr>
        <w:t>tumor</w:t>
      </w:r>
      <w:proofErr w:type="spellEnd"/>
      <w:r w:rsidR="0066739B">
        <w:rPr>
          <w:lang w:val="en-GB"/>
        </w:rPr>
        <w:t xml:space="preserve"> and adjacent normal samples could reduce the discriminatory ability of the abundance features.</w:t>
      </w:r>
      <w:r w:rsidR="00391DF9">
        <w:rPr>
          <w:lang w:val="en-GB"/>
        </w:rPr>
        <w:t xml:space="preserve"> </w:t>
      </w:r>
    </w:p>
    <w:p w14:paraId="1787F611" w14:textId="7D9D9AAE" w:rsidR="0080063F" w:rsidRPr="005139D9" w:rsidRDefault="00391DF9" w:rsidP="005139D9">
      <w:pPr>
        <w:rPr>
          <w:lang w:val="en-GB"/>
        </w:rPr>
      </w:pPr>
      <w:r>
        <w:t xml:space="preserve">We investigated whether a prediction endpoint with a better class balance might alter the results by performing the experiments </w:t>
      </w:r>
      <w:r w:rsidR="00C2294D">
        <w:rPr>
          <w:lang w:val="en-GB"/>
        </w:rPr>
        <w:t>for</w:t>
      </w:r>
      <w:r w:rsidR="00F30F05">
        <w:rPr>
          <w:lang w:val="en-GB"/>
        </w:rPr>
        <w:t xml:space="preserve"> </w:t>
      </w:r>
      <w:r>
        <w:rPr>
          <w:lang w:val="en-GB"/>
        </w:rPr>
        <w:t xml:space="preserve">the </w:t>
      </w:r>
      <w:r w:rsidR="00F30F05">
        <w:rPr>
          <w:lang w:val="en-GB"/>
        </w:rPr>
        <w:t>stage prediction</w:t>
      </w:r>
      <w:r>
        <w:rPr>
          <w:lang w:val="en-GB"/>
        </w:rPr>
        <w:t xml:space="preserve"> endpoin</w:t>
      </w:r>
      <w:r w:rsidR="00FD468F">
        <w:rPr>
          <w:lang w:val="en-GB"/>
        </w:rPr>
        <w:t>t</w:t>
      </w:r>
      <w:r>
        <w:rPr>
          <w:lang w:val="en-GB"/>
        </w:rPr>
        <w:t xml:space="preserve">. Again, </w:t>
      </w:r>
      <w:r w:rsidR="00FD468F">
        <w:rPr>
          <w:lang w:val="en-GB"/>
        </w:rPr>
        <w:t>we observed</w:t>
      </w:r>
      <w:r>
        <w:rPr>
          <w:lang w:val="en-GB"/>
        </w:rPr>
        <w:t xml:space="preserve"> no statistically significant difference (p &lt; 0.??) between the prediction model when using the gene expression data (GE) compared to the overlapped data (</w:t>
      </w:r>
      <w:r>
        <w:t xml:space="preserve">GE </w:t>
      </w:r>
      <w:r w:rsidRPr="004D301D">
        <w:t>∩</w:t>
      </w:r>
      <w:r>
        <w:t xml:space="preserve"> GENUS</w:t>
      </w:r>
      <w:r w:rsidR="00FD468F">
        <w:rPr>
          <w:lang w:val="en-GB"/>
        </w:rPr>
        <w:t>) and the genus layer performs the worst (p = ??) (</w:t>
      </w:r>
      <w:r w:rsidR="005139D9">
        <w:rPr>
          <w:lang w:val="en-GB"/>
        </w:rPr>
        <w:fldChar w:fldCharType="begin"/>
      </w:r>
      <w:r w:rsidR="005139D9">
        <w:rPr>
          <w:lang w:val="en-GB"/>
        </w:rPr>
        <w:instrText xml:space="preserve"> REF _Ref121922446 \h </w:instrText>
      </w:r>
      <w:r w:rsidR="005139D9">
        <w:rPr>
          <w:lang w:val="en-GB"/>
        </w:rPr>
      </w:r>
      <w:r w:rsidR="005139D9">
        <w:rPr>
          <w:lang w:val="en-GB"/>
        </w:rPr>
        <w:fldChar w:fldCharType="separate"/>
      </w:r>
      <w:r w:rsidR="005139D9">
        <w:t xml:space="preserve">Figure </w:t>
      </w:r>
      <w:r w:rsidR="005139D9">
        <w:rPr>
          <w:noProof/>
        </w:rPr>
        <w:t>2</w:t>
      </w:r>
      <w:r w:rsidR="005139D9">
        <w:rPr>
          <w:lang w:val="en-GB"/>
        </w:rPr>
        <w:fldChar w:fldCharType="end"/>
      </w:r>
      <w:r w:rsidR="005139D9">
        <w:rPr>
          <w:lang w:val="en-GB"/>
        </w:rPr>
        <w:t>B</w:t>
      </w:r>
      <w:r w:rsidR="00FD468F">
        <w:rPr>
          <w:lang w:val="en-GB"/>
        </w:rPr>
        <w:t>)</w:t>
      </w:r>
      <w:r>
        <w:rPr>
          <w:lang w:val="en-GB"/>
        </w:rPr>
        <w:t xml:space="preserve">. </w:t>
      </w:r>
      <w:r w:rsidR="00BD2001">
        <w:rPr>
          <w:lang w:val="en-GB"/>
        </w:rPr>
        <w:t>Furthermore, t</w:t>
      </w:r>
      <w:r>
        <w:rPr>
          <w:lang w:val="en-GB"/>
        </w:rPr>
        <w:t>hese results</w:t>
      </w:r>
      <w:r w:rsidR="00BD2001">
        <w:rPr>
          <w:lang w:val="en-GB"/>
        </w:rPr>
        <w:t xml:space="preserve"> were</w:t>
      </w:r>
      <w:r>
        <w:rPr>
          <w:lang w:val="en-GB"/>
        </w:rPr>
        <w:t xml:space="preserve"> consistent across all cancers (Figure S3).</w:t>
      </w:r>
      <w:r w:rsidR="00AC1F18">
        <w:rPr>
          <w:lang w:val="en-GB"/>
        </w:rPr>
        <w:t xml:space="preserve"> </w:t>
      </w:r>
    </w:p>
    <w:p w14:paraId="5CED5228" w14:textId="6FE69215" w:rsidR="00D5789C" w:rsidRDefault="00F30F05" w:rsidP="00F30F05">
      <w:pPr>
        <w:rPr>
          <w:lang w:val="en-GB"/>
        </w:rPr>
      </w:pPr>
      <w:r>
        <w:rPr>
          <w:lang w:val="en-GB"/>
        </w:rPr>
        <w:t xml:space="preserve">Interestingly, </w:t>
      </w:r>
      <w:r w:rsidR="00FD468F">
        <w:rPr>
          <w:lang w:val="en-GB"/>
        </w:rPr>
        <w:t xml:space="preserve">the difference between modalities </w:t>
      </w:r>
      <w:r>
        <w:rPr>
          <w:lang w:val="en-GB"/>
        </w:rPr>
        <w:t>is smaller for stage prediction</w:t>
      </w:r>
      <w:r w:rsidR="00FD468F">
        <w:rPr>
          <w:lang w:val="en-GB"/>
        </w:rPr>
        <w:t xml:space="preserve"> and the models all perform below the baseline. This is partly expected as</w:t>
      </w:r>
      <w:r w:rsidR="00C05C1B">
        <w:rPr>
          <w:lang w:val="en-GB"/>
        </w:rPr>
        <w:t xml:space="preserve"> the prediction task is harder, with there being more classes. At the same time, the baseline is also easier to beat, as the model which always predicts the majority class will deviate from the actual class more often</w:t>
      </w:r>
      <w:r w:rsidR="00FD44A3">
        <w:rPr>
          <w:lang w:val="en-GB"/>
        </w:rPr>
        <w:t xml:space="preserve"> than if there are only two classes</w:t>
      </w:r>
      <w:r w:rsidR="00C05C1B">
        <w:rPr>
          <w:lang w:val="en-GB"/>
        </w:rPr>
        <w:t>.</w:t>
      </w:r>
      <w:r w:rsidR="00FD44A3">
        <w:rPr>
          <w:lang w:val="en-GB"/>
        </w:rPr>
        <w:t xml:space="preserve"> The genus modality seems to predict mostly stage II, and thus perform similarly to the baseline.</w:t>
      </w:r>
      <w:r w:rsidR="00BD2001">
        <w:rPr>
          <w:lang w:val="en-GB"/>
        </w:rPr>
        <w:t xml:space="preserve"> </w:t>
      </w:r>
      <w:r>
        <w:rPr>
          <w:lang w:val="en-GB"/>
        </w:rPr>
        <w:t>Th</w:t>
      </w:r>
      <w:r w:rsidR="00C05C1B">
        <w:rPr>
          <w:lang w:val="en-GB"/>
        </w:rPr>
        <w:t>e imbalance of the data set combined with the lack of samples might also make it harder for the model to learn to discriminate between stages</w:t>
      </w:r>
      <w:r>
        <w:rPr>
          <w:lang w:val="en-GB"/>
        </w:rPr>
        <w:t xml:space="preserve">. </w:t>
      </w:r>
      <w:r w:rsidR="00C05C1B">
        <w:rPr>
          <w:lang w:val="en-GB"/>
        </w:rPr>
        <w:t xml:space="preserve">This could be the reason that even GE and </w:t>
      </w:r>
      <w:r w:rsidR="00C05C1B">
        <w:t xml:space="preserve">GE </w:t>
      </w:r>
      <w:r w:rsidR="00C05C1B" w:rsidRPr="004D301D">
        <w:t>∩</w:t>
      </w:r>
      <w:r w:rsidR="00C05C1B">
        <w:t xml:space="preserve"> GENUS perform relatively poor. Additionally, the high </w:t>
      </w:r>
      <w:proofErr w:type="spellStart"/>
      <w:r w:rsidR="00C05C1B">
        <w:t>interperson</w:t>
      </w:r>
      <w:proofErr w:type="spellEnd"/>
      <w:r w:rsidR="00C05C1B">
        <w:t xml:space="preserve"> variation of microbiota and movement between tumor and NAT might also play a role in the performance.</w:t>
      </w:r>
      <w:r w:rsidR="00300B84">
        <w:rPr>
          <w:lang w:val="en-GB"/>
        </w:rPr>
        <w:t xml:space="preserve"> </w:t>
      </w:r>
      <w:r w:rsidR="00D5789C">
        <w:rPr>
          <w:lang w:val="en-GB"/>
        </w:rPr>
        <w:t>These results are consistent across all cancers and prediction targets. Due to the availability of data and higher class balance, we will continue showing results only for STAD stage prediction.</w:t>
      </w:r>
      <w:r w:rsidR="00FB75A2">
        <w:rPr>
          <w:lang w:val="en-GB"/>
        </w:rPr>
        <w:t xml:space="preserve"> And elastic net for feature selection and model training.</w:t>
      </w:r>
    </w:p>
    <w:p w14:paraId="769D97FA" w14:textId="26D17F5E" w:rsidR="002B10C8" w:rsidRDefault="00055F9D" w:rsidP="002B10C8">
      <w:pPr>
        <w:pStyle w:val="Heading3"/>
        <w:rPr>
          <w:lang w:val="en-GB"/>
        </w:rPr>
      </w:pPr>
      <w:r>
        <w:rPr>
          <w:lang w:val="en-GB"/>
        </w:rPr>
        <w:lastRenderedPageBreak/>
        <w:t>Using nonlinear prediction model does not improve results</w:t>
      </w:r>
    </w:p>
    <w:p w14:paraId="25207D61" w14:textId="16D00BC2" w:rsidR="00E4256B" w:rsidRDefault="002E1F07" w:rsidP="002E1F07">
      <w:pPr>
        <w:rPr>
          <w:lang w:val="en-GB"/>
        </w:rPr>
      </w:pPr>
      <w:r>
        <w:rPr>
          <w:lang w:val="en-GB"/>
        </w:rPr>
        <w:t>To investigate whether the results</w:t>
      </w:r>
      <w:r w:rsidR="00B44802">
        <w:rPr>
          <w:lang w:val="en-GB"/>
        </w:rPr>
        <w:t xml:space="preserve"> were</w:t>
      </w:r>
      <w:r>
        <w:rPr>
          <w:lang w:val="en-GB"/>
        </w:rPr>
        <w:t xml:space="preserve"> due to the </w:t>
      </w:r>
      <w:r w:rsidR="00B44802">
        <w:rPr>
          <w:lang w:val="en-GB"/>
        </w:rPr>
        <w:t xml:space="preserve">linear elastic net </w:t>
      </w:r>
      <w:r>
        <w:rPr>
          <w:lang w:val="en-GB"/>
        </w:rPr>
        <w:t>model not being able to properly capture the information contained within the individual and overlapped layers and the interaction between these layers, we ran the prediction pipeline</w:t>
      </w:r>
      <w:r w:rsidR="00D5789C">
        <w:rPr>
          <w:lang w:val="en-GB"/>
        </w:rPr>
        <w:t xml:space="preserve"> using a random forest regressor, which is able to capture nonlinear relationships between features and has seen some success in prediction models with gene-based features.</w:t>
      </w:r>
    </w:p>
    <w:p w14:paraId="6F648391" w14:textId="02CCDFE8" w:rsidR="00B44802" w:rsidRPr="00B44802" w:rsidRDefault="00055F9D" w:rsidP="00B44802">
      <w:pPr>
        <w:rPr>
          <w:lang w:val="en-GB"/>
        </w:rPr>
      </w:pPr>
      <w:r>
        <w:rPr>
          <w:lang w:val="en-GB"/>
        </w:rPr>
        <w:t>Again, the holo-</w:t>
      </w:r>
      <w:proofErr w:type="spellStart"/>
      <w:r>
        <w:rPr>
          <w:lang w:val="en-GB"/>
        </w:rPr>
        <w:t>omic</w:t>
      </w:r>
      <w:proofErr w:type="spellEnd"/>
      <w:r>
        <w:rPr>
          <w:lang w:val="en-GB"/>
        </w:rPr>
        <w:t xml:space="preserve"> approach does not offer additional improvement over the individual gene expression layer, indicating that</w:t>
      </w:r>
      <w:r w:rsidR="00A36F3A">
        <w:rPr>
          <w:lang w:val="en-GB"/>
        </w:rPr>
        <w:t xml:space="preserve"> the lack of performance </w:t>
      </w:r>
      <w:r w:rsidR="00325836">
        <w:rPr>
          <w:lang w:val="en-GB"/>
        </w:rPr>
        <w:t xml:space="preserve">improvement with the holo-omics approach </w:t>
      </w:r>
      <w:r w:rsidR="00A36F3A">
        <w:rPr>
          <w:lang w:val="en-GB"/>
        </w:rPr>
        <w:t>is not due to the model not being able to properly capture complex nonlinear relationships</w:t>
      </w:r>
      <w:r>
        <w:rPr>
          <w:lang w:val="en-GB"/>
        </w:rPr>
        <w:t xml:space="preserve"> (</w:t>
      </w:r>
      <w:r w:rsidR="00BF7106">
        <w:rPr>
          <w:lang w:val="en-GB"/>
        </w:rPr>
        <w:fldChar w:fldCharType="begin"/>
      </w:r>
      <w:r w:rsidR="00BF7106">
        <w:rPr>
          <w:lang w:val="en-GB"/>
        </w:rPr>
        <w:instrText xml:space="preserve"> REF _Ref121922446 \h </w:instrText>
      </w:r>
      <w:r w:rsidR="00BF7106">
        <w:rPr>
          <w:lang w:val="en-GB"/>
        </w:rPr>
      </w:r>
      <w:r w:rsidR="00BF7106">
        <w:rPr>
          <w:lang w:val="en-GB"/>
        </w:rPr>
        <w:fldChar w:fldCharType="separate"/>
      </w:r>
      <w:r w:rsidR="00BF7106">
        <w:t xml:space="preserve">Figure </w:t>
      </w:r>
      <w:r w:rsidR="00BF7106">
        <w:rPr>
          <w:noProof/>
        </w:rPr>
        <w:t>2</w:t>
      </w:r>
      <w:r w:rsidR="00BF7106">
        <w:rPr>
          <w:lang w:val="en-GB"/>
        </w:rPr>
        <w:fldChar w:fldCharType="end"/>
      </w:r>
      <w:r w:rsidR="00BF7106">
        <w:rPr>
          <w:lang w:val="en-GB"/>
        </w:rPr>
        <w:t>C</w:t>
      </w:r>
      <w:r>
        <w:rPr>
          <w:lang w:val="en-GB"/>
        </w:rPr>
        <w:t>)</w:t>
      </w:r>
      <w:r w:rsidR="00A36F3A">
        <w:rPr>
          <w:lang w:val="en-GB"/>
        </w:rPr>
        <w:t>.</w:t>
      </w:r>
    </w:p>
    <w:p w14:paraId="24A332EC" w14:textId="2246259B" w:rsidR="002E1F07" w:rsidRDefault="00B30E83" w:rsidP="002E1F07">
      <w:pPr>
        <w:pStyle w:val="Heading2"/>
        <w:rPr>
          <w:lang w:val="en-GB"/>
        </w:rPr>
      </w:pPr>
      <w:r>
        <w:rPr>
          <w:lang w:val="en-GB"/>
        </w:rPr>
        <w:t xml:space="preserve">Lack </w:t>
      </w:r>
      <w:r>
        <w:rPr>
          <w:lang w:val="en-GB"/>
        </w:rPr>
        <w:t>of performance improvement with integrated set</w:t>
      </w:r>
      <w:r w:rsidR="002E1F07" w:rsidRPr="00FC6891">
        <w:rPr>
          <w:lang w:val="en-GB"/>
        </w:rPr>
        <w:t xml:space="preserve"> is not due to feature selection</w:t>
      </w:r>
    </w:p>
    <w:p w14:paraId="02446966" w14:textId="0298400E"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w:t>
      </w:r>
      <w:r w:rsidR="00B30E83">
        <w:rPr>
          <w:lang w:val="en-GB"/>
        </w:rPr>
        <w:t xml:space="preserve"> </w:t>
      </w:r>
      <w:r w:rsidR="0081745E">
        <w:rPr>
          <w:lang w:val="en-GB"/>
        </w:rPr>
        <w:t xml:space="preserve">She </w:t>
      </w:r>
      <w:r w:rsidR="00B03D84">
        <w:rPr>
          <w:lang w:val="en-GB"/>
        </w:rPr>
        <w:fldChar w:fldCharType="begin"/>
      </w:r>
      <w:r w:rsidR="009C0B79">
        <w:rPr>
          <w:lang w:val="en-GB"/>
        </w:rPr>
        <w:instrText xml:space="preserve"> ADDIN ZOTERO_ITEM CSL_CITATION {"citationID":"3m2QeqeE","properties":{"formattedCitation":"\\super 32\\nosupersub{}","plainCitation":"32","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03D84">
        <w:rPr>
          <w:lang w:val="en-GB"/>
        </w:rPr>
        <w:fldChar w:fldCharType="separate"/>
      </w:r>
      <w:r w:rsidR="009C0B79" w:rsidRPr="009C0B79">
        <w:rPr>
          <w:rFonts w:ascii="Calibri" w:hAnsi="Calibri" w:cs="Calibri"/>
          <w:szCs w:val="24"/>
          <w:vertAlign w:val="superscript"/>
        </w:rPr>
        <w:t>32</w:t>
      </w:r>
      <w:r w:rsidR="00B03D84">
        <w:rPr>
          <w:lang w:val="en-GB"/>
        </w:rPr>
        <w:fldChar w:fldCharType="end"/>
      </w:r>
      <w:r w:rsidR="00B03D84">
        <w:rPr>
          <w:lang w:val="en-GB"/>
        </w:rPr>
        <w:t>.</w:t>
      </w:r>
      <w:r w:rsidR="00FE7B96">
        <w:rPr>
          <w:lang w:val="en-GB"/>
        </w:rPr>
        <w:t xml:space="preserv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0BC4D3F5" w14:textId="73B7F6BF" w:rsidR="00FE7B96" w:rsidRDefault="002E1F07" w:rsidP="008D7032">
      <w:pPr>
        <w:rPr>
          <w:lang w:val="en-GB"/>
        </w:rPr>
      </w:pPr>
      <w:r>
        <w:rPr>
          <w:lang w:val="en-GB"/>
        </w:rPr>
        <w:t xml:space="preserve">To investigate whether the lower performance was due to the feature selection method, we </w:t>
      </w:r>
      <w:r w:rsidR="004F18E2">
        <w:rPr>
          <w:lang w:val="en-GB"/>
        </w:rPr>
        <w:t>ran the prediction pipeline while using the Pearson correlation coefficient and random forest as feature selection methods. The Pearson correlation coefficient has previously successfully been used to find important genetic features and is model agnostic, while random forest based feature selection has also been successful and can capture relationships between features. As can be seen, for neither the Pearson correlation coefficient (</w:t>
      </w:r>
      <w:r w:rsidR="004F18E2">
        <w:rPr>
          <w:lang w:val="en-GB"/>
        </w:rPr>
        <w:fldChar w:fldCharType="begin"/>
      </w:r>
      <w:r w:rsidR="004F18E2">
        <w:rPr>
          <w:lang w:val="en-GB"/>
        </w:rPr>
        <w:instrText xml:space="preserve"> REF _Ref129572874 \h </w:instrText>
      </w:r>
      <w:r w:rsidR="004F18E2">
        <w:rPr>
          <w:lang w:val="en-GB"/>
        </w:rPr>
      </w:r>
      <w:r w:rsidR="004F18E2">
        <w:rPr>
          <w:lang w:val="en-GB"/>
        </w:rPr>
        <w:fldChar w:fldCharType="separate"/>
      </w:r>
      <w:r w:rsidR="004F18E2">
        <w:t xml:space="preserve">Figure </w:t>
      </w:r>
      <w:r w:rsidR="004F18E2">
        <w:rPr>
          <w:noProof/>
        </w:rPr>
        <w:t>5</w:t>
      </w:r>
      <w:r w:rsidR="004F18E2">
        <w:rPr>
          <w:lang w:val="en-GB"/>
        </w:rPr>
        <w:fldChar w:fldCharType="end"/>
      </w:r>
      <w:r w:rsidR="004F18E2">
        <w:rPr>
          <w:lang w:val="en-GB"/>
        </w:rPr>
        <w:t>A) or the random forest feature selection (</w:t>
      </w:r>
      <w:r w:rsidR="004F18E2">
        <w:rPr>
          <w:lang w:val="en-GB"/>
        </w:rPr>
        <w:fldChar w:fldCharType="begin"/>
      </w:r>
      <w:r w:rsidR="004F18E2">
        <w:rPr>
          <w:lang w:val="en-GB"/>
        </w:rPr>
        <w:instrText xml:space="preserve"> REF _Ref129572874 \h </w:instrText>
      </w:r>
      <w:r w:rsidR="004F18E2">
        <w:rPr>
          <w:lang w:val="en-GB"/>
        </w:rPr>
      </w:r>
      <w:r w:rsidR="004F18E2">
        <w:rPr>
          <w:lang w:val="en-GB"/>
        </w:rPr>
        <w:fldChar w:fldCharType="separate"/>
      </w:r>
      <w:r w:rsidR="004F18E2">
        <w:t xml:space="preserve">Figure </w:t>
      </w:r>
      <w:r w:rsidR="004F18E2">
        <w:rPr>
          <w:noProof/>
        </w:rPr>
        <w:t>5</w:t>
      </w:r>
      <w:r w:rsidR="004F18E2">
        <w:rPr>
          <w:lang w:val="en-GB"/>
        </w:rPr>
        <w:fldChar w:fldCharType="end"/>
      </w:r>
      <w:r w:rsidR="004F18E2">
        <w:rPr>
          <w:lang w:val="en-GB"/>
        </w:rPr>
        <w:t>B) is there any improvement when integrating the modalities. It is worth noting that the performance of the Genus model flat lines beyond the feature amount of 50. This is because there are only 52 nonzero features</w:t>
      </w:r>
      <w:r w:rsidR="00FA1DC4">
        <w:rPr>
          <w:lang w:val="en-GB"/>
        </w:rPr>
        <w:t xml:space="preserve"> in the Genus data set, which could be informative.</w:t>
      </w:r>
    </w:p>
    <w:p w14:paraId="003A82C2" w14:textId="75B3BF75" w:rsidR="002E1F07" w:rsidRDefault="002E1F07" w:rsidP="002E1F07">
      <w:pPr>
        <w:keepNext/>
      </w:pPr>
      <w:r>
        <w:rPr>
          <w:noProof/>
          <w:lang w:val="en-GB"/>
        </w:rPr>
        <w:drawing>
          <wp:inline distT="0" distB="0" distL="0" distR="0" wp14:anchorId="7D776C23" wp14:editId="4CF01593">
            <wp:extent cx="5892802" cy="245533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03217" cy="2459673"/>
                    </a:xfrm>
                    <a:prstGeom prst="rect">
                      <a:avLst/>
                    </a:prstGeom>
                    <a:extLst>
                      <a:ext uri="{53640926-AAD7-44D8-BBD7-CCE9431645EC}">
                        <a14:shadowObscured xmlns:a14="http://schemas.microsoft.com/office/drawing/2010/main"/>
                      </a:ext>
                    </a:extLst>
                  </pic:spPr>
                </pic:pic>
              </a:graphicData>
            </a:graphic>
          </wp:inline>
        </w:drawing>
      </w:r>
    </w:p>
    <w:p w14:paraId="68BDCDC0" w14:textId="76A3855D" w:rsidR="002E1F07" w:rsidRPr="002E1F07" w:rsidRDefault="002E1F07" w:rsidP="002E1F07">
      <w:pPr>
        <w:pStyle w:val="Caption"/>
        <w:rPr>
          <w:lang w:val="en-GB"/>
        </w:rPr>
      </w:pPr>
      <w:bookmarkStart w:id="3" w:name="_Ref129572874"/>
      <w:r>
        <w:t xml:space="preserve">Figure </w:t>
      </w:r>
      <w:fldSimple w:instr=" SEQ Figure \* ARABIC ">
        <w:r w:rsidR="00C527E2">
          <w:rPr>
            <w:noProof/>
          </w:rPr>
          <w:t>4</w:t>
        </w:r>
      </w:fldSimple>
      <w:bookmarkEnd w:id="3"/>
      <w:r>
        <w:t xml:space="preserve">: Cancer predictions for stage using </w:t>
      </w:r>
      <w:proofErr w:type="spellStart"/>
      <w:r w:rsidR="0030217C">
        <w:t>pearson</w:t>
      </w:r>
      <w:proofErr w:type="spellEnd"/>
      <w:r w:rsidR="0030217C">
        <w:t xml:space="preserve"> as feature selector</w:t>
      </w:r>
    </w:p>
    <w:p w14:paraId="6637EAD4" w14:textId="523897F4" w:rsidR="00283898" w:rsidRDefault="00283898" w:rsidP="00283898">
      <w:pPr>
        <w:pStyle w:val="Heading3"/>
        <w:rPr>
          <w:lang w:val="en-GB"/>
        </w:rPr>
      </w:pPr>
      <w:r>
        <w:rPr>
          <w:lang w:val="en-GB"/>
        </w:rPr>
        <w:t xml:space="preserve">Feature selection is dominated by </w:t>
      </w:r>
      <w:r w:rsidR="001A53FC">
        <w:rPr>
          <w:lang w:val="en-GB"/>
        </w:rPr>
        <w:t>gene expression features</w:t>
      </w:r>
    </w:p>
    <w:p w14:paraId="6C63F8CD" w14:textId="11E3CDE4" w:rsidR="005E5774" w:rsidRPr="00816AC3" w:rsidRDefault="006E35E8" w:rsidP="00816AC3">
      <w:pPr>
        <w:rPr>
          <w:lang w:val="en-GB"/>
        </w:rPr>
      </w:pPr>
      <w:r>
        <w:rPr>
          <w:lang w:val="en-GB"/>
        </w:rPr>
        <w:t>To investigate whether the prediction models trained on the</w:t>
      </w:r>
      <w:r w:rsidR="00FA1DC4">
        <w:rPr>
          <w:lang w:val="en-GB"/>
        </w:rPr>
        <w:t xml:space="preserve"> integrated</w:t>
      </w:r>
      <w:r>
        <w:rPr>
          <w:lang w:val="en-GB"/>
        </w:rPr>
        <w:t xml:space="preserve"> set were making use of both </w:t>
      </w:r>
      <w:r w:rsidR="003E5C21">
        <w:rPr>
          <w:lang w:val="en-GB"/>
        </w:rPr>
        <w:t xml:space="preserve">with </w:t>
      </w:r>
      <w:r>
        <w:rPr>
          <w:lang w:val="en-GB"/>
        </w:rPr>
        <w:t xml:space="preserve">GE and </w:t>
      </w:r>
      <w:r w:rsidR="00FA1DC4">
        <w:rPr>
          <w:lang w:val="en-GB"/>
        </w:rPr>
        <w:t>genus</w:t>
      </w:r>
      <w:r>
        <w:rPr>
          <w:lang w:val="en-GB"/>
        </w:rPr>
        <w:t xml:space="preserve"> features, we investigated what fraction of the features selected for different feature selection amounts consisted of GE features. Thus, we plotted the proportion of selected GE</w:t>
      </w:r>
      <w:r w:rsidR="00E34420">
        <w:rPr>
          <w:lang w:val="en-GB"/>
        </w:rPr>
        <w:t xml:space="preserve"> </w:t>
      </w:r>
      <w:r>
        <w:rPr>
          <w:lang w:val="en-GB"/>
        </w:rPr>
        <w:lastRenderedPageBreak/>
        <w:t>features for stage prediction</w:t>
      </w:r>
      <w:r w:rsidR="007E0EDC">
        <w:rPr>
          <w:lang w:val="en-GB"/>
        </w:rPr>
        <w:t xml:space="preserve"> for the three different feature selection methods seen so far (elastic net, random forest and Pearson correlation) and </w:t>
      </w:r>
      <w:r>
        <w:rPr>
          <w:lang w:val="en-GB"/>
        </w:rPr>
        <w:t>displayed the fraction for different feature selection amounts</w:t>
      </w:r>
      <w:r w:rsidR="00816AC3">
        <w:rPr>
          <w:lang w:val="en-GB"/>
        </w:rPr>
        <w:t xml:space="preserve"> (</w:t>
      </w:r>
      <w:r w:rsidR="00816AC3">
        <w:rPr>
          <w:lang w:val="en-GB"/>
        </w:rPr>
        <w:fldChar w:fldCharType="begin"/>
      </w:r>
      <w:r w:rsidR="00816AC3">
        <w:rPr>
          <w:lang w:val="en-GB"/>
        </w:rPr>
        <w:instrText xml:space="preserve"> REF _Ref130481355 \h </w:instrText>
      </w:r>
      <w:r w:rsidR="00816AC3">
        <w:rPr>
          <w:lang w:val="en-GB"/>
        </w:rPr>
      </w:r>
      <w:r w:rsidR="00816AC3">
        <w:rPr>
          <w:lang w:val="en-GB"/>
        </w:rPr>
        <w:fldChar w:fldCharType="separate"/>
      </w:r>
      <w:r w:rsidR="00BD1C61">
        <w:t xml:space="preserve">Figure </w:t>
      </w:r>
      <w:r w:rsidR="00BD1C61">
        <w:rPr>
          <w:noProof/>
        </w:rPr>
        <w:t>6</w:t>
      </w:r>
      <w:r w:rsidR="00816AC3">
        <w:rPr>
          <w:lang w:val="en-GB"/>
        </w:rPr>
        <w:fldChar w:fldCharType="end"/>
      </w:r>
      <w:r w:rsidR="00FA1DC4">
        <w:rPr>
          <w:lang w:val="en-GB"/>
        </w:rPr>
        <w:t>A</w:t>
      </w:r>
      <w:r w:rsidR="00816AC3">
        <w:rPr>
          <w:lang w:val="en-GB"/>
        </w:rPr>
        <w:t>)</w:t>
      </w:r>
      <w:r>
        <w:rPr>
          <w:lang w:val="en-GB"/>
        </w:rPr>
        <w:t>.</w:t>
      </w:r>
      <w:r w:rsidR="00816AC3">
        <w:rPr>
          <w:lang w:val="en-GB"/>
        </w:rPr>
        <w:t xml:space="preserve"> </w:t>
      </w:r>
      <w:r w:rsidR="00283898">
        <w:rPr>
          <w:lang w:val="en-GB"/>
        </w:rPr>
        <w:t xml:space="preserve">It seems that when performing feature selection on the integrated dataset, </w:t>
      </w:r>
      <w:r w:rsidR="00816AC3">
        <w:rPr>
          <w:lang w:val="en-GB"/>
        </w:rPr>
        <w:t xml:space="preserve">almost all </w:t>
      </w:r>
      <w:r w:rsidR="00283898">
        <w:rPr>
          <w:lang w:val="en-GB"/>
        </w:rPr>
        <w:t>of the features selected</w:t>
      </w:r>
      <w:r w:rsidR="00B17DBC">
        <w:rPr>
          <w:lang w:val="en-GB"/>
        </w:rPr>
        <w:t xml:space="preserve"> originate from the</w:t>
      </w:r>
      <w:r w:rsidR="00FA1DC4">
        <w:rPr>
          <w:lang w:val="en-GB"/>
        </w:rPr>
        <w:t xml:space="preserve"> GE</w:t>
      </w:r>
      <w:r w:rsidR="00816AC3">
        <w:rPr>
          <w:lang w:val="en-GB"/>
        </w:rPr>
        <w:t xml:space="preserve"> set</w:t>
      </w:r>
      <w:r w:rsidR="00B17DBC">
        <w:rPr>
          <w:lang w:val="en-GB"/>
        </w:rPr>
        <w:t>.</w:t>
      </w:r>
      <w:r w:rsidR="00283898">
        <w:rPr>
          <w:lang w:val="en-GB"/>
        </w:rPr>
        <w:t xml:space="preserve"> </w:t>
      </w:r>
      <w:r w:rsidR="007E0EDC">
        <w:rPr>
          <w:lang w:val="en-GB"/>
        </w:rPr>
        <w:t>Furthermore, w</w:t>
      </w:r>
      <w:r w:rsidR="00816AC3">
        <w:rPr>
          <w:lang w:val="en-GB"/>
        </w:rPr>
        <w:t>hen investigating the absolute amount of genus features selected, this corresponds to approximately 1 genus feature being selected across the random sampling iterations and selected feature amounts (</w:t>
      </w:r>
      <w:r w:rsidR="00FA1DC4">
        <w:rPr>
          <w:lang w:val="en-GB"/>
        </w:rPr>
        <w:fldChar w:fldCharType="begin"/>
      </w:r>
      <w:r w:rsidR="00FA1DC4">
        <w:rPr>
          <w:lang w:val="en-GB"/>
        </w:rPr>
        <w:instrText xml:space="preserve"> REF _Ref130481355 \h </w:instrText>
      </w:r>
      <w:r w:rsidR="00FA1DC4">
        <w:rPr>
          <w:lang w:val="en-GB"/>
        </w:rPr>
      </w:r>
      <w:r w:rsidR="00FA1DC4">
        <w:rPr>
          <w:lang w:val="en-GB"/>
        </w:rPr>
        <w:fldChar w:fldCharType="separate"/>
      </w:r>
      <w:r w:rsidR="00FA1DC4">
        <w:t xml:space="preserve">Figure </w:t>
      </w:r>
      <w:r w:rsidR="00FA1DC4">
        <w:rPr>
          <w:noProof/>
        </w:rPr>
        <w:t>6</w:t>
      </w:r>
      <w:r w:rsidR="00FA1DC4">
        <w:rPr>
          <w:lang w:val="en-GB"/>
        </w:rPr>
        <w:fldChar w:fldCharType="end"/>
      </w:r>
      <w:r w:rsidR="00FA1DC4">
        <w:rPr>
          <w:lang w:val="en-GB"/>
        </w:rPr>
        <w:t>B</w:t>
      </w:r>
      <w:r w:rsidR="00816AC3">
        <w:rPr>
          <w:lang w:val="en-GB"/>
        </w:rPr>
        <w:t>).</w:t>
      </w:r>
    </w:p>
    <w:p w14:paraId="23C22CE1" w14:textId="43E1F2F4" w:rsidR="00C401CE" w:rsidRDefault="007E0EDC" w:rsidP="00C401CE">
      <w:pPr>
        <w:rPr>
          <w:lang w:val="en-GB"/>
        </w:rPr>
      </w:pPr>
      <w:r>
        <w:rPr>
          <w:lang w:val="en-GB"/>
        </w:rPr>
        <w:t xml:space="preserve">This result is partly expected as there are roughly 25 times more GE features than genus features, </w:t>
      </w:r>
      <w:r w:rsidR="00816AC3">
        <w:rPr>
          <w:lang w:val="en-GB"/>
        </w:rPr>
        <w:t>(5000 vs 221)</w:t>
      </w:r>
      <w:r>
        <w:rPr>
          <w:lang w:val="en-GB"/>
        </w:rPr>
        <w:t>. I</w:t>
      </w:r>
      <w:r w:rsidR="00816AC3">
        <w:rPr>
          <w:lang w:val="en-GB"/>
        </w:rPr>
        <w:t xml:space="preserve">f one assumes that both modalities are as predictive of the target, we would naturally expect more </w:t>
      </w:r>
      <w:r>
        <w:rPr>
          <w:lang w:val="en-GB"/>
        </w:rPr>
        <w:t xml:space="preserve">25x more GE </w:t>
      </w:r>
      <w:r w:rsidR="00816AC3">
        <w:rPr>
          <w:lang w:val="en-GB"/>
        </w:rPr>
        <w:t xml:space="preserve">features to be selected. </w:t>
      </w:r>
      <w:r>
        <w:rPr>
          <w:lang w:val="en-GB"/>
        </w:rPr>
        <w:t xml:space="preserve">Thus, for the top 6 and top 10 features, the amount of genus features selected is within expectations. </w:t>
      </w:r>
      <w:r w:rsidR="006303DE">
        <w:rPr>
          <w:lang w:val="en-GB"/>
        </w:rPr>
        <w:t xml:space="preserve">However, for the higher amount of selected features, the genus features represent a disproportionately low fraction of the total selected feature set. </w:t>
      </w:r>
    </w:p>
    <w:p w14:paraId="203BF043" w14:textId="382A8F94" w:rsidR="001047D2" w:rsidRPr="008329F5" w:rsidRDefault="008C7BAC" w:rsidP="00C401CE">
      <w:r>
        <w:rPr>
          <w:lang w:val="en-GB"/>
        </w:rPr>
        <w:t xml:space="preserve">Additionally, the difference in features selected is also due to the </w:t>
      </w:r>
      <w:proofErr w:type="spellStart"/>
      <w:r>
        <w:rPr>
          <w:lang w:val="en-GB"/>
        </w:rPr>
        <w:t>preprocessing</w:t>
      </w:r>
      <w:proofErr w:type="spellEnd"/>
      <w:r>
        <w:rPr>
          <w:lang w:val="en-GB"/>
        </w:rPr>
        <w:t xml:space="preserve"> of the GE data, and the lack of informative features in the genus data. As previously described, the </w:t>
      </w:r>
      <w:r w:rsidR="001047D2">
        <w:rPr>
          <w:lang w:val="en-GB"/>
        </w:rPr>
        <w:t>GE features used were a collection of features</w:t>
      </w:r>
      <w:r w:rsidR="00B80E33">
        <w:rPr>
          <w:lang w:val="en-GB"/>
        </w:rPr>
        <w:t xml:space="preserve"> selected</w:t>
      </w:r>
      <w:r w:rsidR="001047D2">
        <w:rPr>
          <w:lang w:val="en-GB"/>
        </w:rPr>
        <w:t xml:space="preserve"> from a larger pool </w:t>
      </w:r>
      <w:r>
        <w:rPr>
          <w:lang w:val="en-GB"/>
        </w:rPr>
        <w:t xml:space="preserve">of GE features </w:t>
      </w:r>
      <w:r w:rsidR="001047D2">
        <w:rPr>
          <w:lang w:val="en-GB"/>
        </w:rPr>
        <w:t xml:space="preserve">from TCGA </w:t>
      </w:r>
      <w:r>
        <w:rPr>
          <w:lang w:val="en-GB"/>
        </w:rPr>
        <w:t xml:space="preserve">that had </w:t>
      </w:r>
      <w:r w:rsidR="001047D2">
        <w:rPr>
          <w:lang w:val="en-GB"/>
        </w:rPr>
        <w:t>the largest varia</w:t>
      </w:r>
      <w:r>
        <w:rPr>
          <w:lang w:val="en-GB"/>
        </w:rPr>
        <w:t>bility, as measured by the mean absolute deviation. Thus, it is more likely that features from this data set would also contain more features which vary with the target class. Additionally, the genus data only contains 52 non-zero features for the shown STAD cancer, leading to the other 169 genus features not having any variability. This, combined with the previously seen lack of informative information in the genus features needs to almost no genus features being selected when compared to the GE features.</w:t>
      </w:r>
    </w:p>
    <w:p w14:paraId="5BD9238D" w14:textId="77777777" w:rsidR="00B17DBC" w:rsidRDefault="00283898" w:rsidP="00B17DBC">
      <w:pPr>
        <w:keepNext/>
      </w:pPr>
      <w:r>
        <w:rPr>
          <w:noProof/>
          <w:lang w:val="en-GB"/>
        </w:rPr>
        <w:drawing>
          <wp:inline distT="0" distB="0" distL="0" distR="0" wp14:anchorId="5BE6D455" wp14:editId="45BAC6D2">
            <wp:extent cx="5107294" cy="13140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107294" cy="1314065"/>
                    </a:xfrm>
                    <a:prstGeom prst="rect">
                      <a:avLst/>
                    </a:prstGeom>
                  </pic:spPr>
                </pic:pic>
              </a:graphicData>
            </a:graphic>
          </wp:inline>
        </w:drawing>
      </w:r>
    </w:p>
    <w:p w14:paraId="055538B4" w14:textId="20D7EDA1" w:rsidR="005C34BD" w:rsidRPr="0050498A" w:rsidRDefault="00B17DBC" w:rsidP="005C34BD">
      <w:pPr>
        <w:pStyle w:val="Caption"/>
        <w:rPr>
          <w:bCs/>
        </w:rPr>
      </w:pPr>
      <w:bookmarkStart w:id="4" w:name="_Ref130481355"/>
      <w:r>
        <w:t xml:space="preserve">Figure </w:t>
      </w:r>
      <w:fldSimple w:instr=" SEQ Figure \* ARABIC ">
        <w:r w:rsidR="00C527E2">
          <w:rPr>
            <w:noProof/>
          </w:rPr>
          <w:t>5</w:t>
        </w:r>
      </w:fldSimple>
      <w:bookmarkEnd w:id="4"/>
      <w:r>
        <w:t xml:space="preserve">: </w:t>
      </w:r>
      <w:r w:rsidR="0050498A">
        <w:t xml:space="preserve">Features selected from each modality. </w:t>
      </w:r>
      <w:r w:rsidR="0050498A">
        <w:rPr>
          <w:b/>
          <w:bCs/>
        </w:rPr>
        <w:t>A</w:t>
      </w:r>
      <w:r w:rsidR="0050498A">
        <w:t>, T</w:t>
      </w:r>
      <w:r w:rsidR="004E7F30">
        <w:t xml:space="preserve">he fraction of GE features (vertical axis) selected from the total amount of features for each feature amount (horizontal axis) when doing stage prediction </w:t>
      </w:r>
      <w:r w:rsidR="005C34BD">
        <w:t xml:space="preserve">STAD </w:t>
      </w:r>
      <w:r w:rsidR="004E7F30">
        <w:t xml:space="preserve">with the genus + gene expression modality (GE </w:t>
      </w:r>
      <w:r w:rsidR="004E7F30" w:rsidRPr="004D301D">
        <w:t>∩</w:t>
      </w:r>
      <w:r w:rsidR="004E7F30">
        <w:t xml:space="preserve"> GENUS). </w:t>
      </w:r>
      <w:r w:rsidR="005C34BD">
        <w:t xml:space="preserve">These features were selected out of 5221 total GE </w:t>
      </w:r>
      <w:r w:rsidR="005C34BD" w:rsidRPr="004D301D">
        <w:t>∩</w:t>
      </w:r>
      <w:r w:rsidR="005C34BD">
        <w:t xml:space="preserve"> GENUS features using an elastic net model.</w:t>
      </w:r>
      <w:r w:rsidR="00CE0319">
        <w:t xml:space="preserve"> The endpoints of each horizontal line segment indicate the average fraction of GE features selected across the 200 random sampling iterations, while the error bars indicate the standard deviation across these iterations.</w:t>
      </w:r>
      <w:r w:rsidR="0050498A">
        <w:t xml:space="preserve"> </w:t>
      </w:r>
      <w:r w:rsidR="0050498A">
        <w:rPr>
          <w:b/>
        </w:rPr>
        <w:t>B</w:t>
      </w:r>
      <w:r w:rsidR="0050498A">
        <w:rPr>
          <w:bCs/>
        </w:rPr>
        <w:t xml:space="preserve">, </w:t>
      </w:r>
      <w:r w:rsidR="0050498A">
        <w:t xml:space="preserve">The absolute amount of GENUS features (vertical axis) selected from the total amount of features for each feature amount (horizontal axis) when doing stage prediction for STAD with the genus + gene expression modality (GE </w:t>
      </w:r>
      <w:r w:rsidR="0050498A" w:rsidRPr="004D301D">
        <w:t>∩</w:t>
      </w:r>
      <w:r w:rsidR="0050498A">
        <w:t xml:space="preserve"> GENUS).  These features were selected out of 5221 total GE </w:t>
      </w:r>
      <w:r w:rsidR="0050498A" w:rsidRPr="004D301D">
        <w:t>∩</w:t>
      </w:r>
      <w:r w:rsidR="0050498A">
        <w:t xml:space="preserve"> GENUS features using an elastic net model.</w:t>
      </w:r>
    </w:p>
    <w:p w14:paraId="2C1C3AD1" w14:textId="2261EF34"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6FAC8BCE" w:rsidR="00451C9E" w:rsidRDefault="00177457" w:rsidP="00451C9E">
      <w:pPr>
        <w:rPr>
          <w:lang w:val="en-GB"/>
        </w:rPr>
      </w:pPr>
      <w:r>
        <w:rPr>
          <w:lang w:val="en-GB"/>
        </w:rPr>
        <w:t xml:space="preserve">As the domination of gene expression features during the selection process could prevent the prediction model from properly capturing the information of both the gene expression and the genus data, </w:t>
      </w:r>
      <w:r w:rsidR="00451C9E">
        <w:rPr>
          <w:lang w:val="en-GB"/>
        </w:rPr>
        <w:t xml:space="preserve">we </w:t>
      </w:r>
      <w:r w:rsidR="008D7032">
        <w:rPr>
          <w:lang w:val="en-GB"/>
        </w:rPr>
        <w:t xml:space="preserve">attempted to avoid this by repeating </w:t>
      </w:r>
      <w:r w:rsidR="00451C9E">
        <w:rPr>
          <w:lang w:val="en-GB"/>
        </w:rPr>
        <w:t>the</w:t>
      </w:r>
      <w:r>
        <w:rPr>
          <w:lang w:val="en-GB"/>
        </w:rPr>
        <w:t xml:space="preserve"> prediction</w:t>
      </w:r>
      <w:r w:rsidR="00451C9E">
        <w:rPr>
          <w:lang w:val="en-GB"/>
        </w:rPr>
        <w:t xml:space="preserve"> experiments while enforcing parity in the amount of features selected </w:t>
      </w:r>
      <w:r w:rsidR="008D7032">
        <w:rPr>
          <w:lang w:val="en-GB"/>
        </w:rPr>
        <w:t>from</w:t>
      </w:r>
      <w:r w:rsidR="00451C9E">
        <w:rPr>
          <w:lang w:val="en-GB"/>
        </w:rPr>
        <w:t xml:space="preserve"> each modality. To do this, we performed feature selection prior to integrating the modalities </w:t>
      </w:r>
      <w:r>
        <w:rPr>
          <w:lang w:val="en-GB"/>
        </w:rPr>
        <w:t>and ensured that for each feature selection amount, half of the features were from the GE modality while the other half was from</w:t>
      </w:r>
      <w:r w:rsidR="00FA1DC4">
        <w:rPr>
          <w:lang w:val="en-GB"/>
        </w:rPr>
        <w:t xml:space="preserve"> the Genus set</w:t>
      </w:r>
      <w:r>
        <w:rPr>
          <w:lang w:val="en-GB"/>
        </w:rPr>
        <w:t xml:space="preserve">. </w:t>
      </w:r>
    </w:p>
    <w:p w14:paraId="73E37328" w14:textId="6522F8EB" w:rsidR="00DB1B15" w:rsidRPr="00DB1B15" w:rsidRDefault="00451C9E" w:rsidP="00451C9E">
      <w:r>
        <w:rPr>
          <w:lang w:val="en-GB"/>
        </w:rPr>
        <w:t>As can be seen, this leads to similar or worse performance than only using GE or the non-enforced-parity feature selection approach with the overlapped layer (</w:t>
      </w:r>
      <w:r w:rsidR="00384D67">
        <w:rPr>
          <w:lang w:val="en-GB"/>
        </w:rPr>
        <w:fldChar w:fldCharType="begin"/>
      </w:r>
      <w:r w:rsidR="00384D67">
        <w:rPr>
          <w:lang w:val="en-GB"/>
        </w:rPr>
        <w:instrText xml:space="preserve"> REF _Ref130476870 \h </w:instrText>
      </w:r>
      <w:r w:rsidR="00384D67">
        <w:rPr>
          <w:lang w:val="en-GB"/>
        </w:rPr>
      </w:r>
      <w:r w:rsidR="00384D67">
        <w:rPr>
          <w:lang w:val="en-GB"/>
        </w:rPr>
        <w:fldChar w:fldCharType="separate"/>
      </w:r>
      <w:r w:rsidR="00BD1C61">
        <w:t xml:space="preserve">Figure </w:t>
      </w:r>
      <w:r w:rsidR="00BD1C61">
        <w:rPr>
          <w:noProof/>
        </w:rPr>
        <w:t>8</w:t>
      </w:r>
      <w:r w:rsidR="00384D67">
        <w:rPr>
          <w:lang w:val="en-GB"/>
        </w:rPr>
        <w:fldChar w:fldCharType="end"/>
      </w:r>
      <w:r>
        <w:rPr>
          <w:lang w:val="en-GB"/>
        </w:rPr>
        <w:t>).</w:t>
      </w:r>
      <w:r w:rsidR="00EC1E00">
        <w:rPr>
          <w:lang w:val="en-GB"/>
        </w:rPr>
        <w:t xml:space="preserve"> Comparing the lowest scores </w:t>
      </w:r>
      <w:r w:rsidR="00EC1E00">
        <w:rPr>
          <w:lang w:val="en-GB"/>
        </w:rPr>
        <w:lastRenderedPageBreak/>
        <w:t>for each modality indicates that there is no statistically significant difference between the model trained with modality enforcement and the one trained without modality enforcement (P = 0.5)</w:t>
      </w:r>
      <w:r w:rsidR="00DB1B15">
        <w:rPr>
          <w:lang w:val="en-GB"/>
        </w:rPr>
        <w:t xml:space="preserve">. </w:t>
      </w:r>
      <w:r w:rsidR="00DB1B15">
        <w:rPr>
          <w:lang w:val="en-GB"/>
        </w:rPr>
        <w:t xml:space="preserve">This is likely because the </w:t>
      </w:r>
      <w:r w:rsidR="00DB1B15">
        <w:rPr>
          <w:lang w:val="en-GB"/>
        </w:rPr>
        <w:t>genus</w:t>
      </w:r>
      <w:r w:rsidR="00DB1B15">
        <w:rPr>
          <w:lang w:val="en-GB"/>
        </w:rPr>
        <w:t xml:space="preserve"> modality is not offering additional information over the GE features already in the feature selection set.</w:t>
      </w:r>
      <w:r w:rsidR="00DB1B15">
        <w:rPr>
          <w:lang w:val="en-GB"/>
        </w:rPr>
        <w:t xml:space="preserve"> This also follows from the fact that few genus features are selected without parity enforcement, indicating that these features offer less </w:t>
      </w:r>
      <w:r w:rsidR="00AF0820">
        <w:rPr>
          <w:lang w:val="en-GB"/>
        </w:rPr>
        <w:t>discriminatory information</w:t>
      </w:r>
      <w:r w:rsidR="00DB1B15">
        <w:rPr>
          <w:lang w:val="en-GB"/>
        </w:rPr>
        <w:t>. Thus, even when enforcing parity</w:t>
      </w:r>
      <w:r w:rsidR="00AF0820">
        <w:rPr>
          <w:lang w:val="en-GB"/>
        </w:rPr>
        <w:t xml:space="preserve"> and ensuring there are genus features during the model training, it </w:t>
      </w:r>
      <w:r w:rsidR="00DB1B15">
        <w:rPr>
          <w:lang w:val="en-GB"/>
        </w:rPr>
        <w:t xml:space="preserve">achieves similar performance to the GE model as the prediction model </w:t>
      </w:r>
      <w:r w:rsidR="00AF0820">
        <w:rPr>
          <w:lang w:val="en-GB"/>
        </w:rPr>
        <w:t xml:space="preserve">still </w:t>
      </w:r>
      <w:r w:rsidR="0002530F">
        <w:rPr>
          <w:lang w:val="en-GB"/>
        </w:rPr>
        <w:t xml:space="preserve">assigns the most importance to </w:t>
      </w:r>
      <w:r w:rsidR="00DB1B15">
        <w:rPr>
          <w:lang w:val="en-GB"/>
        </w:rPr>
        <w:t xml:space="preserve">the GE features </w:t>
      </w:r>
      <w:r w:rsidR="0002530F">
        <w:rPr>
          <w:lang w:val="en-GB"/>
        </w:rPr>
        <w:t>and uses them to</w:t>
      </w:r>
      <w:r w:rsidR="00DB1B15">
        <w:rPr>
          <w:lang w:val="en-GB"/>
        </w:rPr>
        <w:t xml:space="preserve"> discriminate between the target values.</w:t>
      </w:r>
    </w:p>
    <w:p w14:paraId="29D50F0B" w14:textId="77777777" w:rsidR="00E07EFA" w:rsidRDefault="00792A21" w:rsidP="00E07EFA">
      <w:pPr>
        <w:keepNext/>
      </w:pPr>
      <w:r>
        <w:rPr>
          <w:noProof/>
          <w:lang w:val="en-GB"/>
        </w:rPr>
        <w:drawing>
          <wp:inline distT="0" distB="0" distL="0" distR="0" wp14:anchorId="73FFC065" wp14:editId="3A2E2D6B">
            <wp:extent cx="2191189" cy="223797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2191189" cy="2237973"/>
                    </a:xfrm>
                    <a:prstGeom prst="rect">
                      <a:avLst/>
                    </a:prstGeom>
                  </pic:spPr>
                </pic:pic>
              </a:graphicData>
            </a:graphic>
          </wp:inline>
        </w:drawing>
      </w:r>
    </w:p>
    <w:p w14:paraId="40900698" w14:textId="233E515E" w:rsidR="00241BAB" w:rsidRDefault="00E07EFA" w:rsidP="00241BAB">
      <w:pPr>
        <w:pStyle w:val="Caption"/>
      </w:pPr>
      <w:bookmarkStart w:id="5" w:name="_Ref130476870"/>
      <w:r>
        <w:t xml:space="preserve">Figure </w:t>
      </w:r>
      <w:fldSimple w:instr=" SEQ Figure \* ARABIC ">
        <w:r w:rsidR="00C527E2">
          <w:rPr>
            <w:noProof/>
          </w:rPr>
          <w:t>6</w:t>
        </w:r>
      </w:fldSimple>
      <w:bookmarkEnd w:id="5"/>
      <w:r>
        <w:t>:</w:t>
      </w:r>
      <w:r w:rsidR="00EC1E00">
        <w:t xml:space="preserve"> 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EC1E00" w:rsidRPr="004D301D">
        <w:t>∩</w:t>
      </w:r>
      <w:r w:rsidR="00EC1E00">
        <w:t xml:space="preserve"> GENUS) </w:t>
      </w:r>
      <w:r w:rsidR="00EC1E00" w:rsidRPr="00E07EFA">
        <w:t xml:space="preserve">and </w:t>
      </w:r>
      <w:r w:rsidR="00EC1E00">
        <w:t xml:space="preserve">the </w:t>
      </w:r>
      <w:r w:rsidR="00EC1E00" w:rsidRPr="00E07EFA">
        <w:t>concatenated genus + gene expression features with enforced parity (GE ∩ GENUS (parity))</w:t>
      </w:r>
      <w:r w:rsidR="00EC1E00">
        <w:t>. The endpoints of each horizontal line segment indicate the average RMSE across every random sampling iteration, while the vertical line segments indicates the standard deviation of the RMSE across these iterations.</w:t>
      </w:r>
    </w:p>
    <w:p w14:paraId="27F2B746" w14:textId="588C95A6" w:rsidR="00FA06DE" w:rsidRDefault="00FA06DE">
      <w:pPr>
        <w:pStyle w:val="Heading3"/>
      </w:pPr>
      <w:r>
        <w:t>Selected features are supported by research</w:t>
      </w:r>
    </w:p>
    <w:p w14:paraId="76F7F7E5" w14:textId="41B93CB9"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w:t>
      </w:r>
      <w:r w:rsidR="0002530F">
        <w:rPr>
          <w:lang w:val="en-GB"/>
        </w:rPr>
        <w:t xml:space="preserve"> </w:t>
      </w:r>
    </w:p>
    <w:p w14:paraId="35785938" w14:textId="07AD49DD" w:rsidR="00FA06DE" w:rsidRDefault="00FA06DE" w:rsidP="00FA06DE">
      <w:pPr>
        <w:rPr>
          <w:iCs/>
          <w:lang w:val="en-GB"/>
        </w:rPr>
      </w:pPr>
      <w:r>
        <w:rPr>
          <w:lang w:val="en-GB"/>
        </w:rPr>
        <w:t xml:space="preserve">One genus species which was frequently selected in the overlap set for stomach adenocarcinoma, is </w:t>
      </w:r>
      <w:r w:rsidRPr="009F5F31">
        <w:rPr>
          <w:i/>
          <w:iCs/>
          <w:lang w:val="en-GB"/>
        </w:rPr>
        <w:t>Helicobacter</w:t>
      </w:r>
      <w:r w:rsidR="0002530F">
        <w:rPr>
          <w:lang w:val="en-GB"/>
        </w:rPr>
        <w:t xml:space="preserve"> (</w:t>
      </w:r>
      <w:r w:rsidR="0002530F">
        <w:rPr>
          <w:lang w:val="en-GB"/>
        </w:rPr>
        <w:fldChar w:fldCharType="begin"/>
      </w:r>
      <w:r w:rsidR="0002530F">
        <w:rPr>
          <w:lang w:val="en-GB"/>
        </w:rPr>
        <w:instrText xml:space="preserve"> REF _Ref131267058 \h </w:instrText>
      </w:r>
      <w:r w:rsidR="0002530F">
        <w:rPr>
          <w:lang w:val="en-GB"/>
        </w:rPr>
      </w:r>
      <w:r w:rsidR="0002530F">
        <w:rPr>
          <w:lang w:val="en-GB"/>
        </w:rPr>
        <w:fldChar w:fldCharType="separate"/>
      </w:r>
      <w:r w:rsidR="0002530F">
        <w:t xml:space="preserve">Table </w:t>
      </w:r>
      <w:r w:rsidR="0002530F">
        <w:rPr>
          <w:noProof/>
        </w:rPr>
        <w:t>3</w:t>
      </w:r>
      <w:r w:rsidR="0002530F">
        <w:rPr>
          <w:lang w:val="en-GB"/>
        </w:rPr>
        <w:fldChar w:fldCharType="end"/>
      </w:r>
      <w:r w:rsidR="0002530F">
        <w:rPr>
          <w:lang w:val="en-GB"/>
        </w:rPr>
        <w:t>)</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9C0B79">
        <w:rPr>
          <w:i/>
          <w:iCs/>
          <w:lang w:val="en-GB"/>
        </w:rPr>
        <w:instrText xml:space="preserve"> ADDIN ZOTERO_ITEM CSL_CITATION {"citationID":"Vpmut8lh","properties":{"formattedCitation":"\\super 33\\uc0\\u8211{}35\\nosupersub{}","plainCitation":"33–35","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9C0B79" w:rsidRPr="009C0B79">
        <w:rPr>
          <w:rFonts w:ascii="Calibri" w:hAnsi="Calibri" w:cs="Calibri"/>
          <w:szCs w:val="24"/>
          <w:vertAlign w:val="superscript"/>
        </w:rPr>
        <w:t>33–35</w:t>
      </w:r>
      <w:r>
        <w:rPr>
          <w:i/>
          <w:iCs/>
          <w:lang w:val="en-GB"/>
        </w:rPr>
        <w:fldChar w:fldCharType="end"/>
      </w:r>
      <w:r>
        <w:rPr>
          <w:lang w:val="en-GB"/>
        </w:rPr>
        <w:t xml:space="preserve">. This bacteria can induce gastritis, which can then lead to stomach adenocarcinoma. </w:t>
      </w:r>
      <w:r w:rsidR="00E255FE">
        <w:rPr>
          <w:lang w:val="en-GB"/>
        </w:rPr>
        <w:t xml:space="preserve">The genus </w:t>
      </w:r>
      <w:r w:rsidR="00E255FE" w:rsidRPr="00E255FE">
        <w:rPr>
          <w:i/>
          <w:iCs/>
          <w:lang w:val="en-GB"/>
        </w:rPr>
        <w:t>Lactobacillus</w:t>
      </w:r>
      <w:r w:rsidR="00E255FE">
        <w:rPr>
          <w:lang w:val="en-GB"/>
        </w:rPr>
        <w:t xml:space="preserve"> is also linked to stomach cancer and possibly interacts with </w:t>
      </w:r>
      <w:r w:rsidR="00E255FE" w:rsidRPr="00E255FE">
        <w:rPr>
          <w:i/>
          <w:iCs/>
          <w:lang w:val="en-GB"/>
        </w:rPr>
        <w:t>H. pylori</w:t>
      </w:r>
      <w:r w:rsidR="00E255FE">
        <w:rPr>
          <w:i/>
          <w:iCs/>
          <w:lang w:val="en-GB"/>
        </w:rPr>
        <w:t xml:space="preserve"> </w:t>
      </w:r>
      <w:r w:rsidR="00E255FE">
        <w:rPr>
          <w:i/>
          <w:iCs/>
          <w:lang w:val="en-GB"/>
        </w:rPr>
        <w:fldChar w:fldCharType="begin"/>
      </w:r>
      <w:r w:rsidR="009C0B79">
        <w:rPr>
          <w:i/>
          <w:iCs/>
          <w:lang w:val="en-GB"/>
        </w:rPr>
        <w:instrText xml:space="preserve"> ADDIN ZOTERO_ITEM CSL_CITATION {"citationID":"nfn5eAfu","properties":{"formattedCitation":"\\super 36\\nosupersub{}","plainCitation":"36","noteIndex":0},"citationItems":[{"id":275,"uris":["http://zotero.org/users/local/0zqklVfX/items/6HIYQVP9"],"itemData":{"id":275,"type":"article-journal","container-title":"PLOS Pathogens","DOI":"10.1371/journal.ppat.1006573","ISSN":"1553-7374","issue":"10","journalAbbreviation":"PLOS Pathogens","language":"en","note":"publisher: Public Library of Science","page":"e1006573","source":"PLoS Journals","title":"The gastric microbiome, its interaction with Helicobacter pylori, and its potential role in the progression to stomach cancer","volume":"13","author":[{"family":"Noto","given":"Jennifer M."},{"family":"Jr","given":"Richard M. Peek"}],"issued":{"date-parts":[["2017",10,5]]}}}],"schema":"https://github.com/citation-style-language/schema/raw/master/csl-citation.json"} </w:instrText>
      </w:r>
      <w:r w:rsidR="00E255FE">
        <w:rPr>
          <w:i/>
          <w:iCs/>
          <w:lang w:val="en-GB"/>
        </w:rPr>
        <w:fldChar w:fldCharType="separate"/>
      </w:r>
      <w:r w:rsidR="009C0B79" w:rsidRPr="009C0B79">
        <w:rPr>
          <w:rFonts w:ascii="Calibri" w:hAnsi="Calibri" w:cs="Calibri"/>
          <w:szCs w:val="24"/>
          <w:vertAlign w:val="superscript"/>
        </w:rPr>
        <w:t>36</w:t>
      </w:r>
      <w:r w:rsidR="00E255FE">
        <w:rPr>
          <w:i/>
          <w:iCs/>
          <w:lang w:val="en-GB"/>
        </w:rPr>
        <w:fldChar w:fldCharType="end"/>
      </w:r>
      <w:r w:rsidR="00E255FE">
        <w:rPr>
          <w:iCs/>
          <w:lang w:val="en-GB"/>
        </w:rPr>
        <w:t>.</w:t>
      </w:r>
    </w:p>
    <w:p w14:paraId="33C0BD1B" w14:textId="5AAFD747" w:rsidR="00233908" w:rsidRDefault="00233908" w:rsidP="00FA06DE">
      <w:pPr>
        <w:rPr>
          <w:lang w:val="en-GB"/>
        </w:rPr>
      </w:pPr>
      <w:r>
        <w:rPr>
          <w:lang w:val="en-GB"/>
        </w:rPr>
        <w:t xml:space="preserve">The second most frequently selected genus feature was the HOXC10 gene, which has been found to be differentially expressed in stomach cancer tissues versus normal tissues and significantly promote </w:t>
      </w:r>
      <w:proofErr w:type="spellStart"/>
      <w:r>
        <w:rPr>
          <w:lang w:val="en-GB"/>
        </w:rPr>
        <w:t>tumor</w:t>
      </w:r>
      <w:proofErr w:type="spellEnd"/>
      <w:r>
        <w:rPr>
          <w:lang w:val="en-GB"/>
        </w:rPr>
        <w:t xml:space="preserve"> development </w:t>
      </w:r>
      <w:r>
        <w:rPr>
          <w:lang w:val="en-GB"/>
        </w:rPr>
        <w:fldChar w:fldCharType="begin"/>
      </w:r>
      <w:r w:rsidR="009C0B79">
        <w:rPr>
          <w:lang w:val="en-GB"/>
        </w:rPr>
        <w:instrText xml:space="preserve"> ADDIN ZOTERO_ITEM CSL_CITATION {"citationID":"a19kr4veb78","properties":{"formattedCitation":"\\super 37\\nosupersub{}","plainCitation":"37","noteIndex":0},"citationItems":[{"id":292,"uris":["http://zotero.org/users/local/0zqklVfX/items/THF8UEPS"],"itemData":{"id":292,"type":"article-journal","abstract":"Objective\nAs an important regulator of embryonic morphogenesis, homeodomain-containing gene 10 (HOXC10) has been found to promote progression of human cancers and its expression indicates poor survival outcome. However, very few studies are available on the role of HOXC10 in gastric carcinoma. Therefore, the aim of this study was to determine the role of HOXC10 in gastric cancer and the potential mechanism underlying its function for cancer biology.\n\n\nMethods\nA primary gastric cancer mouse model was obtained via intra-gastric wall injection of gastric cancer cells and was used to evaluate the function of HOXC10 during gastric cancer progression in vivo. Immunohistochemistry was performed to visualize and measure HOXC10 protein expression in gastric cancer tissue. Cells were transfected with plasmids to increase the expression of HOXC10, and siRNA transfection was performed to suppress HOXC10 expression. Reverse transcription polymerase chain reaction (RT-PCR) and western blotting were utilized to measure mRNA and protein expression, respectively. Proliferation, migration, and invasion were investigated using 3-(4,5-dimethylthiazol-2-yl)-2,5-diphenyltetrazolium bromide (MTT) assay, wound healing assay, and matrigel invasion assay in vitro, respectively.\n\n\nResults\nHOXC10 expression was significantly increased in gastric cancer tissues compared to matched normal tissues. HOXC10 up-regulation significantly increased tumor volumes in nude mice. Plasmid transfection significantly increased HOXC10 protein and mRNA expressions and effectively promoted cell proliferation. Moreover, HOXC10 up-regulation significantly promoted migration and invasion of gastric cancer cells. Mechanistic investigation showed that HOXC10 up-regulation significantly increased mRNA and protein expression of mitogen-activated protein kinase (MAPK) signaling related genes, including c-myc, c-jun and p53, while also modulating the phosphorylation of c-Jun N-terminal kinase (JNK), extracellular signal-regulated kinase (ERK) and P38 but not their total protein levels.\n\n\nConclusions\nThis study demonstrated the tight link between HOXC10 and gastric cancer cell proliferation and metastasis via involvement of the MAPK pathway.","container-title":"Chinese Journal of Cancer Research","DOI":"10.21147/j.issn.1000-9604.2017.06.12","ISSN":"1000-9604","issue":"6","journalAbbreviation":"Chin J Cancer Res","note":"PMID: 29353980\nPMCID: PMC5775019","page":"572-580","source":"PubMed Central","title":"HOXC10 up-regulation promotes gastric cancer cell proliferation and metastasis through MAPK pathway","volume":"29","author":[{"family":"Guo","given":"Chen"},{"family":"Hou","given":"Jianing"},{"family":"Ao","given":"Sheng"},{"family":"Deng","given":"Xingming"},{"family":"Lyu","given":"Guoqing"}],"issued":{"date-parts":[["2017",12]]}}}],"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37</w:t>
      </w:r>
      <w:r>
        <w:rPr>
          <w:lang w:val="en-GB"/>
        </w:rPr>
        <w:fldChar w:fldCharType="end"/>
      </w:r>
      <w:r>
        <w:rPr>
          <w:lang w:val="en-GB"/>
        </w:rPr>
        <w:t xml:space="preserve">. </w:t>
      </w:r>
      <w:r w:rsidR="001916FD">
        <w:rPr>
          <w:lang w:val="en-GB"/>
        </w:rPr>
        <w:t xml:space="preserve">The third most selected feature was the PRSS21 gene, which was previously found to be among the most important biomarkers in a gene signature set for detecting metastasis in stomach cancer patients </w:t>
      </w:r>
      <w:r w:rsidR="001916FD">
        <w:rPr>
          <w:lang w:val="en-GB"/>
        </w:rPr>
        <w:fldChar w:fldCharType="begin"/>
      </w:r>
      <w:r w:rsidR="009C0B79">
        <w:rPr>
          <w:lang w:val="en-GB"/>
        </w:rPr>
        <w:instrText xml:space="preserve"> ADDIN ZOTERO_ITEM CSL_CITATION {"citationID":"asaqo0baa7","properties":{"formattedCitation":"\\super 27\\nosupersub{}","plainCitation":"27","noteIndex":0},"citationItems":[{"id":295,"uris":["http://zotero.org/users/local/0zqklVfX/items/YCN6T2XC"],"itemData":{"id":295,"type":"article-journal","abstract":"Background\nAlthough identification of lymph node (LN) metastasis is a well-recognized strategy for improving outcomes in patients with gastric cancer (GC), currently there is lack of availability of adequate molecular biomarkers that can identify such metastasis. Herein we have developed a robust gene-expression signature for detecting LN metastasis in early stage GC by using a transcriptome-wide biomarker discovery and subsequent validation in multiple clinical cohorts.\nMethods\nA total of 532 patients with pathological T1 and T2 GC from 4 different cohorts were analyzed. Two independent datasets (n = 96, and n = 188) were used to establish a gene signature for the identification of LN metastasis in GC patients. The diagnostic performance of our gene-expression signature was subsequently assessed in two independent clinical cohorts using qRT-PCR assays (n = 101, and n = 147), and subsequently compared against conventional tumor markers and image-based diagnostics.\nFindings\nWe established a 15-gene signature by analyzing multiple high throughput datasets, which robustly distinguished LN status in both training (AUC = 0.765, 95% CI 0.667–0.863) and validation cohorts (AUC = 0.742, 95% CI 0.630–0.852). Notably, the 15-gene signature was significantly superior compared to the conventional tumor markers, CEA (P = .04) and CA19–9 (P = .005), as well as computed tomography-based imaging (P = .04).\nInterpretation\nWe have established and validated a 15-gene signature for detecting LN metastasis in GC patients, which offers a robust diagnostic tool for potentially improving treatment outcomes in gastric cancer patients.\nFund\nNIH: CA72851, CA181572, CA14792, CA202797, CA187956; CPRIT: RP140784: Baylor Sammons Cancer Center polot grants (AG), VPRT: 9610337, CityU 21101115, 11102317, 11103718; JCYJ20170307091256048 (XW).","container-title":"EBioMedicine","DOI":"10.1016/j.ebiom.2019.01.057","ISSN":"2352-3964","journalAbbreviation":"EBioMedicine","language":"en","page":"268-275","source":"ScienceDirect","title":"A genomewide transcriptomic approach identifies a novel gene expression signature for the detection of lymph node metastasis in patients with early stage gastric cancer","volume":"41","author":[{"family":"Izumi","given":"Daisuke"},{"family":"Gao","given":"Feng"},{"family":"Toden","given":"Shusuke"},{"family":"Sonohara","given":"Fuminori"},{"family":"Kanda","given":"Mitsuro"},{"family":"Ishimoto","given":"Takatsugu"},{"family":"Kodera","given":"Yasuhiro"},{"family":"Wang","given":"Xin"},{"family":"Baba","given":"Hideo"},{"family":"Goel","given":"Ajay"}],"issued":{"date-parts":[["2019",3,1]]}}}],"schema":"https://github.com/citation-style-language/schema/raw/master/csl-citation.json"} </w:instrText>
      </w:r>
      <w:r w:rsidR="001916FD">
        <w:rPr>
          <w:lang w:val="en-GB"/>
        </w:rPr>
        <w:fldChar w:fldCharType="separate"/>
      </w:r>
      <w:r w:rsidR="009C0B79" w:rsidRPr="009C0B79">
        <w:rPr>
          <w:rFonts w:ascii="Calibri" w:hAnsi="Calibri" w:cs="Calibri"/>
          <w:szCs w:val="24"/>
          <w:vertAlign w:val="superscript"/>
        </w:rPr>
        <w:t>27</w:t>
      </w:r>
      <w:r w:rsidR="001916FD">
        <w:rPr>
          <w:lang w:val="en-GB"/>
        </w:rPr>
        <w:fldChar w:fldCharType="end"/>
      </w:r>
      <w:r w:rsidR="001916FD">
        <w:rPr>
          <w:lang w:val="en-GB"/>
        </w:rPr>
        <w:t xml:space="preserve">. </w:t>
      </w:r>
      <w:r w:rsidR="004B7144">
        <w:rPr>
          <w:lang w:val="en-GB"/>
        </w:rPr>
        <w:t xml:space="preserve"> This indicates that the feature selection step is selecting biologically relevant features. </w:t>
      </w:r>
    </w:p>
    <w:p w14:paraId="63269F94" w14:textId="77777777" w:rsidR="004A79CD" w:rsidRDefault="004A79CD" w:rsidP="00FA06DE">
      <w:pPr>
        <w:rPr>
          <w:lang w:val="en-GB"/>
        </w:rPr>
      </w:pPr>
    </w:p>
    <w:tbl>
      <w:tblPr>
        <w:tblStyle w:val="GridTable1Light-Accent3"/>
        <w:tblW w:w="8557" w:type="dxa"/>
        <w:tblLook w:val="04A0" w:firstRow="1" w:lastRow="0" w:firstColumn="1" w:lastColumn="0" w:noHBand="0" w:noVBand="1"/>
      </w:tblPr>
      <w:tblGrid>
        <w:gridCol w:w="1202"/>
        <w:gridCol w:w="1471"/>
        <w:gridCol w:w="3167"/>
        <w:gridCol w:w="2717"/>
      </w:tblGrid>
      <w:tr w:rsidR="004A79CD" w14:paraId="512CC0BB" w14:textId="5A8C4F8D" w:rsidTr="004A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Pr>
          <w:p w14:paraId="662601A9" w14:textId="78593BF9" w:rsidR="004A79CD" w:rsidRDefault="004A79CD" w:rsidP="004A79CD">
            <w:pPr>
              <w:rPr>
                <w:lang w:val="en-GB"/>
              </w:rPr>
            </w:pPr>
            <w:r>
              <w:rPr>
                <w:lang w:val="en-GB"/>
              </w:rPr>
              <w:t>Rank</w:t>
            </w:r>
          </w:p>
        </w:tc>
        <w:tc>
          <w:tcPr>
            <w:tcW w:w="1471" w:type="dxa"/>
          </w:tcPr>
          <w:p w14:paraId="1DB63402" w14:textId="4791E062" w:rsidR="004A79CD" w:rsidRDefault="004A79CD" w:rsidP="004A79CD">
            <w:pPr>
              <w:cnfStyle w:val="100000000000" w:firstRow="1" w:lastRow="0" w:firstColumn="0" w:lastColumn="0" w:oddVBand="0" w:evenVBand="0" w:oddHBand="0" w:evenHBand="0" w:firstRowFirstColumn="0" w:firstRowLastColumn="0" w:lastRowFirstColumn="0" w:lastRowLastColumn="0"/>
              <w:rPr>
                <w:lang w:val="en-GB"/>
              </w:rPr>
            </w:pPr>
            <w:r>
              <w:rPr>
                <w:lang w:val="en-GB"/>
              </w:rPr>
              <w:t>Feature name</w:t>
            </w:r>
          </w:p>
        </w:tc>
        <w:tc>
          <w:tcPr>
            <w:tcW w:w="3167" w:type="dxa"/>
          </w:tcPr>
          <w:p w14:paraId="0299610C" w14:textId="4EA19E1A" w:rsidR="004A79CD" w:rsidRDefault="004A79CD" w:rsidP="004A79CD">
            <w:pPr>
              <w:cnfStyle w:val="100000000000" w:firstRow="1" w:lastRow="0" w:firstColumn="0" w:lastColumn="0" w:oddVBand="0" w:evenVBand="0" w:oddHBand="0" w:evenHBand="0" w:firstRowFirstColumn="0" w:firstRowLastColumn="0" w:lastRowFirstColumn="0" w:lastRowLastColumn="0"/>
              <w:rPr>
                <w:lang w:val="en-GB"/>
              </w:rPr>
            </w:pPr>
            <w:r>
              <w:rPr>
                <w:lang w:val="en-GB"/>
              </w:rPr>
              <w:t>Frequency selected</w:t>
            </w:r>
          </w:p>
        </w:tc>
        <w:tc>
          <w:tcPr>
            <w:tcW w:w="2717" w:type="dxa"/>
          </w:tcPr>
          <w:p w14:paraId="53D4B8B3" w14:textId="5F51377C" w:rsidR="004A79CD" w:rsidRDefault="004A79CD" w:rsidP="004A79CD">
            <w:pPr>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Feature type </w:t>
            </w:r>
          </w:p>
        </w:tc>
      </w:tr>
      <w:tr w:rsidR="004A79CD" w14:paraId="12B14F09" w14:textId="22BE9B1F"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27077103" w14:textId="125EA7E9" w:rsidR="004A79CD" w:rsidRDefault="004A79CD" w:rsidP="004A79CD">
            <w:pPr>
              <w:rPr>
                <w:lang w:val="en-GB"/>
              </w:rPr>
            </w:pPr>
            <w:r>
              <w:rPr>
                <w:lang w:val="en-GB"/>
              </w:rPr>
              <w:t>1</w:t>
            </w:r>
          </w:p>
        </w:tc>
        <w:tc>
          <w:tcPr>
            <w:tcW w:w="1471" w:type="dxa"/>
            <w:shd w:val="clear" w:color="auto" w:fill="B4C6E7" w:themeFill="accent1" w:themeFillTint="66"/>
          </w:tcPr>
          <w:p w14:paraId="3CEAA8B1" w14:textId="0E352789"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TDRD9</w:t>
            </w:r>
          </w:p>
        </w:tc>
        <w:tc>
          <w:tcPr>
            <w:tcW w:w="3167" w:type="dxa"/>
            <w:shd w:val="clear" w:color="auto" w:fill="B4C6E7" w:themeFill="accent1" w:themeFillTint="66"/>
          </w:tcPr>
          <w:p w14:paraId="3AE8DE9F" w14:textId="4AC3812F"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84%</w:t>
            </w:r>
          </w:p>
        </w:tc>
        <w:tc>
          <w:tcPr>
            <w:tcW w:w="2717" w:type="dxa"/>
            <w:shd w:val="clear" w:color="auto" w:fill="B4C6E7" w:themeFill="accent1" w:themeFillTint="66"/>
          </w:tcPr>
          <w:p w14:paraId="0551C3EA" w14:textId="7A0FC44D"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57A933EA" w14:textId="2CD59EB5"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54F771AA" w14:textId="545C5136" w:rsidR="004A79CD" w:rsidRDefault="004A79CD" w:rsidP="004A79CD">
            <w:pPr>
              <w:rPr>
                <w:lang w:val="en-GB"/>
              </w:rPr>
            </w:pPr>
            <w:r>
              <w:rPr>
                <w:lang w:val="en-GB"/>
              </w:rPr>
              <w:t>2</w:t>
            </w:r>
          </w:p>
        </w:tc>
        <w:tc>
          <w:tcPr>
            <w:tcW w:w="1471" w:type="dxa"/>
            <w:shd w:val="clear" w:color="auto" w:fill="B4C6E7" w:themeFill="accent1" w:themeFillTint="66"/>
          </w:tcPr>
          <w:p w14:paraId="3731B482" w14:textId="6645AFF7"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HOXC10</w:t>
            </w:r>
          </w:p>
        </w:tc>
        <w:tc>
          <w:tcPr>
            <w:tcW w:w="3167" w:type="dxa"/>
            <w:shd w:val="clear" w:color="auto" w:fill="B4C6E7" w:themeFill="accent1" w:themeFillTint="66"/>
          </w:tcPr>
          <w:p w14:paraId="13B3113E" w14:textId="2CE7CAFD"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83%</w:t>
            </w:r>
          </w:p>
        </w:tc>
        <w:tc>
          <w:tcPr>
            <w:tcW w:w="2717" w:type="dxa"/>
            <w:shd w:val="clear" w:color="auto" w:fill="B4C6E7" w:themeFill="accent1" w:themeFillTint="66"/>
          </w:tcPr>
          <w:p w14:paraId="1A365029" w14:textId="11A27B15"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3681869C" w14:textId="30ADF688"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5F7D9811" w14:textId="74A46DF7" w:rsidR="004A79CD" w:rsidRDefault="004A79CD" w:rsidP="004A79CD">
            <w:pPr>
              <w:rPr>
                <w:lang w:val="en-GB"/>
              </w:rPr>
            </w:pPr>
            <w:r>
              <w:rPr>
                <w:lang w:val="en-GB"/>
              </w:rPr>
              <w:lastRenderedPageBreak/>
              <w:t>3</w:t>
            </w:r>
          </w:p>
        </w:tc>
        <w:tc>
          <w:tcPr>
            <w:tcW w:w="1471" w:type="dxa"/>
            <w:shd w:val="clear" w:color="auto" w:fill="B4C6E7" w:themeFill="accent1" w:themeFillTint="66"/>
          </w:tcPr>
          <w:p w14:paraId="11398149" w14:textId="383E65EE"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PRSS21</w:t>
            </w:r>
          </w:p>
        </w:tc>
        <w:tc>
          <w:tcPr>
            <w:tcW w:w="3167" w:type="dxa"/>
            <w:shd w:val="clear" w:color="auto" w:fill="B4C6E7" w:themeFill="accent1" w:themeFillTint="66"/>
          </w:tcPr>
          <w:p w14:paraId="2F8C5ABB" w14:textId="5945E4D4"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78.5%</w:t>
            </w:r>
          </w:p>
        </w:tc>
        <w:tc>
          <w:tcPr>
            <w:tcW w:w="2717" w:type="dxa"/>
            <w:shd w:val="clear" w:color="auto" w:fill="B4C6E7" w:themeFill="accent1" w:themeFillTint="66"/>
          </w:tcPr>
          <w:p w14:paraId="1CD79DBE" w14:textId="48D0B0A4"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11E5A15E" w14:textId="16CB4FCD"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56249407" w14:textId="631B8567" w:rsidR="004A79CD" w:rsidRDefault="004A79CD" w:rsidP="004A79CD">
            <w:pPr>
              <w:rPr>
                <w:lang w:val="en-GB"/>
              </w:rPr>
            </w:pPr>
            <w:r>
              <w:rPr>
                <w:lang w:val="en-GB"/>
              </w:rPr>
              <w:t>4</w:t>
            </w:r>
          </w:p>
        </w:tc>
        <w:tc>
          <w:tcPr>
            <w:tcW w:w="1471" w:type="dxa"/>
            <w:shd w:val="clear" w:color="auto" w:fill="B4C6E7" w:themeFill="accent1" w:themeFillTint="66"/>
          </w:tcPr>
          <w:p w14:paraId="2215DDE0" w14:textId="40FEBDC1"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HOXA13</w:t>
            </w:r>
          </w:p>
        </w:tc>
        <w:tc>
          <w:tcPr>
            <w:tcW w:w="3167" w:type="dxa"/>
            <w:shd w:val="clear" w:color="auto" w:fill="B4C6E7" w:themeFill="accent1" w:themeFillTint="66"/>
          </w:tcPr>
          <w:p w14:paraId="235F1642" w14:textId="7CE6A9D5"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67%</w:t>
            </w:r>
          </w:p>
        </w:tc>
        <w:tc>
          <w:tcPr>
            <w:tcW w:w="2717" w:type="dxa"/>
            <w:shd w:val="clear" w:color="auto" w:fill="B4C6E7" w:themeFill="accent1" w:themeFillTint="66"/>
          </w:tcPr>
          <w:p w14:paraId="10C133C8" w14:textId="358DAC2C"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024AC213" w14:textId="5EEC3DFF"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0E3FCF2D" w14:textId="31D9B72E" w:rsidR="004A79CD" w:rsidRDefault="004A79CD" w:rsidP="004A79CD">
            <w:pPr>
              <w:rPr>
                <w:lang w:val="en-GB"/>
              </w:rPr>
            </w:pPr>
            <w:r>
              <w:rPr>
                <w:lang w:val="en-GB"/>
              </w:rPr>
              <w:t>5</w:t>
            </w:r>
          </w:p>
        </w:tc>
        <w:tc>
          <w:tcPr>
            <w:tcW w:w="1471" w:type="dxa"/>
            <w:shd w:val="clear" w:color="auto" w:fill="B4C6E7" w:themeFill="accent1" w:themeFillTint="66"/>
          </w:tcPr>
          <w:p w14:paraId="316C6040" w14:textId="46363A32"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HOXC9</w:t>
            </w:r>
          </w:p>
        </w:tc>
        <w:tc>
          <w:tcPr>
            <w:tcW w:w="3167" w:type="dxa"/>
            <w:shd w:val="clear" w:color="auto" w:fill="B4C6E7" w:themeFill="accent1" w:themeFillTint="66"/>
          </w:tcPr>
          <w:p w14:paraId="376D971B" w14:textId="454B9DC4"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62%</w:t>
            </w:r>
          </w:p>
        </w:tc>
        <w:tc>
          <w:tcPr>
            <w:tcW w:w="2717" w:type="dxa"/>
            <w:shd w:val="clear" w:color="auto" w:fill="B4C6E7" w:themeFill="accent1" w:themeFillTint="66"/>
          </w:tcPr>
          <w:p w14:paraId="28133E46" w14:textId="46596A2E"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0C0078AC" w14:textId="0548C6B8"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F7CAAC" w:themeFill="accent2" w:themeFillTint="66"/>
          </w:tcPr>
          <w:p w14:paraId="10314CDD" w14:textId="085535BB" w:rsidR="004A79CD" w:rsidRPr="004B7144" w:rsidRDefault="004A79CD" w:rsidP="004A79CD">
            <w:pPr>
              <w:rPr>
                <w:i/>
                <w:iCs/>
                <w:lang w:val="en-GB"/>
              </w:rPr>
            </w:pPr>
            <w:r>
              <w:rPr>
                <w:lang w:val="en-GB"/>
              </w:rPr>
              <w:t>6</w:t>
            </w:r>
          </w:p>
        </w:tc>
        <w:tc>
          <w:tcPr>
            <w:tcW w:w="1471" w:type="dxa"/>
            <w:shd w:val="clear" w:color="auto" w:fill="F7CAAC" w:themeFill="accent2" w:themeFillTint="66"/>
          </w:tcPr>
          <w:p w14:paraId="09040F86" w14:textId="66A9F13D" w:rsidR="004A79CD" w:rsidRPr="004B7144" w:rsidRDefault="004A79CD" w:rsidP="004A79CD">
            <w:pPr>
              <w:cnfStyle w:val="000000000000" w:firstRow="0" w:lastRow="0" w:firstColumn="0" w:lastColumn="0" w:oddVBand="0" w:evenVBand="0" w:oddHBand="0" w:evenHBand="0" w:firstRowFirstColumn="0" w:firstRowLastColumn="0" w:lastRowFirstColumn="0" w:lastRowLastColumn="0"/>
              <w:rPr>
                <w:i/>
                <w:iCs/>
                <w:lang w:val="en-GB"/>
              </w:rPr>
            </w:pPr>
            <w:r w:rsidRPr="004B7144">
              <w:rPr>
                <w:i/>
                <w:iCs/>
                <w:lang w:val="en-GB"/>
              </w:rPr>
              <w:t>Helicobacter</w:t>
            </w:r>
          </w:p>
        </w:tc>
        <w:tc>
          <w:tcPr>
            <w:tcW w:w="3167" w:type="dxa"/>
            <w:shd w:val="clear" w:color="auto" w:fill="F7CAAC" w:themeFill="accent2" w:themeFillTint="66"/>
          </w:tcPr>
          <w:p w14:paraId="17A0B9B1" w14:textId="177240A6" w:rsidR="004A79CD" w:rsidRDefault="004A79CD" w:rsidP="004A79CD">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53%</w:t>
            </w:r>
          </w:p>
        </w:tc>
        <w:tc>
          <w:tcPr>
            <w:tcW w:w="2717" w:type="dxa"/>
            <w:shd w:val="clear" w:color="auto" w:fill="F7CAAC" w:themeFill="accent2" w:themeFillTint="66"/>
          </w:tcPr>
          <w:p w14:paraId="53FC38AA" w14:textId="4E74C98C" w:rsidR="004A79CD" w:rsidRDefault="004A79CD" w:rsidP="004A79CD">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r w:rsidR="004A79CD" w14:paraId="1F0E6079" w14:textId="77777777"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F7CAAC" w:themeFill="accent2" w:themeFillTint="66"/>
          </w:tcPr>
          <w:p w14:paraId="18189E57" w14:textId="47FB0E7D" w:rsidR="004A79CD" w:rsidRDefault="004A79CD" w:rsidP="004A79CD">
            <w:pPr>
              <w:rPr>
                <w:i/>
                <w:iCs/>
                <w:lang w:val="en-GB"/>
              </w:rPr>
            </w:pPr>
            <w:r>
              <w:rPr>
                <w:lang w:val="en-GB"/>
              </w:rPr>
              <w:t>136</w:t>
            </w:r>
          </w:p>
        </w:tc>
        <w:tc>
          <w:tcPr>
            <w:tcW w:w="1471" w:type="dxa"/>
            <w:shd w:val="clear" w:color="auto" w:fill="F7CAAC" w:themeFill="accent2" w:themeFillTint="66"/>
          </w:tcPr>
          <w:p w14:paraId="1B39611C" w14:textId="1B076369" w:rsidR="004A79CD" w:rsidRPr="004B7144" w:rsidRDefault="004A79CD" w:rsidP="004A79CD">
            <w:pPr>
              <w:cnfStyle w:val="000000000000" w:firstRow="0" w:lastRow="0" w:firstColumn="0" w:lastColumn="0" w:oddVBand="0" w:evenVBand="0" w:oddHBand="0" w:evenHBand="0" w:firstRowFirstColumn="0" w:firstRowLastColumn="0" w:lastRowFirstColumn="0" w:lastRowLastColumn="0"/>
              <w:rPr>
                <w:i/>
                <w:iCs/>
                <w:lang w:val="en-GB"/>
              </w:rPr>
            </w:pPr>
            <w:r>
              <w:rPr>
                <w:i/>
                <w:iCs/>
                <w:lang w:val="en-GB"/>
              </w:rPr>
              <w:t>Lactobacillus</w:t>
            </w:r>
          </w:p>
        </w:tc>
        <w:tc>
          <w:tcPr>
            <w:tcW w:w="3167" w:type="dxa"/>
            <w:shd w:val="clear" w:color="auto" w:fill="F7CAAC" w:themeFill="accent2" w:themeFillTint="66"/>
          </w:tcPr>
          <w:p w14:paraId="0EDCC160" w14:textId="20FB5235" w:rsidR="004A79CD" w:rsidRDefault="004A79CD" w:rsidP="004A79CD">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0.5%</w:t>
            </w:r>
          </w:p>
        </w:tc>
        <w:tc>
          <w:tcPr>
            <w:tcW w:w="2717" w:type="dxa"/>
            <w:shd w:val="clear" w:color="auto" w:fill="F7CAAC" w:themeFill="accent2" w:themeFillTint="66"/>
          </w:tcPr>
          <w:p w14:paraId="45F33A3F" w14:textId="743B8073" w:rsidR="004A79CD" w:rsidRDefault="004A79CD" w:rsidP="004A79CD">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bl>
    <w:p w14:paraId="7C4B42E7" w14:textId="77777777" w:rsidR="00567689" w:rsidRPr="00C170C1" w:rsidRDefault="00567689" w:rsidP="00567689">
      <w:pPr>
        <w:pStyle w:val="Caption"/>
        <w:rPr>
          <w:lang w:val="en-GB"/>
        </w:rPr>
      </w:pPr>
      <w:bookmarkStart w:id="6" w:name="_Ref131267058"/>
      <w:r>
        <w:t xml:space="preserve">Table </w:t>
      </w:r>
      <w:fldSimple w:instr=" SEQ Table \* ARABIC ">
        <w:r>
          <w:rPr>
            <w:noProof/>
          </w:rPr>
          <w:t>3</w:t>
        </w:r>
      </w:fldSimple>
      <w:bookmarkEnd w:id="6"/>
      <w:r>
        <w:t xml:space="preserve">: </w:t>
      </w:r>
      <w:r>
        <w:t>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04E5C845" w14:textId="6E52907A" w:rsidR="004B7144" w:rsidRPr="00E255FE" w:rsidRDefault="004B7144" w:rsidP="00567689">
      <w:pPr>
        <w:pStyle w:val="Caption"/>
        <w:rPr>
          <w:lang w:val="en-GB"/>
        </w:rPr>
      </w:pPr>
    </w:p>
    <w:p w14:paraId="12333B30" w14:textId="1BEF7F2F" w:rsidR="00FA06DE" w:rsidRDefault="00B30E83" w:rsidP="00F0583A">
      <w:pPr>
        <w:pStyle w:val="Heading2"/>
      </w:pPr>
      <w:r>
        <w:t>Using complex integration method does not improve performance of integrated set</w:t>
      </w:r>
    </w:p>
    <w:p w14:paraId="4E364671" w14:textId="68A308AE" w:rsid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00E7AD4B" w:rsidR="006442A3" w:rsidRPr="006442A3" w:rsidRDefault="009703A2" w:rsidP="006442A3">
      <w:pPr>
        <w:pStyle w:val="Heading3"/>
      </w:pPr>
      <w:r>
        <w:t>No improvement with holo-</w:t>
      </w:r>
      <w:proofErr w:type="spellStart"/>
      <w:r>
        <w:t>omic</w:t>
      </w:r>
      <w:proofErr w:type="spellEnd"/>
      <w:r>
        <w:t xml:space="preserve"> approach with a</w:t>
      </w:r>
      <w:r w:rsidR="00447E7D" w:rsidRPr="00447E7D">
        <w:t xml:space="preserve">utoencoder </w:t>
      </w:r>
      <w:r>
        <w:t>integrated features</w:t>
      </w:r>
    </w:p>
    <w:p w14:paraId="5DAB486D" w14:textId="27053D36" w:rsidR="009703A2" w:rsidRDefault="009703A2" w:rsidP="00447E7D">
      <w:r>
        <w:t xml:space="preserve">As autoencoders have successfully been used to integrate multi-omics host features, partially due to its ability to capture nonlinear relationships between features, we used an autoencoder to integrate the GE and GENUS features and then trained a prediction model on the integrated data. We based our model on a deep autoencoder architecture successfully used by Chaudhary et al. to integrate host multi-omics data for liver cancer. Using an autoencoder for liver cancer survival rate prediction and subtype classification </w:t>
      </w:r>
      <w:r>
        <w:fldChar w:fldCharType="begin"/>
      </w:r>
      <w:r w:rsidR="0065515F">
        <w:instrText xml:space="preserve"> ADDIN ZOTERO_ITEM CSL_CITATION {"citationID":"aoadN0Fp","properties":{"formattedCitation":"\\super 2\\nosupersub{}","plainCitation":"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65515F" w:rsidRPr="0065515F">
        <w:rPr>
          <w:rFonts w:ascii="Calibri" w:hAnsi="Calibri" w:cs="Calibri"/>
          <w:szCs w:val="24"/>
          <w:vertAlign w:val="superscript"/>
        </w:rPr>
        <w:t>2</w:t>
      </w:r>
      <w:r>
        <w:fldChar w:fldCharType="end"/>
      </w:r>
      <w:r>
        <w:t xml:space="preserve"> as well as other prediction tasks </w:t>
      </w:r>
      <w:r>
        <w:fldChar w:fldCharType="begin"/>
      </w:r>
      <w:r w:rsidR="009C0B79">
        <w:instrText xml:space="preserve"> ADDIN ZOTERO_ITEM CSL_CITATION {"citationID":"m52EkaQl","properties":{"formattedCitation":"\\super 29\\nosupersub{}","plainCitation":"29","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fldChar w:fldCharType="separate"/>
      </w:r>
      <w:r w:rsidR="009C0B79" w:rsidRPr="009C0B79">
        <w:rPr>
          <w:rFonts w:ascii="Calibri" w:hAnsi="Calibri" w:cs="Calibri"/>
          <w:szCs w:val="24"/>
          <w:vertAlign w:val="superscript"/>
        </w:rPr>
        <w:t>29</w:t>
      </w:r>
      <w:r>
        <w:fldChar w:fldCharType="end"/>
      </w:r>
      <w:r>
        <w:t>.</w:t>
      </w:r>
    </w:p>
    <w:p w14:paraId="22CBA7D2" w14:textId="497E47B9" w:rsidR="00447E7D" w:rsidRDefault="009703A2" w:rsidP="00447E7D">
      <w:r>
        <w:t xml:space="preserve">Again, there is no additional improvement </w:t>
      </w:r>
      <w:r w:rsidR="007B09BD">
        <w:t xml:space="preserve">with the holo-omics approach when using AE integrated features over only using GE features (P = 0.5) </w:t>
      </w:r>
      <w:r w:rsidR="00D11545">
        <w:t>(</w:t>
      </w:r>
      <w:r w:rsidR="00D11545">
        <w:fldChar w:fldCharType="begin"/>
      </w:r>
      <w:r w:rsidR="00D11545">
        <w:instrText xml:space="preserve"> REF _Ref128409828 \h </w:instrText>
      </w:r>
      <w:r w:rsidR="00D11545">
        <w:fldChar w:fldCharType="separate"/>
      </w:r>
      <w:r w:rsidR="00BD1C61">
        <w:t xml:space="preserve">Figure </w:t>
      </w:r>
      <w:r w:rsidR="00BD1C61">
        <w:rPr>
          <w:noProof/>
        </w:rPr>
        <w:t>10</w:t>
      </w:r>
      <w:r w:rsidR="00D11545">
        <w:fldChar w:fldCharType="end"/>
      </w:r>
      <w:r w:rsidR="00D11545">
        <w:t>).</w:t>
      </w:r>
      <w:r w:rsidR="007B09BD">
        <w:t xml:space="preserve"> As can be seen, the model does converge to the same RMSE error with fewer amounts of features, which indicates that it is able to capture a latent representation of the integrated features. However, it does not appear to offer additional information over simply using the gene expression data alone.</w:t>
      </w:r>
    </w:p>
    <w:p w14:paraId="72365003" w14:textId="0447B58C" w:rsidR="00D216E4" w:rsidRDefault="00D216E4" w:rsidP="00447E7D"/>
    <w:p w14:paraId="62AF5B0F" w14:textId="77777777" w:rsidR="00277133" w:rsidRDefault="00277133" w:rsidP="00277133">
      <w:pPr>
        <w:keepNext/>
      </w:pPr>
      <w:r>
        <w:rPr>
          <w:noProof/>
        </w:rPr>
        <w:drawing>
          <wp:inline distT="0" distB="0" distL="0" distR="0" wp14:anchorId="2B0AA7A2" wp14:editId="7F3ADD3D">
            <wp:extent cx="5608760" cy="2870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5">
                      <a:extLst>
                        <a:ext uri="{28A0092B-C50C-407E-A947-70E740481C1C}">
                          <a14:useLocalDpi xmlns:a14="http://schemas.microsoft.com/office/drawing/2010/main" val="0"/>
                        </a:ext>
                      </a:extLst>
                    </a:blip>
                    <a:stretch>
                      <a:fillRect/>
                    </a:stretch>
                  </pic:blipFill>
                  <pic:spPr>
                    <a:xfrm>
                      <a:off x="0" y="0"/>
                      <a:ext cx="5627608" cy="2879845"/>
                    </a:xfrm>
                    <a:prstGeom prst="rect">
                      <a:avLst/>
                    </a:prstGeom>
                  </pic:spPr>
                </pic:pic>
              </a:graphicData>
            </a:graphic>
          </wp:inline>
        </w:drawing>
      </w:r>
    </w:p>
    <w:p w14:paraId="74A78AE3" w14:textId="094F0CD2" w:rsidR="00703129" w:rsidRDefault="00277133" w:rsidP="00703129">
      <w:pPr>
        <w:pStyle w:val="Caption"/>
      </w:pPr>
      <w:bookmarkStart w:id="7" w:name="_Ref128409828"/>
      <w:r>
        <w:t xml:space="preserve">Figure </w:t>
      </w:r>
      <w:fldSimple w:instr=" SEQ Figure \* ARABIC ">
        <w:r w:rsidR="00C527E2">
          <w:rPr>
            <w:noProof/>
          </w:rPr>
          <w:t>7</w:t>
        </w:r>
      </w:fldSimple>
      <w:bookmarkEnd w:id="7"/>
      <w:r>
        <w:t>:</w:t>
      </w:r>
      <w:r w:rsidR="00703129" w:rsidRPr="00703129">
        <w:t xml:space="preserve"> </w:t>
      </w:r>
      <w:r w:rsidR="00703129">
        <w:t xml:space="preserve">root-mean-squared error (RMSE) for the stage prediction endpoint for STAD (stomach adenocarcinoma). Each line contains the RMSE for an elastic net model trained and tested on a different modality, namely on the genus abundance </w:t>
      </w:r>
      <w:r w:rsidR="00703129">
        <w:lastRenderedPageBreak/>
        <w:t xml:space="preserve">data (GENUS), the gene expression data (GE), the concatenated genus + gene expression data (GE </w:t>
      </w:r>
      <w:r w:rsidR="00703129" w:rsidRPr="004D301D">
        <w:t>∩</w:t>
      </w:r>
      <w:r w:rsidR="00703129">
        <w:t xml:space="preserve"> GENUS) </w:t>
      </w:r>
      <w:r w:rsidR="00703129" w:rsidRPr="00E07EFA">
        <w:t xml:space="preserve">and </w:t>
      </w:r>
      <w:r w:rsidR="00703129">
        <w:t xml:space="preserve">the </w:t>
      </w:r>
      <w:r w:rsidR="00703129" w:rsidRPr="00E07EFA">
        <w:t xml:space="preserve">genus + gene expression features </w:t>
      </w:r>
      <w:r w:rsidR="00703129">
        <w:t xml:space="preserve">integrated with an autoencoder </w:t>
      </w:r>
      <w:r w:rsidR="00703129" w:rsidRPr="00E07EFA">
        <w:t>(GE ∩ GENUS (</w:t>
      </w:r>
      <w:r w:rsidR="00703129">
        <w:t>ae</w:t>
      </w:r>
      <w:r w:rsidR="00703129" w:rsidRPr="00E07EFA">
        <w:t>))</w:t>
      </w:r>
      <w:r w:rsidR="00703129">
        <w:t>. The endpoints of each horizontal line segment indicate the average RMSE across every random sampling iteration, while the vertical line segments indicates the standard deviation of the RMSE across these iterations.</w:t>
      </w:r>
    </w:p>
    <w:p w14:paraId="68C73FBD" w14:textId="35510D7A" w:rsidR="00704A12" w:rsidRPr="00704A12" w:rsidRDefault="00704A12" w:rsidP="00704A12">
      <w:r w:rsidRPr="00704A12">
        <w:t xml:space="preserve">To investigate whether the lack of performance is due to the integration method or the combination of both modalities, we also build a model on each modality integrated with the autoencoder separately.  </w:t>
      </w:r>
    </w:p>
    <w:p w14:paraId="1C4DAF5D" w14:textId="4DDF4C7E" w:rsidR="00447E7D" w:rsidRDefault="001C0BC0" w:rsidP="00447E7D">
      <w:pPr>
        <w:pStyle w:val="Heading3"/>
      </w:pPr>
      <w:r>
        <w:t>No improvement with holo-</w:t>
      </w:r>
      <w:proofErr w:type="spellStart"/>
      <w:r>
        <w:t>omic</w:t>
      </w:r>
      <w:proofErr w:type="spellEnd"/>
      <w:r>
        <w:t xml:space="preserve"> approach with n</w:t>
      </w:r>
      <w:r w:rsidR="00447E7D">
        <w:t xml:space="preserve">onnegative matrix factorization </w:t>
      </w:r>
      <w:r>
        <w:t>integrated features</w:t>
      </w:r>
    </w:p>
    <w:p w14:paraId="4D08D14F" w14:textId="0E13A993"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and provides easy to interpret results </w:t>
      </w:r>
      <w:r w:rsidR="00AA50A5">
        <w:fldChar w:fldCharType="begin"/>
      </w:r>
      <w:r w:rsidR="009C0B79">
        <w:instrText xml:space="preserve"> ADDIN ZOTERO_ITEM CSL_CITATION {"citationID":"UV6NrViK","properties":{"formattedCitation":"\\super 38\\nosupersub{}","plainCitation":"38","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9C0B79" w:rsidRPr="009C0B79">
        <w:rPr>
          <w:rFonts w:ascii="Calibri" w:hAnsi="Calibri" w:cs="Calibri"/>
          <w:szCs w:val="24"/>
          <w:vertAlign w:val="superscript"/>
        </w:rPr>
        <w:t>38</w:t>
      </w:r>
      <w:r w:rsidR="00AA50A5">
        <w:fldChar w:fldCharType="end"/>
      </w:r>
      <w:r w:rsidR="00AA50A5">
        <w:t xml:space="preserve">. It is also found some success when being used on gene expression data to identify disease clusters </w:t>
      </w:r>
      <w:r w:rsidR="00AA50A5">
        <w:fldChar w:fldCharType="begin"/>
      </w:r>
      <w:r w:rsidR="009C0B79">
        <w:instrText xml:space="preserve"> ADDIN ZOTERO_ITEM CSL_CITATION {"citationID":"rhgLahdA","properties":{"formattedCitation":"\\super 38\\nosupersub{}","plainCitation":"38","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9C0B79" w:rsidRPr="009C0B79">
        <w:rPr>
          <w:rFonts w:ascii="Calibri" w:hAnsi="Calibri" w:cs="Calibri"/>
          <w:szCs w:val="24"/>
          <w:vertAlign w:val="superscript"/>
        </w:rPr>
        <w:t>38</w:t>
      </w:r>
      <w:r w:rsidR="00AA50A5">
        <w:fldChar w:fldCharType="end"/>
      </w:r>
      <w:r w:rsidR="00AA50A5">
        <w:t>.</w:t>
      </w:r>
    </w:p>
    <w:p w14:paraId="6536ABFD" w14:textId="0C0CE1B3"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BD1C61">
        <w:t xml:space="preserve">Figure </w:t>
      </w:r>
      <w:r w:rsidR="00BD1C61">
        <w:rPr>
          <w:noProof/>
        </w:rPr>
        <w:t>11</w:t>
      </w:r>
      <w:r w:rsidR="00D11545">
        <w:fldChar w:fldCharType="end"/>
      </w:r>
      <w:r w:rsidR="00277133">
        <w:t>)</w:t>
      </w:r>
      <w:r w:rsidR="00D84B1D">
        <w:t>.</w:t>
      </w:r>
    </w:p>
    <w:p w14:paraId="7C46B251" w14:textId="17D3D3DE" w:rsidR="00D216E4" w:rsidRDefault="00D216E4" w:rsidP="00447E7D"/>
    <w:p w14:paraId="48991351" w14:textId="177E6EA7" w:rsidR="00277133" w:rsidRDefault="00277133" w:rsidP="00277133">
      <w:pPr>
        <w:keepNext/>
      </w:pPr>
      <w:r>
        <w:rPr>
          <w:noProof/>
        </w:rPr>
        <w:drawing>
          <wp:inline distT="0" distB="0" distL="0" distR="0" wp14:anchorId="5DEBBBA8" wp14:editId="346B67EB">
            <wp:extent cx="5544902" cy="28375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6">
                      <a:extLst>
                        <a:ext uri="{28A0092B-C50C-407E-A947-70E740481C1C}">
                          <a14:useLocalDpi xmlns:a14="http://schemas.microsoft.com/office/drawing/2010/main" val="0"/>
                        </a:ext>
                      </a:extLst>
                    </a:blip>
                    <a:stretch>
                      <a:fillRect/>
                    </a:stretch>
                  </pic:blipFill>
                  <pic:spPr>
                    <a:xfrm>
                      <a:off x="0" y="0"/>
                      <a:ext cx="5544902" cy="2837524"/>
                    </a:xfrm>
                    <a:prstGeom prst="rect">
                      <a:avLst/>
                    </a:prstGeom>
                  </pic:spPr>
                </pic:pic>
              </a:graphicData>
            </a:graphic>
          </wp:inline>
        </w:drawing>
      </w:r>
      <w:r w:rsidR="00EA26A4">
        <w:t>She</w:t>
      </w:r>
    </w:p>
    <w:p w14:paraId="0DE9743C" w14:textId="0013D929" w:rsidR="00277133" w:rsidRPr="00447E7D" w:rsidRDefault="00277133" w:rsidP="00277133">
      <w:pPr>
        <w:pStyle w:val="Caption"/>
      </w:pPr>
      <w:bookmarkStart w:id="8" w:name="_Ref128409800"/>
      <w:r>
        <w:t xml:space="preserve">Figure </w:t>
      </w:r>
      <w:fldSimple w:instr=" SEQ Figure \* ARABIC ">
        <w:r w:rsidR="00C527E2">
          <w:rPr>
            <w:noProof/>
          </w:rPr>
          <w:t>8</w:t>
        </w:r>
      </w:fldSimple>
      <w:bookmarkEnd w:id="8"/>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055F9D">
      <w:pPr>
        <w:pStyle w:val="Heading1"/>
      </w:pPr>
      <w:r>
        <w:lastRenderedPageBreak/>
        <w:t>Discussion</w:t>
      </w:r>
    </w:p>
    <w:p w14:paraId="21766591" w14:textId="739585D2" w:rsidR="00927DCA" w:rsidRDefault="000D591C" w:rsidP="000D591C">
      <w:r>
        <w:t>It seems that across prediction targets, prediction models, feature selection methods, integration methods and cancers, integrating the GE</w:t>
      </w:r>
      <w:r w:rsidR="00927DCA">
        <w:t xml:space="preserve"> modality</w:t>
      </w:r>
      <w:r>
        <w:t xml:space="preserve"> with the </w:t>
      </w:r>
      <w:r w:rsidR="000D5B45">
        <w:t>g</w:t>
      </w:r>
      <w:r w:rsidR="00927DCA">
        <w:t>enus</w:t>
      </w:r>
      <w:r>
        <w:t xml:space="preserve"> modality does not offer additional</w:t>
      </w:r>
      <w:r w:rsidR="00927DCA">
        <w:t xml:space="preserve"> predictive power</w:t>
      </w:r>
      <w:r>
        <w:t xml:space="preserve"> over simply using </w:t>
      </w:r>
      <w:r w:rsidR="00927DCA">
        <w:t xml:space="preserve">the </w:t>
      </w:r>
      <w:r>
        <w:t xml:space="preserve">GE </w:t>
      </w:r>
      <w:r w:rsidR="00927DCA">
        <w:t xml:space="preserve">modality, and that the </w:t>
      </w:r>
      <w:r w:rsidR="000D5B45">
        <w:t>g</w:t>
      </w:r>
      <w:r w:rsidR="00927DCA">
        <w:t>enus modality provides the least predictive power when used alone</w:t>
      </w:r>
      <w:r>
        <w:t>. This does not necessarily mean that the holo-omics approach never leads to an improvement in performance</w:t>
      </w:r>
      <w:r w:rsidR="00927DCA">
        <w:t>, but that it is not the case with the specific genus and host</w:t>
      </w:r>
      <w:r w:rsidR="000D5B45">
        <w:t>-</w:t>
      </w:r>
      <w:proofErr w:type="spellStart"/>
      <w:r w:rsidR="00927DCA">
        <w:t>omic</w:t>
      </w:r>
      <w:proofErr w:type="spellEnd"/>
      <w:r w:rsidR="00927DCA">
        <w:t xml:space="preserve"> data set used.</w:t>
      </w:r>
    </w:p>
    <w:p w14:paraId="7055C69B" w14:textId="07B4F5AC" w:rsidR="000C3CA6" w:rsidRPr="00522598" w:rsidRDefault="00927DCA" w:rsidP="000D591C">
      <w:r>
        <w:t xml:space="preserve">The first possible reason for the results is that </w:t>
      </w:r>
      <w:r w:rsidR="000D5B45">
        <w:t xml:space="preserve">the </w:t>
      </w:r>
      <w:r>
        <w:t xml:space="preserve">GE data </w:t>
      </w:r>
      <w:r w:rsidR="000D5B45">
        <w:t>is information</w:t>
      </w:r>
      <w:r w:rsidR="006F2352">
        <w:t>-</w:t>
      </w:r>
      <w:r w:rsidR="000D5B45">
        <w:t xml:space="preserve">dense and recapitulates </w:t>
      </w:r>
      <w:r>
        <w:t xml:space="preserve"> much of the information of other host omics layers and even the genus abundance data.</w:t>
      </w:r>
      <w:r w:rsidR="000C3CA6">
        <w:t xml:space="preserve"> </w:t>
      </w:r>
      <w:r w:rsidR="000D591C">
        <w:t xml:space="preserve">Namely, gene expression data is known to recapitulate information of more </w:t>
      </w:r>
      <w:r w:rsidR="00D5282F">
        <w:t>‘</w:t>
      </w:r>
      <w:r w:rsidR="000D591C">
        <w:t>upstream</w:t>
      </w:r>
      <w:r w:rsidR="00D5282F">
        <w:t>’</w:t>
      </w:r>
      <w:r w:rsidR="000D591C">
        <w:t xml:space="preserve"> datatypes</w:t>
      </w:r>
      <w:r w:rsidR="00D5282F">
        <w:t xml:space="preserve">, such as gene mutation and methylation data </w:t>
      </w:r>
      <w:r w:rsidR="00D5282F">
        <w:fldChar w:fldCharType="begin"/>
      </w:r>
      <w:r w:rsidR="009C0B79">
        <w:instrText xml:space="preserve"> ADDIN ZOTERO_ITEM CSL_CITATION {"citationID":"7upSzRWW","properties":{"formattedCitation":"\\super 3,31\\nosupersub{}","plainCitation":"3,31","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D5282F">
        <w:fldChar w:fldCharType="separate"/>
      </w:r>
      <w:r w:rsidR="009C0B79" w:rsidRPr="009C0B79">
        <w:rPr>
          <w:rFonts w:ascii="Calibri" w:hAnsi="Calibri" w:cs="Calibri"/>
          <w:szCs w:val="24"/>
          <w:vertAlign w:val="superscript"/>
        </w:rPr>
        <w:t>3,31</w:t>
      </w:r>
      <w:r w:rsidR="00D5282F">
        <w:fldChar w:fldCharType="end"/>
      </w:r>
      <w:r w:rsidR="00D5282F">
        <w:t>.</w:t>
      </w:r>
      <w:r w:rsidR="000D5B45">
        <w:t xml:space="preserve"> </w:t>
      </w:r>
      <w:r w:rsidR="006F2352">
        <w:t xml:space="preserve">In models that </w:t>
      </w:r>
      <w:r w:rsidR="00621585">
        <w:t xml:space="preserve">integrate </w:t>
      </w:r>
      <w:r w:rsidR="006F2352">
        <w:t xml:space="preserve">GE </w:t>
      </w:r>
      <w:r w:rsidR="00621585">
        <w:t xml:space="preserve">with other </w:t>
      </w:r>
      <w:r w:rsidR="000D5B45">
        <w:t xml:space="preserve">host </w:t>
      </w:r>
      <w:proofErr w:type="spellStart"/>
      <w:r w:rsidR="000D5B45">
        <w:t>omic</w:t>
      </w:r>
      <w:proofErr w:type="spellEnd"/>
      <w:r w:rsidR="000D5B45">
        <w:t xml:space="preserve"> features, </w:t>
      </w:r>
      <w:r w:rsidR="00621585">
        <w:t xml:space="preserve">GE features can end up dominating in prediction models </w:t>
      </w:r>
      <w:r w:rsidR="00D5282F">
        <w:fldChar w:fldCharType="begin"/>
      </w:r>
      <w:r w:rsidR="009C0B79">
        <w:instrText xml:space="preserve"> ADDIN ZOTERO_ITEM CSL_CITATION {"citationID":"bFJXU4Sp","properties":{"formattedCitation":"\\super 31\\nosupersub{}","plainCitation":"31","noteIndex":0},"citationItems":[{"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D5282F">
        <w:fldChar w:fldCharType="separate"/>
      </w:r>
      <w:r w:rsidR="009C0B79" w:rsidRPr="009C0B79">
        <w:rPr>
          <w:rFonts w:ascii="Calibri" w:hAnsi="Calibri" w:cs="Calibri"/>
          <w:szCs w:val="24"/>
          <w:vertAlign w:val="superscript"/>
        </w:rPr>
        <w:t>31</w:t>
      </w:r>
      <w:r w:rsidR="00D5282F">
        <w:fldChar w:fldCharType="end"/>
      </w:r>
      <w:r w:rsidR="0075566E">
        <w:t xml:space="preserve">. </w:t>
      </w:r>
      <w:r w:rsidR="000D591C">
        <w:t>Thus, using a less informative datatype might</w:t>
      </w:r>
      <w:r w:rsidR="006F2352">
        <w:t xml:space="preserve"> have shown </w:t>
      </w:r>
      <w:r w:rsidR="000D591C">
        <w:t>additional improvement when using the genus data.</w:t>
      </w:r>
      <w:r w:rsidR="00621585">
        <w:t xml:space="preserve"> </w:t>
      </w:r>
      <w:r w:rsidR="000C3CA6">
        <w:t xml:space="preserve">Additionally, gene </w:t>
      </w:r>
      <w:r w:rsidR="006F2352">
        <w:t>e</w:t>
      </w:r>
      <w:r w:rsidR="000C3CA6">
        <w:t xml:space="preserve">xpression can be correlated with and be affected by certain microbial abundance groups </w:t>
      </w:r>
      <w:r w:rsidR="000C3CA6">
        <w:fldChar w:fldCharType="begin"/>
      </w:r>
      <w:r w:rsidR="0065515F">
        <w:instrText xml:space="preserve"> ADDIN ZOTERO_ITEM CSL_CITATION {"citationID":"2NgvQC2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0C3CA6">
        <w:fldChar w:fldCharType="separate"/>
      </w:r>
      <w:r w:rsidR="0065515F" w:rsidRPr="0065515F">
        <w:rPr>
          <w:rFonts w:ascii="Calibri" w:hAnsi="Calibri" w:cs="Calibri"/>
          <w:szCs w:val="24"/>
          <w:vertAlign w:val="superscript"/>
        </w:rPr>
        <w:t>5</w:t>
      </w:r>
      <w:r w:rsidR="000C3CA6">
        <w:fldChar w:fldCharType="end"/>
      </w:r>
      <w:r w:rsidR="000C3CA6">
        <w:t xml:space="preserve">. [insert evidence of this for STAD] Thus, certain information given by the microbial abundance data might already be contained within the gene expression data. </w:t>
      </w:r>
      <w:r w:rsidR="00ED7DA8">
        <w:t xml:space="preserve">Furthermore, while there is evidence of a causal link between the microbiome and certain cancers (e.g. </w:t>
      </w:r>
      <w:r w:rsidR="00ED7DA8" w:rsidRPr="00F10614">
        <w:rPr>
          <w:i/>
          <w:iCs/>
        </w:rPr>
        <w:t>Helicobacter pylori</w:t>
      </w:r>
      <w:r w:rsidR="00ED7DA8">
        <w:rPr>
          <w:i/>
          <w:iCs/>
        </w:rPr>
        <w:t xml:space="preserve"> </w:t>
      </w:r>
      <w:r w:rsidR="00ED7DA8">
        <w:t xml:space="preserve">causing </w:t>
      </w:r>
      <w:r w:rsidR="00ED7DA8" w:rsidRPr="00F10614">
        <w:t>gastric cancer</w:t>
      </w:r>
      <w:r w:rsidR="00ED7DA8">
        <w:t xml:space="preserve"> and hepatitis B or C </w:t>
      </w:r>
      <w:r w:rsidR="00ED7DA8">
        <w:t xml:space="preserve">causing </w:t>
      </w:r>
      <w:r w:rsidR="00ED7DA8">
        <w:t>liver cancer</w:t>
      </w:r>
      <w:r w:rsidR="00ED7DA8">
        <w:t xml:space="preserve"> </w:t>
      </w:r>
      <w:r w:rsidR="00ED7DA8">
        <w:fldChar w:fldCharType="begin"/>
      </w:r>
      <w:r w:rsidR="009C0B79">
        <w:instrText xml:space="preserve"> ADDIN ZOTERO_ITEM CSL_CITATION {"citationID":"VheBaqMV","properties":{"formattedCitation":"\\super 39\\nosupersub{}","plainCitation":"39","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ED7DA8">
        <w:fldChar w:fldCharType="separate"/>
      </w:r>
      <w:r w:rsidR="009C0B79" w:rsidRPr="009C0B79">
        <w:rPr>
          <w:rFonts w:ascii="Calibri" w:hAnsi="Calibri" w:cs="Calibri"/>
          <w:szCs w:val="24"/>
          <w:vertAlign w:val="superscript"/>
        </w:rPr>
        <w:t>39</w:t>
      </w:r>
      <w:r w:rsidR="00ED7DA8">
        <w:fldChar w:fldCharType="end"/>
      </w:r>
      <w:r w:rsidR="00ED7DA8">
        <w:t xml:space="preserve">), this is not </w:t>
      </w:r>
      <w:r w:rsidR="00432DCE">
        <w:t xml:space="preserve">necessarily </w:t>
      </w:r>
      <w:r w:rsidR="00ED7DA8">
        <w:t>the case for all cancers. Especially for</w:t>
      </w:r>
      <w:r w:rsidR="000C3CA6">
        <w:t xml:space="preserve"> </w:t>
      </w:r>
      <w:proofErr w:type="spellStart"/>
      <w:r w:rsidR="000C3CA6">
        <w:t>intratumor</w:t>
      </w:r>
      <w:r w:rsidR="00432DCE">
        <w:t>al</w:t>
      </w:r>
      <w:proofErr w:type="spellEnd"/>
      <w:r w:rsidR="000C3CA6">
        <w:t xml:space="preserve"> bacteria, the </w:t>
      </w:r>
      <w:r w:rsidR="00ED7DA8">
        <w:t xml:space="preserve">presence of microbial communities might simply be due to </w:t>
      </w:r>
      <w:r w:rsidR="000C3CA6">
        <w:t>an infection of existing tumors</w:t>
      </w:r>
      <w:r w:rsidR="00432DCE">
        <w:t xml:space="preserve"> </w:t>
      </w:r>
      <w:r w:rsidR="00432DCE">
        <w:fldChar w:fldCharType="begin"/>
      </w:r>
      <w:r w:rsidR="009C0B79">
        <w:instrText xml:space="preserve"> ADDIN ZOTERO_ITEM CSL_CITATION {"citationID":"PC0UIKz3","properties":{"formattedCitation":"\\super 39\\nosupersub{}","plainCitation":"39","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432DCE">
        <w:fldChar w:fldCharType="separate"/>
      </w:r>
      <w:r w:rsidR="009C0B79" w:rsidRPr="009C0B79">
        <w:rPr>
          <w:rFonts w:ascii="Calibri" w:hAnsi="Calibri" w:cs="Calibri"/>
          <w:szCs w:val="24"/>
          <w:vertAlign w:val="superscript"/>
        </w:rPr>
        <w:t>39</w:t>
      </w:r>
      <w:r w:rsidR="00432DCE">
        <w:fldChar w:fldCharType="end"/>
      </w:r>
      <w:r w:rsidR="000C3CA6">
        <w:t xml:space="preserve">. </w:t>
      </w:r>
      <w:r w:rsidR="00432DCE">
        <w:t xml:space="preserve">The </w:t>
      </w:r>
      <w:r w:rsidR="000C3CA6">
        <w:t xml:space="preserve">interactions between cancer and microbiota are bidirectional, because the cancer can also lead to an environment which fosters certain microbiota which in turn affects the cancer </w:t>
      </w:r>
      <w:r w:rsidR="000C3CA6">
        <w:fldChar w:fldCharType="begin"/>
      </w:r>
      <w:r w:rsidR="009C0B79">
        <w:instrText xml:space="preserve"> ADDIN ZOTERO_ITEM CSL_CITATION {"citationID":"L0A7KNtz","properties":{"formattedCitation":"\\super 39\\nosupersub{}","plainCitation":"39","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0C3CA6">
        <w:fldChar w:fldCharType="separate"/>
      </w:r>
      <w:r w:rsidR="009C0B79" w:rsidRPr="009C0B79">
        <w:rPr>
          <w:rFonts w:ascii="Calibri" w:hAnsi="Calibri" w:cs="Calibri"/>
          <w:szCs w:val="24"/>
          <w:vertAlign w:val="superscript"/>
        </w:rPr>
        <w:t>39</w:t>
      </w:r>
      <w:r w:rsidR="000C3CA6">
        <w:fldChar w:fldCharType="end"/>
      </w:r>
      <w:r w:rsidR="000C3CA6">
        <w:t xml:space="preserve">. In general, the human shapes the microbiota and vice versa </w:t>
      </w:r>
      <w:r w:rsidR="000C3CA6">
        <w:fldChar w:fldCharType="begin"/>
      </w:r>
      <w:r w:rsidR="009C0B79">
        <w:instrText xml:space="preserve"> ADDIN ZOTERO_ITEM CSL_CITATION {"citationID":"fDOsfeEp","properties":{"formattedCitation":"\\super 40\\nosupersub{}","plainCitation":"40","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rsidR="000C3CA6">
        <w:fldChar w:fldCharType="separate"/>
      </w:r>
      <w:r w:rsidR="009C0B79" w:rsidRPr="009C0B79">
        <w:rPr>
          <w:rFonts w:ascii="Calibri" w:hAnsi="Calibri" w:cs="Calibri"/>
          <w:szCs w:val="24"/>
          <w:vertAlign w:val="superscript"/>
        </w:rPr>
        <w:t>40</w:t>
      </w:r>
      <w:r w:rsidR="000C3CA6">
        <w:fldChar w:fldCharType="end"/>
      </w:r>
      <w:r w:rsidR="000C3CA6">
        <w:t xml:space="preserve"> .</w:t>
      </w:r>
      <w:r w:rsidR="00F578BB">
        <w:t xml:space="preserve"> For </w:t>
      </w:r>
      <w:proofErr w:type="spellStart"/>
      <w:r w:rsidR="00F578BB">
        <w:t>intratumoral</w:t>
      </w:r>
      <w:proofErr w:type="spellEnd"/>
      <w:r w:rsidR="00F578BB">
        <w:t xml:space="preserve"> microbes </w:t>
      </w:r>
      <w:r w:rsidR="004C31C4">
        <w:t>(</w:t>
      </w:r>
      <w:r w:rsidR="00F578BB">
        <w:t>tumor microbio</w:t>
      </w:r>
      <w:r w:rsidR="004C31C4">
        <w:t>me)</w:t>
      </w:r>
      <w:r w:rsidR="00F578BB">
        <w:t>,</w:t>
      </w:r>
      <w:r w:rsidR="004C31C4">
        <w:t xml:space="preserve"> this makes it difficult to determine whether the microbial composition is defined by the tumor or a transient stochastic composition caused by traveling microbes </w:t>
      </w:r>
      <w:r w:rsidR="004C31C4">
        <w:fldChar w:fldCharType="begin"/>
      </w:r>
      <w:r w:rsidR="009C0B79">
        <w:instrText xml:space="preserve"> ADDIN ZOTERO_ITEM CSL_CITATION {"citationID":"a28oo4tbbur","properties":{"formattedCitation":"\\super 41\\nosupersub{}","plainCitation":"41","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rsidR="004C31C4">
        <w:fldChar w:fldCharType="separate"/>
      </w:r>
      <w:r w:rsidR="009C0B79" w:rsidRPr="009C0B79">
        <w:rPr>
          <w:rFonts w:ascii="Calibri" w:hAnsi="Calibri" w:cs="Calibri"/>
          <w:szCs w:val="24"/>
          <w:vertAlign w:val="superscript"/>
        </w:rPr>
        <w:t>41</w:t>
      </w:r>
      <w:r w:rsidR="004C31C4">
        <w:fldChar w:fldCharType="end"/>
      </w:r>
      <w:r w:rsidR="004C31C4">
        <w:t>.</w:t>
      </w:r>
      <w:r w:rsidR="00B67B15" w:rsidRPr="00B67B15">
        <w:t xml:space="preserve"> </w:t>
      </w:r>
      <w:r w:rsidR="00B67B15">
        <w:t xml:space="preserve"> I</w:t>
      </w:r>
      <w:r w:rsidR="00B67B15">
        <w:t xml:space="preserve">t is unknown whether differential abundance of taxa is a cause or consequence of developing SCC </w:t>
      </w:r>
      <w:r w:rsidR="00B67B15">
        <w:fldChar w:fldCharType="begin"/>
      </w:r>
      <w:r w:rsidR="00B67B15">
        <w:instrText xml:space="preserve"> ADDIN ZOTERO_ITEM CSL_CITATION {"citationID":"ab34esomkh","properties":{"formattedCitation":"\\super 11\\nosupersub{}","plainCitation":"1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sidR="00B67B15">
        <w:fldChar w:fldCharType="separate"/>
      </w:r>
      <w:r w:rsidR="00B67B15" w:rsidRPr="00B67B15">
        <w:rPr>
          <w:rFonts w:ascii="Calibri" w:hAnsi="Calibri" w:cs="Calibri"/>
          <w:szCs w:val="24"/>
          <w:vertAlign w:val="superscript"/>
        </w:rPr>
        <w:t>11</w:t>
      </w:r>
      <w:r w:rsidR="00B67B15">
        <w:fldChar w:fldCharType="end"/>
      </w:r>
      <w:r w:rsidR="00B67B15">
        <w:t>.</w:t>
      </w:r>
    </w:p>
    <w:p w14:paraId="079E1CD6" w14:textId="4D0B818F" w:rsidR="00522598" w:rsidRDefault="00E9365C" w:rsidP="00F0583A">
      <w:r>
        <w:t xml:space="preserve">For the genus data, the data collection process might have removed valuable information. This data </w:t>
      </w:r>
      <w:r w:rsidR="00B727AA">
        <w:t xml:space="preserve">was </w:t>
      </w:r>
      <w:r>
        <w:t xml:space="preserve">previously </w:t>
      </w:r>
      <w:r w:rsidR="00B727AA">
        <w:t xml:space="preserve">mined </w:t>
      </w:r>
      <w:r w:rsidR="00BD1C61">
        <w:t xml:space="preserve">from </w:t>
      </w:r>
      <w:r>
        <w:t xml:space="preserve">existing </w:t>
      </w:r>
      <w:r w:rsidR="00BD1C61">
        <w:t>TCGA</w:t>
      </w:r>
      <w:r w:rsidR="0033702B">
        <w:t xml:space="preserve"> whole genome sequencing data</w:t>
      </w:r>
      <w:r w:rsidR="00B727AA">
        <w:t>.</w:t>
      </w:r>
      <w:r w:rsidR="002A02CC">
        <w:t xml:space="preserve"> During this process of mining microbial data from TCGA,</w:t>
      </w:r>
      <w:r w:rsidR="00BD1C61">
        <w:t xml:space="preserve"> </w:t>
      </w:r>
      <w:r w:rsidR="002A02CC">
        <w:t xml:space="preserve">care </w:t>
      </w:r>
      <w:r w:rsidR="00BD1C61">
        <w:t xml:space="preserve">has to be taken to clear the data of contaminants </w:t>
      </w:r>
      <w:r w:rsidR="00BD1C61">
        <w:fldChar w:fldCharType="begin"/>
      </w:r>
      <w:r w:rsidR="009C0B79">
        <w:instrText xml:space="preserve"> ADDIN ZOTERO_ITEM CSL_CITATION {"citationID":"7IFNRzsB","properties":{"formattedCitation":"\\super 5,13\\nosupersub{}","plainCitation":"5,1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BD1C61">
        <w:fldChar w:fldCharType="separate"/>
      </w:r>
      <w:r w:rsidR="009C0B79" w:rsidRPr="009C0B79">
        <w:rPr>
          <w:rFonts w:ascii="Calibri" w:hAnsi="Calibri" w:cs="Calibri"/>
          <w:szCs w:val="24"/>
          <w:vertAlign w:val="superscript"/>
        </w:rPr>
        <w:t>5,13</w:t>
      </w:r>
      <w:r w:rsidR="00BD1C61">
        <w:fldChar w:fldCharType="end"/>
      </w:r>
      <w:r w:rsidR="00BD1C61">
        <w:t>, especially for low biomass samples</w:t>
      </w:r>
      <w:r w:rsidR="001403BD">
        <w:t xml:space="preserve"> such as the human tumor microbiome</w:t>
      </w:r>
      <w:r w:rsidR="00BD1C61">
        <w:t>,</w:t>
      </w:r>
      <w:r w:rsidR="002A02CC">
        <w:t xml:space="preserve"> as contamination can arise</w:t>
      </w:r>
      <w:r w:rsidR="00BD1C61">
        <w:t xml:space="preserve"> during sample collection, DNA extraction and laboratory environment </w:t>
      </w:r>
      <w:r w:rsidR="00BD1C61">
        <w:fldChar w:fldCharType="begin"/>
      </w:r>
      <w:r w:rsidR="009C0B79">
        <w:instrText xml:space="preserve"> ADDIN ZOTERO_ITEM CSL_CITATION {"citationID":"EjdVn0VN","properties":{"formattedCitation":"\\super 5,16\\nosupersub{}","plainCitation":"5,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BD1C61">
        <w:fldChar w:fldCharType="separate"/>
      </w:r>
      <w:r w:rsidR="009C0B79" w:rsidRPr="009C0B79">
        <w:rPr>
          <w:rFonts w:ascii="Calibri" w:hAnsi="Calibri" w:cs="Calibri"/>
          <w:szCs w:val="24"/>
          <w:vertAlign w:val="superscript"/>
        </w:rPr>
        <w:t>5,16</w:t>
      </w:r>
      <w:r w:rsidR="00BD1C61">
        <w:fldChar w:fldCharType="end"/>
      </w:r>
      <w:r w:rsidR="00BD1C61">
        <w:t>.</w:t>
      </w:r>
      <w:r w:rsidR="004272FC">
        <w:t xml:space="preserve"> During this decontamination step, the original authors used a statistical technique that analyze</w:t>
      </w:r>
      <w:r w:rsidR="002A02CC">
        <w:t xml:space="preserve">s microbial abundance data </w:t>
      </w:r>
      <w:r w:rsidR="004272FC">
        <w:t>within and across tissues and eliminates those which it finds likely to be contamination.</w:t>
      </w:r>
      <w:r w:rsidR="002A02CC">
        <w:t xml:space="preserve"> While the authors validated their approach </w:t>
      </w:r>
      <w:r>
        <w:t xml:space="preserve">by comparing the mined microbial abundance distribution </w:t>
      </w:r>
      <w:r w:rsidR="002A02CC">
        <w:t xml:space="preserve">with </w:t>
      </w:r>
      <w:r>
        <w:t xml:space="preserve">that of the </w:t>
      </w:r>
      <w:r w:rsidR="002A02CC">
        <w:t>original matched TCGA samples, this was only done with 8 samples, and only with CRC data. Even for these samples, differences remain</w:t>
      </w:r>
      <w:r>
        <w:t>ed</w:t>
      </w:r>
      <w:r w:rsidR="002A02CC">
        <w:t xml:space="preserve"> between the mined tumor microbiome data and the microbiome of the original samples. In the end, the decontamination </w:t>
      </w:r>
      <w:r w:rsidR="004272FC">
        <w:t xml:space="preserve">process could </w:t>
      </w:r>
      <w:r w:rsidR="002A02CC">
        <w:t xml:space="preserve">have </w:t>
      </w:r>
      <w:r w:rsidR="004272FC">
        <w:t>remove</w:t>
      </w:r>
      <w:r w:rsidR="006961A5">
        <w:t>d</w:t>
      </w:r>
      <w:r w:rsidR="004272FC">
        <w:t xml:space="preserve"> valid </w:t>
      </w:r>
      <w:r w:rsidR="002A02CC">
        <w:t>and informative microbial information</w:t>
      </w:r>
      <w:r w:rsidR="006961A5">
        <w:t xml:space="preserve">, which could happen when mining TCGA data </w:t>
      </w:r>
      <w:r w:rsidR="006961A5">
        <w:fldChar w:fldCharType="begin"/>
      </w:r>
      <w:r w:rsidR="009C0B79">
        <w:instrText xml:space="preserve"> ADDIN ZOTERO_ITEM CSL_CITATION {"citationID":"a3v1mqpqc","properties":{"formattedCitation":"\\super 8\\nosupersub{}","plainCitation":"8","noteIndex":0},"citationItems":[{"id":289,"uris":["http://zotero.org/users/local/0zqklVfX/items/XZTPYRDC"],"itemData":{"id":289,"type":"article-journal","abstract":"A variety of bacteria are known to influence carcinogenesis. Therefore, we sought to investigate if publicly available whole genome and whole transcriptome sequencing data generated by large public cancer genome efforts, like The Cancer Genome Atlas (TCGA), could be used to identify bacteria associated with cancer. The Burrows-Wheeler aligner (BWA) was used to align a subset of Illumina paired-end sequencing data from TCGA to the human reference genome and all complete bacterial genomes in the RefSeq database in an effort to identify bacterial read pairs from the microbiome.","container-title":"Microbiome","DOI":"10.1186/s40168-016-0224-8","ISSN":"2049-2618","issue":"1","journalAbbreviation":"Microbiome","page":"9","source":"BioMed Central","title":"Distinguishing potential bacteria-tumor associations from contamination in a secondary data analysis of public cancer genome sequence data","volume":"5","author":[{"family":"Robinson","given":"Kelly M."},{"family":"Crabtree","given":"Jonathan"},{"family":"Mattick","given":"John S. A."},{"family":"Anderson","given":"Kathleen E."},{"family":"Dunning Hotopp","given":"Julie C."}],"issued":{"date-parts":[["2017",1,25]]}}}],"schema":"https://github.com/citation-style-language/schema/raw/master/csl-citation.json"} </w:instrText>
      </w:r>
      <w:r w:rsidR="006961A5">
        <w:fldChar w:fldCharType="separate"/>
      </w:r>
      <w:r w:rsidR="009C0B79" w:rsidRPr="009C0B79">
        <w:rPr>
          <w:rFonts w:ascii="Calibri" w:hAnsi="Calibri" w:cs="Calibri"/>
          <w:szCs w:val="24"/>
          <w:vertAlign w:val="superscript"/>
        </w:rPr>
        <w:t>8</w:t>
      </w:r>
      <w:r w:rsidR="006961A5">
        <w:fldChar w:fldCharType="end"/>
      </w:r>
      <w:r w:rsidR="006961A5">
        <w:t>.</w:t>
      </w:r>
    </w:p>
    <w:p w14:paraId="7DB0C10B" w14:textId="301BE687" w:rsidR="0022415B" w:rsidRPr="00FA2E26" w:rsidRDefault="00903510" w:rsidP="0022415B">
      <w:r>
        <w:t>Another complicating matter is that t</w:t>
      </w:r>
      <w:r w:rsidR="00075673">
        <w:t>he lack of samples combined with the high amount of variation in the microbio</w:t>
      </w:r>
      <w:r w:rsidR="00B67B15">
        <w:t>me</w:t>
      </w:r>
      <w:r w:rsidR="00075673">
        <w:t xml:space="preserve"> can make the prediction tasks harder.</w:t>
      </w:r>
      <w:r w:rsidR="00075673" w:rsidRPr="00075673">
        <w:t xml:space="preserve"> </w:t>
      </w:r>
      <w:r w:rsidR="00075673">
        <w:t>T</w:t>
      </w:r>
      <w:r w:rsidR="00075673">
        <w:rPr>
          <w:lang w:val="en-GB"/>
        </w:rPr>
        <w:t xml:space="preserve">he microbiome exhibits significant person-to-person variation </w:t>
      </w:r>
      <w:r w:rsidR="00075673">
        <w:rPr>
          <w:lang w:val="en-GB"/>
        </w:rPr>
        <w:fldChar w:fldCharType="begin"/>
      </w:r>
      <w:r w:rsidR="009C0B79">
        <w:rPr>
          <w:lang w:val="en-GB"/>
        </w:rPr>
        <w:instrText xml:space="preserve"> ADDIN ZOTERO_ITEM CSL_CITATION {"citationID":"eUtk5vgG","properties":{"formattedCitation":"\\super 15,42\\nosupersub{}","plainCitation":"15,42","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075673">
        <w:rPr>
          <w:lang w:val="en-GB"/>
        </w:rPr>
        <w:fldChar w:fldCharType="separate"/>
      </w:r>
      <w:r w:rsidR="009C0B79" w:rsidRPr="009C0B79">
        <w:rPr>
          <w:rFonts w:ascii="Calibri" w:hAnsi="Calibri" w:cs="Calibri"/>
          <w:szCs w:val="24"/>
          <w:vertAlign w:val="superscript"/>
        </w:rPr>
        <w:t>15,42</w:t>
      </w:r>
      <w:r w:rsidR="00075673">
        <w:rPr>
          <w:lang w:val="en-GB"/>
        </w:rPr>
        <w:fldChar w:fldCharType="end"/>
      </w:r>
      <w:r w:rsidR="00075673">
        <w:rPr>
          <w:lang w:val="en-GB"/>
        </w:rPr>
        <w:t>, and is va</w:t>
      </w:r>
      <w:r>
        <w:rPr>
          <w:lang w:val="en-GB"/>
        </w:rPr>
        <w:t>ria</w:t>
      </w:r>
      <w:r w:rsidR="00075673">
        <w:rPr>
          <w:lang w:val="en-GB"/>
        </w:rPr>
        <w:t xml:space="preserve">ble across multiple axes such as age, geography, diet </w:t>
      </w:r>
      <w:r w:rsidR="00075673">
        <w:rPr>
          <w:lang w:val="en-GB"/>
        </w:rPr>
        <w:fldChar w:fldCharType="begin"/>
      </w:r>
      <w:r w:rsidR="009C0B79">
        <w:rPr>
          <w:lang w:val="en-GB"/>
        </w:rPr>
        <w:instrText xml:space="preserve"> ADDIN ZOTERO_ITEM CSL_CITATION {"citationID":"VM0pX9hZ","properties":{"formattedCitation":"\\super 42\\nosupersub{}","plainCitation":"42","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075673">
        <w:rPr>
          <w:lang w:val="en-GB"/>
        </w:rPr>
        <w:fldChar w:fldCharType="separate"/>
      </w:r>
      <w:r w:rsidR="009C0B79" w:rsidRPr="009C0B79">
        <w:rPr>
          <w:rFonts w:ascii="Calibri" w:hAnsi="Calibri" w:cs="Calibri"/>
          <w:szCs w:val="24"/>
          <w:vertAlign w:val="superscript"/>
        </w:rPr>
        <w:t>42</w:t>
      </w:r>
      <w:r w:rsidR="00075673">
        <w:rPr>
          <w:lang w:val="en-GB"/>
        </w:rPr>
        <w:fldChar w:fldCharType="end"/>
      </w:r>
      <w:r w:rsidR="00075673">
        <w:rPr>
          <w:lang w:val="en-GB"/>
        </w:rPr>
        <w:t xml:space="preserve"> and time </w:t>
      </w:r>
      <w:r w:rsidR="00075673">
        <w:rPr>
          <w:lang w:val="en-GB"/>
        </w:rPr>
        <w:fldChar w:fldCharType="begin"/>
      </w:r>
      <w:r w:rsidR="009C0B79">
        <w:rPr>
          <w:lang w:val="en-GB"/>
        </w:rPr>
        <w:instrText xml:space="preserve"> ADDIN ZOTERO_ITEM CSL_CITATION {"citationID":"Pq39lZIz","properties":{"formattedCitation":"\\super 40\\nosupersub{}","plainCitation":"40","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rsidR="00075673">
        <w:rPr>
          <w:lang w:val="en-GB"/>
        </w:rPr>
        <w:fldChar w:fldCharType="separate"/>
      </w:r>
      <w:r w:rsidR="009C0B79" w:rsidRPr="009C0B79">
        <w:rPr>
          <w:rFonts w:ascii="Calibri" w:hAnsi="Calibri" w:cs="Calibri"/>
          <w:szCs w:val="24"/>
          <w:vertAlign w:val="superscript"/>
        </w:rPr>
        <w:t>40</w:t>
      </w:r>
      <w:r w:rsidR="00075673">
        <w:rPr>
          <w:lang w:val="en-GB"/>
        </w:rPr>
        <w:fldChar w:fldCharType="end"/>
      </w:r>
      <w:r w:rsidR="00075673">
        <w:rPr>
          <w:lang w:val="en-GB"/>
        </w:rPr>
        <w:t xml:space="preserve"> for</w:t>
      </w:r>
      <w:r>
        <w:rPr>
          <w:lang w:val="en-GB"/>
        </w:rPr>
        <w:t xml:space="preserve"> the</w:t>
      </w:r>
      <w:r w:rsidR="00075673">
        <w:rPr>
          <w:lang w:val="en-GB"/>
        </w:rPr>
        <w:t xml:space="preserve"> gut </w:t>
      </w:r>
      <w:r w:rsidR="00075673">
        <w:rPr>
          <w:lang w:val="en-GB"/>
        </w:rPr>
        <w:fldChar w:fldCharType="begin"/>
      </w:r>
      <w:r w:rsidR="009C0B79">
        <w:rPr>
          <w:lang w:val="en-GB"/>
        </w:rPr>
        <w:instrText xml:space="preserve"> ADDIN ZOTERO_ITEM CSL_CITATION {"citationID":"6V8LfH0R","properties":{"formattedCitation":"\\super 43\\nosupersub{}","plainCitation":"43","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sidR="00075673">
        <w:rPr>
          <w:lang w:val="en-GB"/>
        </w:rPr>
        <w:fldChar w:fldCharType="separate"/>
      </w:r>
      <w:r w:rsidR="009C0B79" w:rsidRPr="009C0B79">
        <w:rPr>
          <w:rFonts w:ascii="Calibri" w:hAnsi="Calibri" w:cs="Calibri"/>
          <w:szCs w:val="24"/>
          <w:vertAlign w:val="superscript"/>
        </w:rPr>
        <w:t>43</w:t>
      </w:r>
      <w:r w:rsidR="00075673">
        <w:rPr>
          <w:lang w:val="en-GB"/>
        </w:rPr>
        <w:fldChar w:fldCharType="end"/>
      </w:r>
      <w:r w:rsidR="006B247B">
        <w:rPr>
          <w:lang w:val="en-GB"/>
        </w:rPr>
        <w:t xml:space="preserve"> and gender</w:t>
      </w:r>
      <w:r w:rsidR="006B247B">
        <w:t xml:space="preserve"> </w:t>
      </w:r>
      <w:r w:rsidR="006B247B">
        <w:fldChar w:fldCharType="begin"/>
      </w:r>
      <w:r w:rsidR="009C0B79">
        <w:instrText xml:space="preserve"> ADDIN ZOTERO_ITEM CSL_CITATION {"citationID":"SvGCWTSm","properties":{"formattedCitation":"\\super 18\\nosupersub{}","plainCitation":"18","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6B247B">
        <w:fldChar w:fldCharType="separate"/>
      </w:r>
      <w:r w:rsidR="009C0B79" w:rsidRPr="009C0B79">
        <w:rPr>
          <w:rFonts w:ascii="Calibri" w:hAnsi="Calibri" w:cs="Calibri"/>
          <w:szCs w:val="24"/>
          <w:vertAlign w:val="superscript"/>
        </w:rPr>
        <w:t>18</w:t>
      </w:r>
      <w:r w:rsidR="006B247B">
        <w:fldChar w:fldCharType="end"/>
      </w:r>
      <w:r w:rsidR="00075673">
        <w:rPr>
          <w:lang w:val="en-GB"/>
        </w:rPr>
        <w:t xml:space="preserve">. </w:t>
      </w:r>
      <w:r w:rsidR="00B67B15">
        <w:rPr>
          <w:lang w:val="en-GB"/>
        </w:rPr>
        <w:t>Furthermore, there i</w:t>
      </w:r>
      <w:r w:rsidR="00075673">
        <w:rPr>
          <w:lang w:val="en-GB"/>
        </w:rPr>
        <w:t xml:space="preserve">s less variation between individuals on the genus level than the species and strain level </w:t>
      </w:r>
      <w:r w:rsidR="00075673">
        <w:rPr>
          <w:lang w:val="en-GB"/>
        </w:rPr>
        <w:fldChar w:fldCharType="begin"/>
      </w:r>
      <w:r w:rsidR="009C0B79">
        <w:rPr>
          <w:lang w:val="en-GB"/>
        </w:rPr>
        <w:instrText xml:space="preserve"> ADDIN ZOTERO_ITEM CSL_CITATION {"citationID":"UdoKtR5n","properties":{"formattedCitation":"\\super 43\\nosupersub{}","plainCitation":"43","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sidR="00075673">
        <w:rPr>
          <w:lang w:val="en-GB"/>
        </w:rPr>
        <w:fldChar w:fldCharType="separate"/>
      </w:r>
      <w:r w:rsidR="009C0B79" w:rsidRPr="009C0B79">
        <w:rPr>
          <w:rFonts w:ascii="Calibri" w:hAnsi="Calibri" w:cs="Calibri"/>
          <w:szCs w:val="24"/>
          <w:vertAlign w:val="superscript"/>
        </w:rPr>
        <w:t>43</w:t>
      </w:r>
      <w:r w:rsidR="00075673">
        <w:rPr>
          <w:lang w:val="en-GB"/>
        </w:rPr>
        <w:fldChar w:fldCharType="end"/>
      </w:r>
      <w:r w:rsidR="00075673">
        <w:rPr>
          <w:lang w:val="en-GB"/>
        </w:rPr>
        <w:t>,  this variation</w:t>
      </w:r>
      <w:r>
        <w:rPr>
          <w:lang w:val="en-GB"/>
        </w:rPr>
        <w:t xml:space="preserve"> can</w:t>
      </w:r>
      <w:r w:rsidR="00DC3FF5">
        <w:rPr>
          <w:lang w:val="en-GB"/>
        </w:rPr>
        <w:t xml:space="preserve"> make it harder for a </w:t>
      </w:r>
      <w:r w:rsidR="00075673">
        <w:rPr>
          <w:lang w:val="en-GB"/>
        </w:rPr>
        <w:t>model</w:t>
      </w:r>
      <w:r w:rsidR="00DC3FF5">
        <w:rPr>
          <w:lang w:val="en-GB"/>
        </w:rPr>
        <w:t xml:space="preserve"> to </w:t>
      </w:r>
      <w:r w:rsidR="006B247B">
        <w:t>properly capture the relevant variation between individuals which lead to differing disease states.</w:t>
      </w:r>
      <w:r w:rsidR="00DC3FF5">
        <w:rPr>
          <w:lang w:val="en-GB"/>
        </w:rPr>
        <w:t xml:space="preserve"> </w:t>
      </w:r>
      <w:r w:rsidR="00B67B15">
        <w:rPr>
          <w:lang w:val="en-GB"/>
        </w:rPr>
        <w:t xml:space="preserve">As an example, one genus could contain species that are correlated with </w:t>
      </w:r>
      <w:proofErr w:type="spellStart"/>
      <w:r w:rsidR="00B67B15">
        <w:rPr>
          <w:lang w:val="en-GB"/>
        </w:rPr>
        <w:t>tumor</w:t>
      </w:r>
      <w:proofErr w:type="spellEnd"/>
      <w:r w:rsidR="00B67B15">
        <w:rPr>
          <w:lang w:val="en-GB"/>
        </w:rPr>
        <w:t xml:space="preserve"> tissues, but also those </w:t>
      </w:r>
      <w:r w:rsidR="00B67B15">
        <w:rPr>
          <w:lang w:val="en-GB"/>
        </w:rPr>
        <w:lastRenderedPageBreak/>
        <w:t xml:space="preserve">correlated with normal tissues </w:t>
      </w:r>
      <w:r w:rsidR="00B67B15">
        <w:rPr>
          <w:lang w:val="en-GB"/>
        </w:rPr>
        <w:fldChar w:fldCharType="begin"/>
      </w:r>
      <w:r w:rsidR="00B67B15">
        <w:rPr>
          <w:lang w:val="en-GB"/>
        </w:rPr>
        <w:instrText xml:space="preserve"> ADDIN ZOTERO_ITEM CSL_CITATION {"citationID":"a2ed5i3ejql","properties":{"formattedCitation":"\\uldash{\\super 1\\nosupersub{}}","plainCitation":"1","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B67B15">
        <w:rPr>
          <w:lang w:val="en-GB"/>
        </w:rPr>
        <w:fldChar w:fldCharType="separate"/>
      </w:r>
      <w:r w:rsidR="00B67B15" w:rsidRPr="00B67B15">
        <w:rPr>
          <w:rFonts w:ascii="Calibri" w:hAnsi="Calibri" w:cs="Calibri"/>
          <w:szCs w:val="24"/>
          <w:u w:val="dash"/>
          <w:vertAlign w:val="superscript"/>
        </w:rPr>
        <w:t>1</w:t>
      </w:r>
      <w:r w:rsidR="00B67B15">
        <w:rPr>
          <w:lang w:val="en-GB"/>
        </w:rPr>
        <w:fldChar w:fldCharType="end"/>
      </w:r>
      <w:r w:rsidR="00B67B15">
        <w:rPr>
          <w:lang w:val="en-GB"/>
        </w:rPr>
        <w:t xml:space="preserve">. </w:t>
      </w:r>
      <w:r w:rsidR="00DC3FF5">
        <w:rPr>
          <w:lang w:val="en-GB"/>
        </w:rPr>
        <w:t xml:space="preserve">To combat this, a higher quantity, but also more </w:t>
      </w:r>
      <w:r w:rsidR="00075673">
        <w:rPr>
          <w:lang w:val="en-GB"/>
        </w:rPr>
        <w:t>specific data might be needed</w:t>
      </w:r>
      <w:r w:rsidR="00DC3FF5">
        <w:rPr>
          <w:lang w:val="en-GB"/>
        </w:rPr>
        <w:t xml:space="preserve">, such as </w:t>
      </w:r>
      <w:r w:rsidR="00075673">
        <w:rPr>
          <w:lang w:val="en-GB"/>
        </w:rPr>
        <w:t>repeated measurements</w:t>
      </w:r>
      <w:r w:rsidR="00DC3FF5">
        <w:rPr>
          <w:lang w:val="en-GB"/>
        </w:rPr>
        <w:t xml:space="preserve"> at different times,</w:t>
      </w:r>
      <w:r w:rsidR="00DC3FF5">
        <w:t xml:space="preserve"> which might be needed to capture the most important</w:t>
      </w:r>
      <w:r w:rsidR="00075673">
        <w:t xml:space="preserve"> host- microbiome interactions </w:t>
      </w:r>
      <w:r w:rsidR="00075673">
        <w:fldChar w:fldCharType="begin"/>
      </w:r>
      <w:r w:rsidR="0065515F">
        <w:instrText xml:space="preserve"> ADDIN ZOTERO_ITEM CSL_CITATION {"citationID":"Wy8N9Bn9","properties":{"formattedCitation":"\\super 7\\nosupersub{}","plainCitation":"7","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075673">
        <w:fldChar w:fldCharType="separate"/>
      </w:r>
      <w:r w:rsidR="0065515F" w:rsidRPr="0065515F">
        <w:rPr>
          <w:rFonts w:ascii="Calibri" w:hAnsi="Calibri" w:cs="Calibri"/>
          <w:szCs w:val="24"/>
          <w:vertAlign w:val="superscript"/>
        </w:rPr>
        <w:t>7</w:t>
      </w:r>
      <w:r w:rsidR="00075673">
        <w:fldChar w:fldCharType="end"/>
      </w:r>
      <w:r w:rsidR="00075673">
        <w:t>.</w:t>
      </w:r>
      <w:r w:rsidR="00FA2E26">
        <w:t xml:space="preserve"> </w:t>
      </w:r>
      <w:r w:rsidR="00DC3FF5">
        <w:t xml:space="preserve">Additionally, rather than only abundance data, it might be necessary to also look at the active expression of microbial genes </w:t>
      </w:r>
      <w:r w:rsidR="006B247B">
        <w:t>answer can be less person-to-person variation on the functional level</w:t>
      </w:r>
      <w:r w:rsidR="00FA2E26">
        <w:rPr>
          <w:lang w:val="en-GB"/>
        </w:rPr>
        <w:t xml:space="preserve"> </w:t>
      </w:r>
      <w:r w:rsidR="00FA2E26">
        <w:rPr>
          <w:lang w:val="en-GB"/>
        </w:rPr>
        <w:fldChar w:fldCharType="begin"/>
      </w:r>
      <w:r w:rsidR="009C0B79">
        <w:rPr>
          <w:lang w:val="en-GB"/>
        </w:rPr>
        <w:instrText xml:space="preserve"> ADDIN ZOTERO_ITEM CSL_CITATION {"citationID":"zlsResjP","properties":{"formattedCitation":"\\super 42\\nosupersub{}","plainCitation":"42","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FA2E26">
        <w:rPr>
          <w:lang w:val="en-GB"/>
        </w:rPr>
        <w:fldChar w:fldCharType="separate"/>
      </w:r>
      <w:r w:rsidR="009C0B79" w:rsidRPr="009C0B79">
        <w:rPr>
          <w:rFonts w:ascii="Calibri" w:hAnsi="Calibri" w:cs="Calibri"/>
          <w:szCs w:val="24"/>
          <w:vertAlign w:val="superscript"/>
        </w:rPr>
        <w:t>42</w:t>
      </w:r>
      <w:r w:rsidR="00FA2E26">
        <w:rPr>
          <w:lang w:val="en-GB"/>
        </w:rPr>
        <w:fldChar w:fldCharType="end"/>
      </w:r>
      <w:r w:rsidR="003548A3">
        <w:rPr>
          <w:lang w:val="en-GB"/>
        </w:rPr>
        <w:t xml:space="preserve"> as microbial data mined from TCGA cannot determine whether microbial reads were intra- or extracellular or from alive or dead bacteria </w:t>
      </w:r>
      <w:r w:rsidR="003548A3">
        <w:rPr>
          <w:lang w:val="en-GB"/>
        </w:rPr>
        <w:fldChar w:fldCharType="begin"/>
      </w:r>
      <w:r w:rsidR="009C0B79">
        <w:rPr>
          <w:lang w:val="en-GB"/>
        </w:rPr>
        <w:instrText xml:space="preserve"> ADDIN ZOTERO_ITEM CSL_CITATION {"citationID":"a12ukf7c068","properties":{"formattedCitation":"\\super 10\\nosupersub{}","plainCitation":"10","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sidR="003548A3">
        <w:rPr>
          <w:lang w:val="en-GB"/>
        </w:rPr>
        <w:fldChar w:fldCharType="separate"/>
      </w:r>
      <w:r w:rsidR="009C0B79" w:rsidRPr="009C0B79">
        <w:rPr>
          <w:rFonts w:ascii="Calibri" w:hAnsi="Calibri" w:cs="Calibri"/>
          <w:szCs w:val="24"/>
          <w:vertAlign w:val="superscript"/>
        </w:rPr>
        <w:t>10</w:t>
      </w:r>
      <w:r w:rsidR="003548A3">
        <w:rPr>
          <w:lang w:val="en-GB"/>
        </w:rPr>
        <w:fldChar w:fldCharType="end"/>
      </w:r>
      <w:r w:rsidR="003548A3">
        <w:rPr>
          <w:lang w:val="en-GB"/>
        </w:rPr>
        <w:t>.</w:t>
      </w:r>
    </w:p>
    <w:p w14:paraId="2689E767" w14:textId="7EEB5657" w:rsidR="007124C4" w:rsidRDefault="00DD56C8" w:rsidP="00F0583A">
      <w:r>
        <w:t>There can be distinct</w:t>
      </w:r>
      <w:r w:rsidR="00B52187">
        <w:t xml:space="preserve"> </w:t>
      </w:r>
      <w:proofErr w:type="spellStart"/>
      <w:r w:rsidR="00B52187">
        <w:t>intratumor</w:t>
      </w:r>
      <w:r w:rsidR="000F1D7F">
        <w:t>al</w:t>
      </w:r>
      <w:proofErr w:type="spellEnd"/>
      <w:r w:rsidR="00B52187">
        <w:t xml:space="preserve"> bacteria </w:t>
      </w:r>
      <w:r>
        <w:t>across different subtypes of the same cancer</w:t>
      </w:r>
      <w:r w:rsidR="009C050A">
        <w:t xml:space="preserve"> and a tumor sample with its NAT microbiome </w:t>
      </w:r>
      <w:r w:rsidR="009C050A">
        <w:fldChar w:fldCharType="begin"/>
      </w:r>
      <w:r w:rsidR="009C0B79">
        <w:instrText xml:space="preserve"> ADDIN ZOTERO_ITEM CSL_CITATION {"citationID":"XHub0uHM","properties":{"formattedCitation":"\\super 16\\nosupersub{}","plainCitation":"16","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9C050A">
        <w:fldChar w:fldCharType="separate"/>
      </w:r>
      <w:r w:rsidR="009C0B79" w:rsidRPr="009C0B79">
        <w:rPr>
          <w:rFonts w:ascii="Calibri" w:hAnsi="Calibri" w:cs="Calibri"/>
          <w:szCs w:val="24"/>
          <w:vertAlign w:val="superscript"/>
        </w:rPr>
        <w:t>16</w:t>
      </w:r>
      <w:r w:rsidR="009C050A">
        <w:fldChar w:fldCharType="end"/>
      </w:r>
      <w:r w:rsidR="009C050A">
        <w:t>, however this is not always the case</w:t>
      </w:r>
      <w:r w:rsidR="00B67B15">
        <w:t xml:space="preserve"> </w:t>
      </w:r>
      <w:r w:rsidR="00B67B15">
        <w:fldChar w:fldCharType="begin"/>
      </w:r>
      <w:r w:rsidR="00B67B15">
        <w:instrText xml:space="preserve"> ADDIN ZOTERO_ITEM CSL_CITATION {"citationID":"a1krebm09nj","properties":{"formattedCitation":"\\super 13\\nosupersub{}","plainCitation":"13","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B67B15">
        <w:fldChar w:fldCharType="separate"/>
      </w:r>
      <w:r w:rsidR="00B67B15" w:rsidRPr="00B67B15">
        <w:rPr>
          <w:rFonts w:ascii="Calibri" w:hAnsi="Calibri" w:cs="Calibri"/>
          <w:szCs w:val="24"/>
          <w:vertAlign w:val="superscript"/>
        </w:rPr>
        <w:t>13</w:t>
      </w:r>
      <w:r w:rsidR="00B67B15">
        <w:fldChar w:fldCharType="end"/>
      </w:r>
      <w:r w:rsidR="009C050A">
        <w:t>.</w:t>
      </w:r>
      <w:r w:rsidR="007124C4">
        <w:t xml:space="preserve"> Additionally, bacteria from the NAT might be transferred to tumor tissues, leading to a similarity between the microbiomes which </w:t>
      </w:r>
      <w:r w:rsidR="00B52187">
        <w:t xml:space="preserve">might </w:t>
      </w:r>
      <w:r w:rsidR="007124C4">
        <w:t xml:space="preserve">not </w:t>
      </w:r>
      <w:r w:rsidR="00B52187">
        <w:t xml:space="preserve">be conducive for </w:t>
      </w:r>
      <w:r w:rsidR="007124C4">
        <w:t xml:space="preserve">discrimination between the two tissues </w:t>
      </w:r>
      <w:r w:rsidR="007124C4">
        <w:fldChar w:fldCharType="begin"/>
      </w:r>
      <w:r w:rsidR="009C0B79">
        <w:instrText xml:space="preserve"> ADDIN ZOTERO_ITEM CSL_CITATION {"citationID":"Lw1RvPPM","properties":{"formattedCitation":"\\super 16\\nosupersub{}","plainCitation":"16","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7124C4">
        <w:fldChar w:fldCharType="separate"/>
      </w:r>
      <w:r w:rsidR="009C0B79" w:rsidRPr="009C0B79">
        <w:rPr>
          <w:rFonts w:ascii="Calibri" w:hAnsi="Calibri" w:cs="Calibri"/>
          <w:szCs w:val="24"/>
          <w:vertAlign w:val="superscript"/>
        </w:rPr>
        <w:t>16</w:t>
      </w:r>
      <w:r w:rsidR="007124C4">
        <w:fldChar w:fldCharType="end"/>
      </w:r>
      <w:r w:rsidR="007124C4">
        <w:t>.</w:t>
      </w:r>
      <w:r w:rsidR="00F10614">
        <w:t xml:space="preserve"> </w:t>
      </w:r>
      <w:r w:rsidR="00B67B15">
        <w:t>When investigating tumor, tumor adjacent normal</w:t>
      </w:r>
      <w:r w:rsidR="00C26D1D">
        <w:t xml:space="preserve"> </w:t>
      </w:r>
      <w:r w:rsidR="00B67B15">
        <w:t xml:space="preserve">and normal samples, [study] found high similarities in [in-] diversity between the tumor and NAT and dissimilarity of the two tissue types with normal samples </w:t>
      </w:r>
      <w:r w:rsidR="00B67B15">
        <w:fldChar w:fldCharType="begin"/>
      </w:r>
      <w:r w:rsidR="00B67B15">
        <w:instrText xml:space="preserve"> ADDIN ZOTERO_ITEM CSL_CITATION {"citationID":"ab34esomkh","properties":{"formattedCitation":"\\super 11\\nosupersub{}","plainCitation":"1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sidR="00B67B15">
        <w:fldChar w:fldCharType="separate"/>
      </w:r>
      <w:r w:rsidR="00B67B15" w:rsidRPr="00B67B15">
        <w:rPr>
          <w:rFonts w:ascii="Calibri" w:hAnsi="Calibri" w:cs="Calibri"/>
          <w:szCs w:val="24"/>
          <w:vertAlign w:val="superscript"/>
        </w:rPr>
        <w:t>11</w:t>
      </w:r>
      <w:r w:rsidR="00B67B15">
        <w:fldChar w:fldCharType="end"/>
      </w:r>
      <w:r w:rsidR="00B67B15">
        <w:t xml:space="preserve">. Thus, it might be needed to also use normal samples. </w:t>
      </w:r>
      <w:r w:rsidR="00C26D1D">
        <w:t>For CRC as well,</w:t>
      </w:r>
      <w:r w:rsidR="00255A26">
        <w:t xml:space="preserve"> there is microbial </w:t>
      </w:r>
      <w:proofErr w:type="spellStart"/>
      <w:r w:rsidR="00255A26">
        <w:t>dysbyiosis</w:t>
      </w:r>
      <w:proofErr w:type="spellEnd"/>
      <w:r w:rsidR="00255A26">
        <w:t xml:space="preserve"> between tumor and NAT for the same patient and also across stages </w:t>
      </w:r>
      <w:r w:rsidR="00255A26">
        <w:fldChar w:fldCharType="begin"/>
      </w:r>
      <w:r w:rsidR="009C0B79">
        <w:instrText xml:space="preserve"> ADDIN ZOTERO_ITEM CSL_CITATION {"citationID":"fjdxSU7X","properties":{"formattedCitation":"\\super 39\\nosupersub{}","plainCitation":"39","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9C0B79" w:rsidRPr="009C0B79">
        <w:rPr>
          <w:rFonts w:ascii="Calibri" w:hAnsi="Calibri" w:cs="Calibri"/>
          <w:szCs w:val="24"/>
          <w:vertAlign w:val="superscript"/>
        </w:rPr>
        <w:t>39</w:t>
      </w:r>
      <w:r w:rsidR="00255A26">
        <w:fldChar w:fldCharType="end"/>
      </w:r>
      <w:r w:rsidR="00255A26">
        <w:t>.</w:t>
      </w:r>
      <w:r w:rsidR="00B96222">
        <w:t xml:space="preserve"> Furthermore, microbiota in tissues such as in the gut can interact with other tissues and organs through varying pathways </w:t>
      </w:r>
      <w:r w:rsidR="00B96222">
        <w:fldChar w:fldCharType="begin"/>
      </w:r>
      <w:r w:rsidR="009C0B79">
        <w:instrText xml:space="preserve"> ADDIN ZOTERO_ITEM CSL_CITATION {"citationID":"a2fr8rl9r46","properties":{"formattedCitation":"\\super 19,43\\nosupersub{}","plainCitation":"19,43","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sidR="00B96222">
        <w:fldChar w:fldCharType="separate"/>
      </w:r>
      <w:r w:rsidR="009C0B79" w:rsidRPr="009C0B79">
        <w:rPr>
          <w:rFonts w:ascii="Calibri" w:hAnsi="Calibri" w:cs="Calibri"/>
          <w:szCs w:val="24"/>
          <w:vertAlign w:val="superscript"/>
        </w:rPr>
        <w:t>19,43</w:t>
      </w:r>
      <w:r w:rsidR="00B96222">
        <w:fldChar w:fldCharType="end"/>
      </w:r>
      <w:r w:rsidR="00B96222">
        <w:t>.</w:t>
      </w:r>
    </w:p>
    <w:p w14:paraId="71173D72" w14:textId="1B87E16B" w:rsidR="00417D12" w:rsidRDefault="00A55817" w:rsidP="00F0583A">
      <w:pPr>
        <w:rPr>
          <w:rFonts w:ascii="Calibri" w:hAnsi="Calibri" w:cs="Calibri"/>
        </w:rPr>
      </w:pPr>
      <w:r>
        <w:t>There have been other studies which also use TCGA whole-genome sequencing for cancer diagnostics.</w:t>
      </w:r>
      <w:r w:rsidR="00417D12">
        <w:t xml:space="preserve"> </w:t>
      </w:r>
      <w:r w:rsidR="00417D12" w:rsidRPr="007F4E7B">
        <w:rPr>
          <w:rFonts w:ascii="Calibri" w:hAnsi="Calibri" w:cs="Calibri"/>
        </w:rPr>
        <w:t>Poore</w:t>
      </w:r>
      <w:r w:rsidR="00417D12">
        <w:rPr>
          <w:rFonts w:ascii="Calibri" w:hAnsi="Calibri" w:cs="Calibri"/>
        </w:rPr>
        <w:t xml:space="preserve"> et al. </w:t>
      </w:r>
      <w:r w:rsidR="00417D12">
        <w:rPr>
          <w:rFonts w:ascii="Calibri" w:hAnsi="Calibri" w:cs="Calibri"/>
        </w:rPr>
        <w:fldChar w:fldCharType="begin"/>
      </w:r>
      <w:r w:rsidR="009C0B79">
        <w:rPr>
          <w:rFonts w:ascii="Calibri" w:hAnsi="Calibri" w:cs="Calibri"/>
        </w:rPr>
        <w:instrText xml:space="preserve"> ADDIN ZOTERO_ITEM CSL_CITATION {"citationID":"WVnFJQVK","properties":{"formattedCitation":"\\super 9\\nosupersub{}","plainCitation":"9","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417D12">
        <w:rPr>
          <w:rFonts w:ascii="Calibri" w:hAnsi="Calibri" w:cs="Calibri"/>
        </w:rPr>
        <w:fldChar w:fldCharType="separate"/>
      </w:r>
      <w:r w:rsidR="009C0B79" w:rsidRPr="009C0B79">
        <w:rPr>
          <w:rFonts w:ascii="Calibri" w:hAnsi="Calibri" w:cs="Calibri"/>
          <w:szCs w:val="24"/>
          <w:vertAlign w:val="superscript"/>
        </w:rPr>
        <w:t>9</w:t>
      </w:r>
      <w:r w:rsidR="00417D12">
        <w:rPr>
          <w:rFonts w:ascii="Calibri" w:hAnsi="Calibri" w:cs="Calibri"/>
        </w:rPr>
        <w:fldChar w:fldCharType="end"/>
      </w:r>
      <w:r w:rsidR="00417D12">
        <w:rPr>
          <w:rFonts w:ascii="Calibri" w:hAnsi="Calibri" w:cs="Calibri"/>
        </w:rPr>
        <w:t xml:space="preserve"> created a microbial abundance data set from TCGA data. </w:t>
      </w:r>
      <w:r w:rsidR="00417D12">
        <w:rPr>
          <w:rFonts w:ascii="Calibri" w:hAnsi="Calibri" w:cs="Calibri"/>
        </w:rPr>
        <w:t xml:space="preserve"> </w:t>
      </w:r>
      <w:r w:rsidR="00300B84">
        <w:t>The results for tumor versus normal prediction are similar to below.</w:t>
      </w:r>
      <w:r w:rsidR="00B67B15">
        <w:t xml:space="preserve"> They also did not achieve good performance discriminating between stages with microbial abundance data. </w:t>
      </w:r>
      <w:r w:rsidR="00417D12">
        <w:rPr>
          <w:rFonts w:ascii="Calibri" w:hAnsi="Calibri" w:cs="Calibri"/>
        </w:rPr>
        <w:t xml:space="preserve">Using this data set, </w:t>
      </w:r>
      <w:proofErr w:type="spellStart"/>
      <w:r w:rsidR="00417D12">
        <w:rPr>
          <w:rFonts w:ascii="Calibri" w:hAnsi="Calibri" w:cs="Calibri"/>
        </w:rPr>
        <w:t>Hermida</w:t>
      </w:r>
      <w:proofErr w:type="spellEnd"/>
      <w:r w:rsidR="00417D12">
        <w:rPr>
          <w:rFonts w:ascii="Calibri" w:hAnsi="Calibri" w:cs="Calibri"/>
        </w:rPr>
        <w:t xml:space="preserve"> et al. </w:t>
      </w:r>
      <w:r w:rsidR="00417D12">
        <w:rPr>
          <w:rFonts w:ascii="Calibri" w:hAnsi="Calibri" w:cs="Calibri"/>
        </w:rPr>
        <w:fldChar w:fldCharType="begin"/>
      </w:r>
      <w:r w:rsidR="009C0B79">
        <w:rPr>
          <w:rFonts w:ascii="Calibri" w:hAnsi="Calibri" w:cs="Calibri"/>
        </w:rPr>
        <w:instrText xml:space="preserve"> ADDIN ZOTERO_ITEM CSL_CITATION {"citationID":"YLH5v9Kj","properties":{"formattedCitation":"\\super 10\\nosupersub{}","plainCitation":"10","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sidR="00417D12">
        <w:rPr>
          <w:rFonts w:ascii="Calibri" w:hAnsi="Calibri" w:cs="Calibri"/>
        </w:rPr>
        <w:fldChar w:fldCharType="separate"/>
      </w:r>
      <w:r w:rsidR="009C0B79" w:rsidRPr="009C0B79">
        <w:rPr>
          <w:rFonts w:ascii="Calibri" w:hAnsi="Calibri" w:cs="Calibri"/>
          <w:szCs w:val="24"/>
          <w:vertAlign w:val="superscript"/>
        </w:rPr>
        <w:t>10</w:t>
      </w:r>
      <w:r w:rsidR="00417D12">
        <w:rPr>
          <w:rFonts w:ascii="Calibri" w:hAnsi="Calibri" w:cs="Calibri"/>
        </w:rPr>
        <w:fldChar w:fldCharType="end"/>
      </w:r>
      <w:r w:rsidR="00417D12">
        <w:rPr>
          <w:rFonts w:ascii="Calibri" w:hAnsi="Calibri" w:cs="Calibri"/>
        </w:rPr>
        <w:t xml:space="preserve"> build a prediction model combining gene expression and microbial abundance data. </w:t>
      </w:r>
      <w:r w:rsidR="00C9773B">
        <w:rPr>
          <w:rFonts w:ascii="Calibri" w:hAnsi="Calibri" w:cs="Calibri"/>
        </w:rPr>
        <w:t xml:space="preserve">They also found that tumor microbial abundance data </w:t>
      </w:r>
      <w:r w:rsidR="003548A3">
        <w:rPr>
          <w:rFonts w:ascii="Calibri" w:hAnsi="Calibri" w:cs="Calibri"/>
        </w:rPr>
        <w:t xml:space="preserve">with clinical variables </w:t>
      </w:r>
      <w:r w:rsidR="00C9773B">
        <w:rPr>
          <w:rFonts w:ascii="Calibri" w:hAnsi="Calibri" w:cs="Calibri"/>
        </w:rPr>
        <w:t>was only marginally predictive of patient survival rates</w:t>
      </w:r>
      <w:r w:rsidR="003548A3">
        <w:rPr>
          <w:rFonts w:ascii="Calibri" w:hAnsi="Calibri" w:cs="Calibri"/>
        </w:rPr>
        <w:t xml:space="preserve">, </w:t>
      </w:r>
      <w:r w:rsidR="00C9773B">
        <w:rPr>
          <w:rFonts w:ascii="Calibri" w:hAnsi="Calibri" w:cs="Calibri"/>
        </w:rPr>
        <w:t xml:space="preserve"> and that g</w:t>
      </w:r>
      <w:r w:rsidR="00417D12">
        <w:rPr>
          <w:rFonts w:ascii="Calibri" w:hAnsi="Calibri" w:cs="Calibri"/>
        </w:rPr>
        <w:t>ene expression data was a much more powerful predictor than microbial abundance data</w:t>
      </w:r>
      <w:r w:rsidR="00C9773B">
        <w:rPr>
          <w:rFonts w:ascii="Calibri" w:hAnsi="Calibri" w:cs="Calibri"/>
        </w:rPr>
        <w:t xml:space="preserve">. Additionally, </w:t>
      </w:r>
      <w:r w:rsidR="00417D12">
        <w:rPr>
          <w:rFonts w:ascii="Calibri" w:hAnsi="Calibri" w:cs="Calibri"/>
        </w:rPr>
        <w:t>integrating the two modalities</w:t>
      </w:r>
      <w:r w:rsidR="00C9773B">
        <w:rPr>
          <w:rFonts w:ascii="Calibri" w:hAnsi="Calibri" w:cs="Calibri"/>
        </w:rPr>
        <w:t xml:space="preserve"> did not offer any statistically significant improvement in survival rate prediction.</w:t>
      </w:r>
      <w:r w:rsidR="003548A3">
        <w:rPr>
          <w:rFonts w:ascii="Calibri" w:hAnsi="Calibri" w:cs="Calibri"/>
        </w:rPr>
        <w:t xml:space="preserve"> [Contains other studies which use the TCGA microbes in discussion]</w:t>
      </w:r>
    </w:p>
    <w:p w14:paraId="46DF9778" w14:textId="3198C9CE" w:rsidR="00502D32" w:rsidRDefault="00502D32" w:rsidP="00F0583A">
      <w:r>
        <w:rPr>
          <w:rFonts w:ascii="Calibri" w:hAnsi="Calibri" w:cs="Calibri"/>
        </w:rPr>
        <w:t>[include information about lack of overlapped samples, results could be different for certain endpoints if you use more TCGA data especially normal samples but probably not]</w:t>
      </w:r>
    </w:p>
    <w:p w14:paraId="5247B1AD" w14:textId="4C8DC5C7" w:rsidR="00A31FB8" w:rsidRDefault="00B67B15" w:rsidP="00F0583A">
      <w:r>
        <w:t xml:space="preserve">To obtain more meaningful results and truly capture the predictive power of microbial abundance data and its relation to host omics data, it might be necessary to have </w:t>
      </w:r>
      <w:r w:rsidR="00E9365C">
        <w:t>more specific</w:t>
      </w:r>
      <w:r>
        <w:t xml:space="preserve"> microbial </w:t>
      </w:r>
      <w:r w:rsidR="00E9365C">
        <w:t>information, such as species</w:t>
      </w:r>
      <w:r>
        <w:t>-level information</w:t>
      </w:r>
      <w:r w:rsidR="00E9365C">
        <w:t>,</w:t>
      </w:r>
      <w:r>
        <w:t xml:space="preserve"> metagenomic/</w:t>
      </w:r>
      <w:proofErr w:type="spellStart"/>
      <w:r>
        <w:t>transcriptonomic</w:t>
      </w:r>
      <w:proofErr w:type="spellEnd"/>
      <w:r>
        <w:t xml:space="preserve"> (functional) data, which </w:t>
      </w:r>
      <w:r>
        <w:t xml:space="preserve">could give a more direct measure of microbial activity and function </w:t>
      </w:r>
      <w:r>
        <w:fldChar w:fldCharType="begin"/>
      </w:r>
      <w:r>
        <w:instrText xml:space="preserve"> ADDIN ZOTERO_ITEM CSL_CITATION {"citationID":"aav10c1aon","properties":{"formattedCitation":"\\super 41\\nosupersub{}","plainCitation":"41","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fldChar w:fldCharType="separate"/>
      </w:r>
      <w:r w:rsidRPr="009C0B79">
        <w:rPr>
          <w:rFonts w:ascii="Calibri" w:hAnsi="Calibri" w:cs="Calibri"/>
          <w:szCs w:val="24"/>
          <w:vertAlign w:val="superscript"/>
        </w:rPr>
        <w:t>41</w:t>
      </w:r>
      <w:r>
        <w:fldChar w:fldCharType="end"/>
      </w:r>
      <w:r>
        <w:t>, data on</w:t>
      </w:r>
      <w:r w:rsidR="00E9365C">
        <w:t xml:space="preserve"> </w:t>
      </w:r>
      <w:r>
        <w:t xml:space="preserve">the </w:t>
      </w:r>
      <w:proofErr w:type="spellStart"/>
      <w:r>
        <w:t>virome</w:t>
      </w:r>
      <w:proofErr w:type="spellEnd"/>
      <w:r>
        <w:t xml:space="preserve"> and mycobiome, which </w:t>
      </w:r>
      <w:r>
        <w:t>are also associated with cancer</w:t>
      </w:r>
      <w:r>
        <w:t xml:space="preserve"> </w:t>
      </w:r>
      <w:r>
        <w:fldChar w:fldCharType="begin"/>
      </w:r>
      <w:r>
        <w:instrText xml:space="preserve"> ADDIN ZOTERO_ITEM CSL_CITATION {"citationID":"a28l4lnh35j","properties":{"formattedCitation":"\\super 41\\nosupersub{}","plainCitation":"41","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fldChar w:fldCharType="separate"/>
      </w:r>
      <w:r w:rsidRPr="009C0B79">
        <w:rPr>
          <w:rFonts w:ascii="Calibri" w:hAnsi="Calibri" w:cs="Calibri"/>
          <w:szCs w:val="24"/>
          <w:vertAlign w:val="superscript"/>
        </w:rPr>
        <w:t>41</w:t>
      </w:r>
      <w:r>
        <w:fldChar w:fldCharType="end"/>
      </w:r>
      <w:r>
        <w:t xml:space="preserve"> and the </w:t>
      </w:r>
      <w:r w:rsidR="00E9365C">
        <w:t xml:space="preserve">location </w:t>
      </w:r>
      <w:r>
        <w:t>and organization in the tissue of the microbial</w:t>
      </w:r>
      <w:r w:rsidR="00E9365C">
        <w:t xml:space="preserve"> data</w:t>
      </w:r>
      <w:r>
        <w:t xml:space="preserve"> which could also </w:t>
      </w:r>
      <w:r w:rsidR="00E9365C">
        <w:t xml:space="preserve">impact tumorigenesis </w:t>
      </w:r>
      <w:r w:rsidR="00E9365C">
        <w:fldChar w:fldCharType="begin"/>
      </w:r>
      <w:r w:rsidR="009C0B79">
        <w:instrText xml:space="preserve"> ADDIN ZOTERO_ITEM CSL_CITATION {"citationID":"CnQEBcLi","properties":{"formattedCitation":"\\super 39\\nosupersub{}","plainCitation":"39","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E9365C">
        <w:fldChar w:fldCharType="separate"/>
      </w:r>
      <w:r w:rsidR="009C0B79" w:rsidRPr="009C0B79">
        <w:rPr>
          <w:rFonts w:ascii="Calibri" w:hAnsi="Calibri" w:cs="Calibri"/>
          <w:szCs w:val="24"/>
          <w:vertAlign w:val="superscript"/>
        </w:rPr>
        <w:t>39</w:t>
      </w:r>
      <w:r w:rsidR="00E9365C">
        <w:fldChar w:fldCharType="end"/>
      </w:r>
      <w:r w:rsidR="00E9365C">
        <w:t>.</w:t>
      </w:r>
      <w:r>
        <w:t xml:space="preserve"> We would also require a decontamination pipeline which removes less valid </w:t>
      </w:r>
      <w:r w:rsidR="00A31FB8">
        <w:t xml:space="preserve">microbial information, </w:t>
      </w:r>
      <w:r>
        <w:t xml:space="preserve">although it is unclear whether it is possible from mining TCGA data alone and this data set would have to be validated with matched tissue samples. Additionally, we would need normal healthy samples rather than tumor adjacent samples. </w:t>
      </w:r>
    </w:p>
    <w:p w14:paraId="6FB8B054" w14:textId="09903E65" w:rsidR="00782B0E" w:rsidRDefault="00782B0E" w:rsidP="00782B0E">
      <w:pPr>
        <w:pStyle w:val="Heading1"/>
        <w:rPr>
          <w:lang w:val="en-GB"/>
        </w:rPr>
      </w:pPr>
      <w:r>
        <w:rPr>
          <w:lang w:val="en-GB"/>
        </w:rPr>
        <w:t>Conclusion</w:t>
      </w:r>
    </w:p>
    <w:p w14:paraId="11076B5E" w14:textId="2BEA2721" w:rsidR="00F16DF2" w:rsidRDefault="00F16DF2" w:rsidP="00F16DF2">
      <w:pPr>
        <w:rPr>
          <w:lang w:val="en-GB"/>
        </w:rPr>
      </w:pPr>
      <w:r w:rsidRPr="00D618E2">
        <w:t>It</w:t>
      </w:r>
      <w:r>
        <w:rPr>
          <w:lang w:val="en-GB"/>
        </w:rPr>
        <w:t xml:space="preserve"> appears that integrating </w:t>
      </w:r>
      <w:r w:rsidR="00A67508">
        <w:rPr>
          <w:lang w:val="en-GB"/>
        </w:rPr>
        <w:t xml:space="preserve">TCMA </w:t>
      </w:r>
      <w:r>
        <w:rPr>
          <w:lang w:val="en-GB"/>
        </w:rPr>
        <w:t>genus</w:t>
      </w:r>
      <w:r w:rsidR="00A67508">
        <w:rPr>
          <w:lang w:val="en-GB"/>
        </w:rPr>
        <w:t xml:space="preserve"> abundance</w:t>
      </w:r>
      <w:r>
        <w:rPr>
          <w:lang w:val="en-GB"/>
        </w:rPr>
        <w:t xml:space="preserve"> and </w:t>
      </w:r>
      <w:r w:rsidR="00A67508">
        <w:rPr>
          <w:lang w:val="en-GB"/>
        </w:rPr>
        <w:t xml:space="preserve">TCGA gene expression data, whether through simple concatenation or complex integration, </w:t>
      </w:r>
      <w:r>
        <w:rPr>
          <w:lang w:val="en-GB"/>
        </w:rPr>
        <w:t>does not help improve prediction performance</w:t>
      </w:r>
      <w:r w:rsidR="00A67508">
        <w:rPr>
          <w:lang w:val="en-GB"/>
        </w:rPr>
        <w:t xml:space="preserve"> over only using the gene expression modality, and that the genus modality performs the worst</w:t>
      </w:r>
      <w:r>
        <w:rPr>
          <w:lang w:val="en-GB"/>
        </w:rPr>
        <w:t>.</w:t>
      </w:r>
      <w:r w:rsidR="004D3D2B">
        <w:rPr>
          <w:lang w:val="en-GB"/>
        </w:rPr>
        <w:t xml:space="preserve"> This result was consistent for the cancers STAD, COAD, HNSC and ESCA</w:t>
      </w:r>
      <w:r w:rsidR="00502D32">
        <w:rPr>
          <w:lang w:val="en-GB"/>
        </w:rPr>
        <w:t>, which were the cancers with the most microbial reads in the TCMA data set.</w:t>
      </w:r>
      <w:r>
        <w:rPr>
          <w:lang w:val="en-GB"/>
        </w:rPr>
        <w:t xml:space="preserve"> It is clear that the human microbiome </w:t>
      </w:r>
      <w:r>
        <w:rPr>
          <w:lang w:val="en-GB"/>
        </w:rPr>
        <w:lastRenderedPageBreak/>
        <w:t xml:space="preserve">has an effect on cancer aetiology, however, </w:t>
      </w:r>
      <w:r w:rsidR="00A67508">
        <w:rPr>
          <w:lang w:val="en-GB"/>
        </w:rPr>
        <w:t xml:space="preserve">for certain data sets, </w:t>
      </w:r>
      <w:r>
        <w:rPr>
          <w:lang w:val="en-GB"/>
        </w:rPr>
        <w:t xml:space="preserve">the prediction performance of just </w:t>
      </w:r>
      <w:r w:rsidR="000F1D7F">
        <w:rPr>
          <w:lang w:val="en-GB"/>
        </w:rPr>
        <w:t>GE</w:t>
      </w:r>
      <w:r>
        <w:rPr>
          <w:lang w:val="en-GB"/>
        </w:rPr>
        <w:t xml:space="preserve"> alone might be enough to capture the underlying patterns relevant for cancer diagnostics. This is similar to the redundancy of other omics types in human cancer diagnostics using</w:t>
      </w:r>
      <w:r w:rsidR="00502D32">
        <w:rPr>
          <w:lang w:val="en-GB"/>
        </w:rPr>
        <w:t xml:space="preserve"> host</w:t>
      </w:r>
      <w:r>
        <w:rPr>
          <w:lang w:val="en-GB"/>
        </w:rPr>
        <w:t xml:space="preserve"> multi-</w:t>
      </w:r>
      <w:proofErr w:type="spellStart"/>
      <w:r>
        <w:rPr>
          <w:lang w:val="en-GB"/>
        </w:rPr>
        <w:t>omic</w:t>
      </w:r>
      <w:proofErr w:type="spellEnd"/>
      <w:r>
        <w:rPr>
          <w:lang w:val="en-GB"/>
        </w:rPr>
        <w:t xml:space="preserve"> data.</w:t>
      </w:r>
    </w:p>
    <w:p w14:paraId="0DD733EA" w14:textId="2D1A8C98" w:rsidR="00A67508" w:rsidRDefault="00A67508" w:rsidP="00F16DF2">
      <w:pPr>
        <w:rPr>
          <w:lang w:val="en-GB"/>
        </w:rPr>
      </w:pPr>
      <w:r>
        <w:rPr>
          <w:lang w:val="en-GB"/>
        </w:rPr>
        <w:t xml:space="preserve">These results are most likely due to the gene expression set already containing much information, possibly even recapitulating certain information contained within the genus set. Furthermore, the size and quality of the genus set also hinders and complicates the drawing of conclusions from the result. </w:t>
      </w:r>
      <w:r w:rsidR="004D3D2B">
        <w:rPr>
          <w:lang w:val="en-GB"/>
        </w:rPr>
        <w:t xml:space="preserve">Thus, while the conclusions drawn from this study can help gain insight into the usefulness of a holo-omics approach with TCMA data, it cannot be generalized to microbial abundance data from other data sets. </w:t>
      </w:r>
      <w:r>
        <w:rPr>
          <w:lang w:val="en-GB"/>
        </w:rPr>
        <w:t>To properly explore</w:t>
      </w:r>
      <w:r w:rsidR="004D3D2B">
        <w:rPr>
          <w:lang w:val="en-GB"/>
        </w:rPr>
        <w:t xml:space="preserve"> the usefulness of a holo-</w:t>
      </w:r>
      <w:proofErr w:type="spellStart"/>
      <w:r w:rsidR="004D3D2B">
        <w:rPr>
          <w:lang w:val="en-GB"/>
        </w:rPr>
        <w:t>omic</w:t>
      </w:r>
      <w:proofErr w:type="spellEnd"/>
      <w:r w:rsidR="00502D32">
        <w:rPr>
          <w:lang w:val="en-GB"/>
        </w:rPr>
        <w:t xml:space="preserve"> approach</w:t>
      </w:r>
      <w:r>
        <w:rPr>
          <w:lang w:val="en-GB"/>
        </w:rPr>
        <w:t>,</w:t>
      </w:r>
      <w:r w:rsidR="009E77A8">
        <w:rPr>
          <w:lang w:val="en-GB"/>
        </w:rPr>
        <w:t xml:space="preserve"> it might be necessary to gather more specific data, such as the expressed genes, species and strand, other types of microbes and a more expressive decontamination method which is validated.</w:t>
      </w:r>
    </w:p>
    <w:p w14:paraId="4CE48A93" w14:textId="2B7A46C1" w:rsidR="00F16DF2" w:rsidRDefault="00F16DF2" w:rsidP="00F16DF2">
      <w:pPr>
        <w:pStyle w:val="Heading1"/>
        <w:rPr>
          <w:lang w:val="en-GB"/>
        </w:rPr>
      </w:pPr>
      <w:r>
        <w:rPr>
          <w:lang w:val="en-GB"/>
        </w:rPr>
        <w:t>Acknowledgments</w:t>
      </w:r>
    </w:p>
    <w:p w14:paraId="3CD4D255" w14:textId="298C2993" w:rsidR="00F16DF2" w:rsidRDefault="0024360D" w:rsidP="00F16DF2">
      <w:pPr>
        <w:rPr>
          <w:lang w:val="en-GB"/>
        </w:rPr>
      </w:pPr>
      <w:r>
        <w:rPr>
          <w:lang w:val="en-GB"/>
        </w:rPr>
        <w:t xml:space="preserve">I would like to thank my supervisor Prof. </w:t>
      </w:r>
      <w:r w:rsidR="00F16DF2">
        <w:rPr>
          <w:lang w:val="en-GB"/>
        </w:rPr>
        <w:t xml:space="preserve">Thomas </w:t>
      </w:r>
      <w:r w:rsidR="00013F94">
        <w:rPr>
          <w:noProof/>
          <w:lang w:val="en-GB"/>
        </w:rPr>
        <w:drawing>
          <wp:inline distT="0" distB="0" distL="0" distR="0" wp14:anchorId="311A3246" wp14:editId="48B16E8F">
            <wp:extent cx="203200" cy="209550"/>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09136" cy="215672"/>
                    </a:xfrm>
                    <a:prstGeom prst="rect">
                      <a:avLst/>
                    </a:prstGeom>
                  </pic:spPr>
                </pic:pic>
              </a:graphicData>
            </a:graphic>
          </wp:inline>
        </w:drawing>
      </w:r>
      <w:r w:rsidR="00F16DF2">
        <w:rPr>
          <w:lang w:val="en-GB"/>
        </w:rPr>
        <w:t xml:space="preserve">and </w:t>
      </w:r>
      <w:r>
        <w:rPr>
          <w:lang w:val="en-GB"/>
        </w:rPr>
        <w:t>daily supervisor</w:t>
      </w:r>
      <w:r w:rsidR="00F16DF2">
        <w:rPr>
          <w:lang w:val="en-GB"/>
        </w:rPr>
        <w:t xml:space="preserve"> Akash</w:t>
      </w:r>
      <w:r w:rsidR="00013F94">
        <w:rPr>
          <w:lang w:val="en-GB"/>
        </w:rPr>
        <w:t xml:space="preserve"> </w:t>
      </w:r>
      <w:r>
        <w:rPr>
          <w:lang w:val="en-GB"/>
        </w:rPr>
        <w:t>for always being there to supervise me and give me advice. While it was not always easy, I learned a lot.</w:t>
      </w:r>
      <w:r w:rsidR="00C860B9">
        <w:rPr>
          <w:lang w:val="en-GB"/>
        </w:rPr>
        <w:t xml:space="preserve"> I required extra resources, but they did not hesitate to help me along and assist me.</w:t>
      </w:r>
      <w:r w:rsidR="00324BBF">
        <w:rPr>
          <w:lang w:val="en-GB"/>
        </w:rPr>
        <w:t xml:space="preserve"> She</w:t>
      </w:r>
    </w:p>
    <w:p w14:paraId="5075D9E9" w14:textId="70687D22" w:rsidR="0024360D" w:rsidRDefault="006F2352" w:rsidP="00F16DF2">
      <w:pPr>
        <w:rPr>
          <w:lang w:val="en-GB"/>
        </w:rPr>
      </w:pPr>
      <w:r>
        <w:rPr>
          <w:noProof/>
          <w:lang w:val="en-GB"/>
        </w:rPr>
        <w:drawing>
          <wp:anchor distT="0" distB="0" distL="114300" distR="114300" simplePos="0" relativeHeight="251662848" behindDoc="0" locked="0" layoutInCell="1" allowOverlap="1" wp14:anchorId="58C8534A" wp14:editId="297D1F71">
            <wp:simplePos x="0" y="0"/>
            <wp:positionH relativeFrom="margin">
              <wp:posOffset>5079788</wp:posOffset>
            </wp:positionH>
            <wp:positionV relativeFrom="margin">
              <wp:posOffset>6726343</wp:posOffset>
            </wp:positionV>
            <wp:extent cx="381000" cy="896620"/>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1000" cy="896620"/>
                    </a:xfrm>
                    <a:prstGeom prst="rect">
                      <a:avLst/>
                    </a:prstGeom>
                  </pic:spPr>
                </pic:pic>
              </a:graphicData>
            </a:graphic>
            <wp14:sizeRelH relativeFrom="margin">
              <wp14:pctWidth>0</wp14:pctWidth>
            </wp14:sizeRelH>
            <wp14:sizeRelV relativeFrom="margin">
              <wp14:pctHeight>0</wp14:pctHeight>
            </wp14:sizeRelV>
          </wp:anchor>
        </w:drawing>
      </w:r>
    </w:p>
    <w:p w14:paraId="274AFA55" w14:textId="42B6AB65" w:rsidR="0024360D" w:rsidRDefault="0024360D" w:rsidP="00F16DF2">
      <w:pPr>
        <w:rPr>
          <w:lang w:val="en-GB"/>
        </w:rPr>
      </w:pPr>
    </w:p>
    <w:p w14:paraId="79BB086E" w14:textId="1B2FCB3A" w:rsidR="0024360D" w:rsidRDefault="0024360D" w:rsidP="00F16DF2">
      <w:pPr>
        <w:rPr>
          <w:lang w:val="en-GB"/>
        </w:rPr>
      </w:pPr>
    </w:p>
    <w:p w14:paraId="6BA9C582" w14:textId="43AA1EB2" w:rsidR="0024360D" w:rsidRPr="00F16DF2" w:rsidRDefault="0024360D" w:rsidP="00F16DF2">
      <w:pPr>
        <w:rPr>
          <w:lang w:val="en-GB"/>
        </w:rPr>
      </w:pPr>
    </w:p>
    <w:p w14:paraId="75A1FD9B" w14:textId="3991504D" w:rsidR="003B7442" w:rsidRDefault="003B7442" w:rsidP="00F16DF2">
      <w:pPr>
        <w:pStyle w:val="Heading1"/>
        <w:rPr>
          <w:lang w:val="en-GB"/>
        </w:rPr>
      </w:pPr>
      <w:r>
        <w:rPr>
          <w:lang w:val="en-GB"/>
        </w:rPr>
        <w:t>Appendix</w:t>
      </w:r>
    </w:p>
    <w:p w14:paraId="5946A988" w14:textId="2E06AF63"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w:t>
      </w:r>
      <w:proofErr w:type="spellStart"/>
      <w:r>
        <w:rPr>
          <w:lang w:val="en-GB"/>
        </w:rPr>
        <w:t>omic</w:t>
      </w:r>
      <w:proofErr w:type="spellEnd"/>
      <w:r>
        <w:rPr>
          <w:lang w:val="en-GB"/>
        </w:rPr>
        <w:t xml:space="preserve"> approach</w:t>
      </w:r>
    </w:p>
    <w:p w14:paraId="147F0762" w14:textId="77777777" w:rsidR="002300CC" w:rsidRDefault="002300CC" w:rsidP="002300CC">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684AE41C" w14:textId="6FC81668"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6245DAA" w14:textId="77777777" w:rsidR="00553FBB" w:rsidRDefault="00553FBB" w:rsidP="00553FBB">
      <w:pPr>
        <w:pStyle w:val="Heading3"/>
        <w:rPr>
          <w:lang w:val="en-GB"/>
        </w:rPr>
      </w:pPr>
      <w:r>
        <w:rPr>
          <w:lang w:val="en-GB"/>
        </w:rPr>
        <w:t>Exploration of holistic view</w:t>
      </w:r>
    </w:p>
    <w:p w14:paraId="0C29F1D1" w14:textId="77777777" w:rsidR="00553FBB" w:rsidRDefault="00553FBB" w:rsidP="00553FBB">
      <w:pPr>
        <w:rPr>
          <w:lang w:val="en-GB"/>
        </w:rPr>
      </w:pPr>
      <w:r>
        <w:rPr>
          <w:lang w:val="en-GB"/>
        </w:rPr>
        <w:t xml:space="preserve">Feature exploration was performed using PCA and t-SNE. PCA was performed using the </w:t>
      </w:r>
      <w:r w:rsidRPr="00CB4397">
        <w:rPr>
          <w:i/>
          <w:lang w:val="en-GB"/>
        </w:rPr>
        <w:t>scikit-learn</w:t>
      </w:r>
      <w:r>
        <w:rPr>
          <w:lang w:val="en-GB"/>
        </w:rPr>
        <w:t xml:space="preserve"> PCA function with 2 components. t-SNE was performed using the </w:t>
      </w:r>
      <w:r w:rsidRPr="00CB4397">
        <w:rPr>
          <w:i/>
          <w:lang w:val="en-GB"/>
        </w:rPr>
        <w:t>scikit-learn</w:t>
      </w:r>
      <w:r>
        <w:rPr>
          <w:lang w:val="en-GB"/>
        </w:rPr>
        <w:t xml:space="preserve"> t-SNE function using </w:t>
      </w:r>
      <w:r>
        <w:rPr>
          <w:lang w:val="en-GB"/>
        </w:rPr>
        <w:lastRenderedPageBreak/>
        <w:t>the default settings, including 1000 maximum iterations. A static random seed was used for all experiments.</w:t>
      </w:r>
    </w:p>
    <w:p w14:paraId="402E9519" w14:textId="77777777" w:rsidR="00553FBB" w:rsidRDefault="00553FBB" w:rsidP="00553FBB">
      <w:pPr>
        <w:rPr>
          <w:lang w:val="en-GB"/>
        </w:rPr>
      </w:pPr>
    </w:p>
    <w:p w14:paraId="561AC66F" w14:textId="77777777" w:rsidR="00553FBB" w:rsidRDefault="00553FBB" w:rsidP="00553FBB">
      <w:pPr>
        <w:rPr>
          <w:lang w:val="en-GB"/>
        </w:rPr>
      </w:pPr>
      <w:r>
        <w:rPr>
          <w:lang w:val="en-GB"/>
        </w:rPr>
        <w:t>Feature reduction was performed using the chi2 test Anthony regression</w:t>
      </w:r>
    </w:p>
    <w:p w14:paraId="6A1080A6" w14:textId="21E253E2" w:rsidR="00553FBB" w:rsidRDefault="00553FBB" w:rsidP="002300CC">
      <w:pPr>
        <w:rPr>
          <w:lang w:val="en-GB"/>
        </w:rPr>
      </w:pPr>
      <w:r>
        <w:rPr>
          <w:lang w:val="en-GB"/>
        </w:rPr>
        <w:t xml:space="preserve">, </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proofErr w:type="spellStart"/>
      <w:r>
        <w:rPr>
          <w:lang w:val="en-GB"/>
        </w:rPr>
        <w:t>Tumor</w:t>
      </w:r>
      <w:proofErr w:type="spellEnd"/>
      <w:r>
        <w:rPr>
          <w:lang w:val="en-GB"/>
        </w:rPr>
        <w:t xml:space="preserve"> PCA does not show additional class separation</w:t>
      </w:r>
    </w:p>
    <w:p w14:paraId="44C53B1E" w14:textId="1CF10169" w:rsidR="002300CC" w:rsidRDefault="002300CC" w:rsidP="002300CC">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rsidR="00BD1C61">
        <w:t xml:space="preserve">Figure </w:t>
      </w:r>
      <w:r w:rsidR="00BD1C61">
        <w:rPr>
          <w:noProof/>
        </w:rPr>
        <w:t>12</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37A5B136" w:rsidR="002300CC" w:rsidRPr="006B2F31" w:rsidRDefault="002300CC" w:rsidP="002300CC">
      <w:pPr>
        <w:pStyle w:val="Caption"/>
      </w:pPr>
      <w:bookmarkStart w:id="9" w:name="_Ref121920412"/>
      <w:r>
        <w:t xml:space="preserve">Figure </w:t>
      </w:r>
      <w:fldSimple w:instr=" SEQ Figure \* ARABIC ">
        <w:r w:rsidR="00C527E2">
          <w:rPr>
            <w:noProof/>
          </w:rPr>
          <w:t>9</w:t>
        </w:r>
      </w:fldSimple>
      <w:bookmarkEnd w:id="9"/>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for show much better separation than genus, and </w:t>
      </w:r>
      <w:proofErr w:type="spellStart"/>
      <w:r>
        <w:rPr>
          <w:lang w:val="en-GB"/>
        </w:rPr>
        <w:t>GE+Genus</w:t>
      </w:r>
      <w:proofErr w:type="spellEnd"/>
      <w:r>
        <w:rPr>
          <w:lang w:val="en-GB"/>
        </w:rPr>
        <w:t xml:space="preserve"> is almost exactly the same as just GE, 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lastRenderedPageBreak/>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03991623" w:rsidR="002300CC" w:rsidRDefault="002300CC" w:rsidP="002300CC">
      <w:pPr>
        <w:pStyle w:val="Caption"/>
      </w:pPr>
      <w:bookmarkStart w:id="10" w:name="_Ref121920839"/>
      <w:r>
        <w:t xml:space="preserve">Figure </w:t>
      </w:r>
      <w:fldSimple w:instr=" SEQ Figure \* ARABIC ">
        <w:r w:rsidR="00C527E2">
          <w:rPr>
            <w:noProof/>
          </w:rPr>
          <w:t>10</w:t>
        </w:r>
      </w:fldSimple>
      <w:bookmarkEnd w:id="10"/>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401791CB"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BD1C61">
        <w:t xml:space="preserve">Figure </w:t>
      </w:r>
      <w:r w:rsidR="00BD1C61">
        <w:rPr>
          <w:noProof/>
        </w:rPr>
        <w:t>13</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4572C950" w:rsidR="002300CC" w:rsidRPr="006B2F31" w:rsidRDefault="002300CC" w:rsidP="002300CC">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rsidR="00BD1C61">
        <w:t xml:space="preserve">Figure </w:t>
      </w:r>
      <w:r w:rsidR="00BD1C61">
        <w:rPr>
          <w:noProof/>
        </w:rPr>
        <w:t>14</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79270A74" w:rsidR="002300CC" w:rsidRDefault="002300CC" w:rsidP="002300CC">
      <w:pPr>
        <w:pStyle w:val="Caption"/>
      </w:pPr>
      <w:bookmarkStart w:id="11" w:name="_Ref121921085"/>
      <w:r>
        <w:t xml:space="preserve">Figure </w:t>
      </w:r>
      <w:fldSimple w:instr=" SEQ Figure \* ARABIC ">
        <w:r w:rsidR="00C527E2">
          <w:rPr>
            <w:noProof/>
          </w:rPr>
          <w:t>11</w:t>
        </w:r>
      </w:fldSimple>
      <w:bookmarkEnd w:id="11"/>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proofErr w:type="spellStart"/>
      <w:r>
        <w:rPr>
          <w:lang w:val="en-GB"/>
        </w:rPr>
        <w:t>Tumor</w:t>
      </w:r>
      <w:proofErr w:type="spellEnd"/>
      <w:r>
        <w:rPr>
          <w:lang w:val="en-GB"/>
        </w:rPr>
        <w:t xml:space="preserve"> prediction for all cancers</w:t>
      </w:r>
    </w:p>
    <w:p w14:paraId="674CE950" w14:textId="4BDD8749" w:rsidR="00625602" w:rsidRPr="00A96526" w:rsidRDefault="00625602" w:rsidP="00625602">
      <w:pPr>
        <w:rPr>
          <w:lang w:val="en-GB"/>
        </w:rPr>
      </w:pPr>
      <w:r>
        <w:rPr>
          <w:lang w:val="en-GB"/>
        </w:rPr>
        <w:t xml:space="preserve">These are the performances for </w:t>
      </w:r>
      <w:proofErr w:type="spellStart"/>
      <w:r>
        <w:rPr>
          <w:lang w:val="en-GB"/>
        </w:rPr>
        <w:t>tumor</w:t>
      </w:r>
      <w:proofErr w:type="spellEnd"/>
      <w:r>
        <w:rPr>
          <w:lang w:val="en-GB"/>
        </w:rPr>
        <w:t xml:space="preserve"> prediction using SVC and chi-squared for all the cancers.</w:t>
      </w:r>
      <w:r w:rsidR="009A2C47">
        <w:rPr>
          <w:lang w:val="en-GB"/>
        </w:rPr>
        <w:t xml:space="preserve"> [give stat significance table]</w:t>
      </w:r>
    </w:p>
    <w:p w14:paraId="58C92857" w14:textId="4D16306F" w:rsidR="00625602" w:rsidRDefault="00625602" w:rsidP="00625602">
      <w:r w:rsidRPr="008D7032">
        <w:rPr>
          <w:noProof/>
        </w:rPr>
        <w:lastRenderedPageBreak/>
        <w:drawing>
          <wp:inline distT="0" distB="0" distL="0" distR="0" wp14:anchorId="50DFE790" wp14:editId="335ED321">
            <wp:extent cx="5269653" cy="13393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3">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53E51166" w14:textId="3A605E03" w:rsidR="00625602" w:rsidRDefault="00625602" w:rsidP="00625602">
      <w:pPr>
        <w:pStyle w:val="Caption"/>
      </w:pPr>
      <w:r>
        <w:t xml:space="preserve">Figure </w:t>
      </w:r>
      <w:fldSimple w:instr=" SEQ Figure \* ARABIC ">
        <w:r w:rsidR="00C527E2">
          <w:rPr>
            <w:noProof/>
          </w:rPr>
          <w:t>12</w:t>
        </w:r>
      </w:fldSimple>
      <w:r>
        <w:t xml:space="preserve">: 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le the vertical line segments indicates the standard deviation of the f1-score across these iterations.</w:t>
      </w:r>
    </w:p>
    <w:p w14:paraId="5F78C8C2" w14:textId="733FBF3F" w:rsidR="00840FC7" w:rsidRDefault="00840FC7" w:rsidP="00625602">
      <w:pPr>
        <w:pStyle w:val="Heading3"/>
      </w:pPr>
      <w:r>
        <w:t>Stage prediction for all cancers</w:t>
      </w:r>
    </w:p>
    <w:p w14:paraId="6F98CC98" w14:textId="7CF45930" w:rsidR="00840FC7" w:rsidRDefault="00840FC7" w:rsidP="00840FC7">
      <w:r>
        <w:t>These are the performances for stage prediction for all cancers</w:t>
      </w:r>
    </w:p>
    <w:p w14:paraId="7F383BF0" w14:textId="69AB81E5" w:rsidR="0080063F" w:rsidRDefault="00404ECF" w:rsidP="0080063F">
      <w:pPr>
        <w:keepNext/>
      </w:pPr>
      <w:r>
        <w:rPr>
          <w:noProof/>
        </w:rPr>
        <w:t>if</w:t>
      </w:r>
      <w:r w:rsidR="00840FC7">
        <w:rPr>
          <w:noProof/>
        </w:rPr>
        <w:drawing>
          <wp:inline distT="0" distB="0" distL="0" distR="0" wp14:anchorId="3522B7BA" wp14:editId="585B2D3F">
            <wp:extent cx="5665634" cy="14512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4">
                      <a:extLst>
                        <a:ext uri="{28A0092B-C50C-407E-A947-70E740481C1C}">
                          <a14:useLocalDpi xmlns:a14="http://schemas.microsoft.com/office/drawing/2010/main" val="0"/>
                        </a:ext>
                      </a:extLst>
                    </a:blip>
                    <a:stretch>
                      <a:fillRect/>
                    </a:stretch>
                  </pic:blipFill>
                  <pic:spPr>
                    <a:xfrm>
                      <a:off x="0" y="0"/>
                      <a:ext cx="5665634" cy="1451297"/>
                    </a:xfrm>
                    <a:prstGeom prst="rect">
                      <a:avLst/>
                    </a:prstGeom>
                  </pic:spPr>
                </pic:pic>
              </a:graphicData>
            </a:graphic>
          </wp:inline>
        </w:drawing>
      </w:r>
    </w:p>
    <w:p w14:paraId="450E8CEF" w14:textId="16082BDB" w:rsidR="00840FC7" w:rsidRDefault="0080063F" w:rsidP="0080063F">
      <w:pPr>
        <w:pStyle w:val="Caption"/>
      </w:pPr>
      <w:r>
        <w:t xml:space="preserve">Figure </w:t>
      </w:r>
      <w:fldSimple w:instr=" SEQ Figure \* ARABIC ">
        <w:r w:rsidR="00C527E2">
          <w:rPr>
            <w:noProof/>
          </w:rPr>
          <w:t>13</w:t>
        </w:r>
      </w:fldSimple>
      <w:r>
        <w:t xml:space="preserve">: 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2F61C36C" w14:textId="77777777" w:rsidR="0080063F" w:rsidRPr="00840FC7" w:rsidRDefault="0080063F" w:rsidP="00840FC7"/>
    <w:p w14:paraId="77860AF6" w14:textId="21A8B01B" w:rsidR="00625602" w:rsidRDefault="00625602" w:rsidP="00625602">
      <w:pPr>
        <w:pStyle w:val="Heading3"/>
      </w:pPr>
      <w:r>
        <w:t>Modality parity enforcement</w:t>
      </w:r>
    </w:p>
    <w:p w14:paraId="084518BF" w14:textId="39F49D4F" w:rsidR="00625602" w:rsidRDefault="00625602" w:rsidP="00625602">
      <w:r>
        <w:t>These are the results when using modality enforcement for all cancers.</w:t>
      </w:r>
    </w:p>
    <w:p w14:paraId="7843BF88" w14:textId="27EAC341" w:rsidR="008D7032" w:rsidRDefault="008D7032" w:rsidP="00625602"/>
    <w:p w14:paraId="1B0F5C16" w14:textId="53CB84AE" w:rsidR="00A96526" w:rsidRDefault="00A96526" w:rsidP="00625602"/>
    <w:p w14:paraId="6B15F483" w14:textId="77777777" w:rsidR="00625602" w:rsidRDefault="00625602" w:rsidP="00625602">
      <w:pPr>
        <w:keepNext/>
      </w:pPr>
      <w:r>
        <w:rPr>
          <w:noProof/>
          <w:lang w:val="en-GB"/>
        </w:rPr>
        <w:drawing>
          <wp:inline distT="0" distB="0" distL="0" distR="0" wp14:anchorId="17294DB8" wp14:editId="3E5A9446">
            <wp:extent cx="5269653" cy="13393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5">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79E5848A" w14:textId="24571764" w:rsidR="00625602" w:rsidRPr="00625602" w:rsidRDefault="00625602" w:rsidP="00625602">
      <w:pPr>
        <w:pStyle w:val="Caption"/>
      </w:pPr>
      <w:r>
        <w:t xml:space="preserve">Figure </w:t>
      </w:r>
      <w:fldSimple w:instr=" SEQ Figure \* ARABIC ">
        <w:r w:rsidR="00C527E2">
          <w:rPr>
            <w:noProof/>
          </w:rPr>
          <w:t>14</w:t>
        </w:r>
      </w:fldSimple>
      <w:r>
        <w:t xml:space="preserve">: </w:t>
      </w:r>
      <w:r w:rsidRPr="00E07EFA">
        <w:t xml:space="preserve">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w:t>
      </w:r>
      <w:r w:rsidRPr="00E07EFA">
        <w:lastRenderedPageBreak/>
        <w:t>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5C5BEC39" w:rsidR="006522F4" w:rsidRDefault="006522F4" w:rsidP="006522F4">
      <w:pPr>
        <w:pStyle w:val="Caption"/>
      </w:pPr>
      <w:bookmarkStart w:id="12" w:name="_Ref121922778"/>
      <w:r>
        <w:t xml:space="preserve">Figure </w:t>
      </w:r>
      <w:fldSimple w:instr=" SEQ Figure \* ARABIC ">
        <w:r w:rsidR="00C527E2">
          <w:rPr>
            <w:noProof/>
          </w:rPr>
          <w:t>15</w:t>
        </w:r>
      </w:fldSimple>
      <w:bookmarkEnd w:id="12"/>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B19ADCC" w14:textId="2AFFE940"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rsidR="00BD1C61">
        <w:t xml:space="preserve">Figure </w:t>
      </w:r>
      <w:r w:rsidR="00BD1C61">
        <w:rPr>
          <w:noProof/>
        </w:rPr>
        <w:t>19</w:t>
      </w:r>
      <w:r>
        <w:fldChar w:fldCharType="end"/>
      </w:r>
      <w:r>
        <w:t>).</w:t>
      </w:r>
    </w:p>
    <w:p w14:paraId="232D6984" w14:textId="77777777" w:rsidR="006522F4" w:rsidRDefault="006522F4" w:rsidP="006522F4">
      <w:pPr>
        <w:keepNext/>
      </w:pPr>
      <w:r>
        <w:rPr>
          <w:noProof/>
        </w:rPr>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18A22949" w:rsidR="006522F4" w:rsidRDefault="006522F4" w:rsidP="006522F4">
      <w:pPr>
        <w:pStyle w:val="Caption"/>
      </w:pPr>
      <w:bookmarkStart w:id="13" w:name="_Ref121922934"/>
      <w:r>
        <w:t xml:space="preserve">Figure </w:t>
      </w:r>
      <w:fldSimple w:instr=" SEQ Figure \* ARABIC ">
        <w:r w:rsidR="00C527E2">
          <w:rPr>
            <w:noProof/>
          </w:rPr>
          <w:t>16</w:t>
        </w:r>
      </w:fldSimple>
      <w:bookmarkEnd w:id="13"/>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t>Random Forest Regression</w:t>
      </w:r>
    </w:p>
    <w:p w14:paraId="3DB1CBFF" w14:textId="021CA161" w:rsidR="00AB203A" w:rsidRDefault="00AB203A" w:rsidP="00AB203A">
      <w:pPr>
        <w:rPr>
          <w:lang w:val="en-GB"/>
        </w:rPr>
      </w:pPr>
      <w:r>
        <w:rPr>
          <w:lang w:val="en-GB"/>
        </w:rPr>
        <w:t>We have also conducted the random Forest Regression Model with hyper parameter tuning for all the different cancers.</w:t>
      </w:r>
    </w:p>
    <w:p w14:paraId="1F67BBF7" w14:textId="2A255AC1" w:rsidR="00756993" w:rsidRDefault="00756993" w:rsidP="00756993">
      <w:pPr>
        <w:pStyle w:val="Heading3"/>
        <w:rPr>
          <w:lang w:val="en-GB"/>
        </w:rPr>
      </w:pPr>
      <w:r>
        <w:rPr>
          <w:lang w:val="en-GB"/>
        </w:rPr>
        <w:t>Complex integration with different models</w:t>
      </w:r>
    </w:p>
    <w:p w14:paraId="7617649E" w14:textId="726E3E65" w:rsidR="00756993" w:rsidRPr="00756993" w:rsidRDefault="00756993" w:rsidP="00756993">
      <w:pPr>
        <w:rPr>
          <w:lang w:val="en-GB"/>
        </w:rPr>
      </w:pPr>
      <w:r>
        <w:rPr>
          <w:lang w:val="en-GB"/>
        </w:rPr>
        <w:t>Complex integration with random Forest</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64F686BC" w:rsidR="00FE7B96" w:rsidRDefault="00FE7B96" w:rsidP="00FE7B96">
      <w:pPr>
        <w:pStyle w:val="Caption"/>
        <w:rPr>
          <w:lang w:val="en-GB"/>
        </w:rPr>
      </w:pPr>
      <w:r>
        <w:t xml:space="preserve">Figure </w:t>
      </w:r>
      <w:fldSimple w:instr=" SEQ Figure \* ARABIC ">
        <w:r w:rsidR="00C527E2">
          <w:rPr>
            <w:noProof/>
          </w:rPr>
          <w:t>17</w:t>
        </w:r>
      </w:fldSimple>
      <w:r>
        <w:t>: Same</w:t>
      </w:r>
    </w:p>
    <w:p w14:paraId="7F108598" w14:textId="77777777" w:rsidR="00FE7B96" w:rsidRDefault="00FE7B96" w:rsidP="00FE7B96">
      <w:pPr>
        <w:keepNext/>
      </w:pPr>
      <w:r>
        <w:rPr>
          <w:noProof/>
          <w:lang w:val="en-GB"/>
        </w:rPr>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39BFD2B8" w:rsidR="00FE7B96" w:rsidRPr="00FE7B96" w:rsidRDefault="00FE7B96" w:rsidP="00FE7B96">
      <w:pPr>
        <w:pStyle w:val="Caption"/>
        <w:rPr>
          <w:lang w:val="en-GB"/>
        </w:rPr>
      </w:pPr>
      <w:r>
        <w:t xml:space="preserve">Figure </w:t>
      </w:r>
      <w:fldSimple w:instr=" SEQ Figure \* ARABIC ">
        <w:r w:rsidR="00C527E2">
          <w:rPr>
            <w:noProof/>
          </w:rPr>
          <w:t>18</w:t>
        </w:r>
      </w:fldSimple>
      <w:r>
        <w:t>: Cancer predictions for stage using chi2</w:t>
      </w:r>
    </w:p>
    <w:p w14:paraId="3232A4E1" w14:textId="77777777" w:rsidR="00384D67" w:rsidRPr="00C401CE" w:rsidRDefault="00384D67" w:rsidP="00384D67">
      <w:pPr>
        <w:rPr>
          <w:lang w:val="en-GB"/>
        </w:rPr>
      </w:pPr>
      <w:r>
        <w:rPr>
          <w:lang w:val="en-GB"/>
        </w:rPr>
        <w:t>The chi-square test is not model for dependency between features.</w:t>
      </w:r>
    </w:p>
    <w:p w14:paraId="5BEC2C2B" w14:textId="77777777" w:rsidR="00384D67" w:rsidRDefault="00384D67" w:rsidP="00384D67">
      <w:pPr>
        <w:pStyle w:val="Heading3"/>
      </w:pPr>
      <w:r>
        <w:t>GE modality dominance is smaller in stage prediction</w:t>
      </w:r>
    </w:p>
    <w:p w14:paraId="0E67650F" w14:textId="77777777" w:rsidR="00384D67" w:rsidRPr="00C401CE" w:rsidRDefault="00384D67" w:rsidP="00384D67">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2F9CB875" w14:textId="77777777" w:rsidR="00384D67" w:rsidRDefault="00384D67" w:rsidP="00384D67">
      <w:pPr>
        <w:keepNext/>
      </w:pPr>
      <w:r>
        <w:rPr>
          <w:noProof/>
          <w:lang w:val="en-GB"/>
        </w:rPr>
        <w:lastRenderedPageBreak/>
        <w:drawing>
          <wp:inline distT="0" distB="0" distL="0" distR="0" wp14:anchorId="121EF1AA" wp14:editId="4829C1BA">
            <wp:extent cx="5731510" cy="2865755"/>
            <wp:effectExtent l="0" t="0" r="0" b="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A5D2956" w14:textId="451C04FB" w:rsidR="00384D67" w:rsidRDefault="00384D67" w:rsidP="00384D67">
      <w:pPr>
        <w:pStyle w:val="Caption"/>
      </w:pPr>
      <w:r>
        <w:t xml:space="preserve">Figure </w:t>
      </w:r>
      <w:fldSimple w:instr=" SEQ Figure \* ARABIC ">
        <w:r w:rsidR="00C527E2">
          <w:rPr>
            <w:noProof/>
          </w:rPr>
          <w:t>19</w:t>
        </w:r>
      </w:fldSimple>
      <w:r>
        <w:t xml:space="preserve">: the fraction of GE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530790FF" w14:textId="77777777" w:rsidR="00384D67" w:rsidRDefault="00384D67" w:rsidP="00384D67">
      <w:pPr>
        <w:pStyle w:val="Caption"/>
      </w:pPr>
      <w:r>
        <w:rPr>
          <w:noProof/>
        </w:rPr>
        <w:drawing>
          <wp:inline distT="0" distB="0" distL="0" distR="0" wp14:anchorId="04F9D48A" wp14:editId="7F5B6F0C">
            <wp:extent cx="5731510" cy="2865755"/>
            <wp:effectExtent l="0" t="0" r="0" b="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4526EC9" w14:textId="457170E9" w:rsidR="00384D67" w:rsidRDefault="00384D67" w:rsidP="00384D67">
      <w:pPr>
        <w:pStyle w:val="Caption"/>
      </w:pPr>
      <w:r>
        <w:t xml:space="preserve">Figure </w:t>
      </w:r>
      <w:fldSimple w:instr=" SEQ Figure \* ARABIC ">
        <w:r w:rsidR="00C527E2">
          <w:rPr>
            <w:noProof/>
          </w:rPr>
          <w:t>20</w:t>
        </w:r>
      </w:fldSimple>
      <w:r>
        <w:t xml:space="preserve">: 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4971014A" w14:textId="77777777" w:rsidR="00384D67" w:rsidRDefault="00384D67" w:rsidP="00384D67">
      <w:pPr>
        <w:pStyle w:val="Caption"/>
        <w:rPr>
          <w:lang w:val="en-GB"/>
        </w:rPr>
      </w:pPr>
      <w:r>
        <w:rPr>
          <w:lang w:val="en-GB"/>
        </w:rPr>
        <w:t>One possible way to deal with this is to correct for the amount of base features in each modality. Additionally, it is possible to use feature selection on the original modalities separately prior to concatenating.</w:t>
      </w:r>
    </w:p>
    <w:p w14:paraId="0F4B5FC8" w14:textId="77777777" w:rsidR="00384D67" w:rsidRDefault="00384D67" w:rsidP="00384D67">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 xml:space="preserve">. Across iterations, even when only 6 features are selected, this one is selected. </w:t>
      </w:r>
    </w:p>
    <w:p w14:paraId="59A644B6" w14:textId="77777777" w:rsidR="00384D67" w:rsidRDefault="00384D67" w:rsidP="00384D67">
      <w:pPr>
        <w:rPr>
          <w:lang w:val="en-GB"/>
        </w:rPr>
      </w:pPr>
      <w:r>
        <w:rPr>
          <w:lang w:val="en-GB"/>
        </w:rPr>
        <w:lastRenderedPageBreak/>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5AA6D7C7" w14:textId="4192D703" w:rsidR="00384D67" w:rsidRDefault="00384D67" w:rsidP="00384D67">
      <w:pPr>
        <w:rPr>
          <w:lang w:val="en-GB"/>
        </w:rPr>
      </w:pPr>
      <w:r>
        <w:rPr>
          <w:lang w:val="en-GB"/>
        </w:rPr>
        <w:t xml:space="preserve">This is consistent with previous studies confirming the association between Fusobacterium and oral squamous cell carcinoma </w:t>
      </w:r>
      <w:r>
        <w:rPr>
          <w:lang w:val="en-GB"/>
        </w:rPr>
        <w:fldChar w:fldCharType="begin"/>
      </w:r>
      <w:r w:rsidR="009C0B79">
        <w:rPr>
          <w:lang w:val="en-GB"/>
        </w:rPr>
        <w:instrText xml:space="preserve"> ADDIN ZOTERO_ITEM CSL_CITATION {"citationID":"rKk1gCGw","properties":{"formattedCitation":"\\super 44\\nosupersub{}","plainCitation":"44","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44</w:t>
      </w:r>
      <w:r>
        <w:rPr>
          <w:lang w:val="en-GB"/>
        </w:rPr>
        <w:fldChar w:fldCharType="end"/>
      </w:r>
      <w:r>
        <w:rPr>
          <w:lang w:val="en-GB"/>
        </w:rPr>
        <w:t>.</w:t>
      </w:r>
    </w:p>
    <w:p w14:paraId="4DB0C914" w14:textId="77777777" w:rsidR="00384D67" w:rsidRDefault="00384D67" w:rsidP="00384D67">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ith 6 features but  him with Bacteroides.</w:t>
      </w:r>
    </w:p>
    <w:p w14:paraId="08835A7A" w14:textId="05226BDA" w:rsidR="00384D67" w:rsidRDefault="00A6607B" w:rsidP="00A6607B">
      <w:pPr>
        <w:rPr>
          <w:lang w:val="en-GB"/>
        </w:rPr>
      </w:pPr>
      <w:r>
        <w:rPr>
          <w:lang w:val="en-GB"/>
        </w:rPr>
        <w:t>[Maybe make a table with all the combinatorial combinations along with distribution of selected or the most frequently selected genus] maybe try univariate for PERMANOVA tests? (</w:t>
      </w:r>
    </w:p>
    <w:p w14:paraId="2993969D" w14:textId="44338BB4" w:rsidR="00013F94" w:rsidRDefault="00013F94" w:rsidP="00F16DF2">
      <w:pPr>
        <w:pStyle w:val="Heading1"/>
        <w:rPr>
          <w:lang w:val="en-GB"/>
        </w:rPr>
      </w:pPr>
      <w:r>
        <w:rPr>
          <w:lang w:val="en-GB"/>
        </w:rPr>
        <w:t>Purgatory</w:t>
      </w:r>
    </w:p>
    <w:p w14:paraId="0882F440" w14:textId="607999A8"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C9BEC2"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66A80472" w14:textId="4219191C" w:rsidR="005D4056" w:rsidRDefault="005D4056" w:rsidP="00013F94">
      <w:pPr>
        <w:rPr>
          <w:lang w:val="en-GB"/>
        </w:rPr>
      </w:pPr>
      <w:r>
        <w:rPr>
          <w:lang w:val="en-GB"/>
        </w:rPr>
        <w:t>Such data sets include the</w:t>
      </w:r>
      <w:r w:rsidRPr="00D07096">
        <w:t xml:space="preserve"> </w:t>
      </w:r>
      <w:r w:rsidRPr="00D07096">
        <w:rPr>
          <w:lang w:val="en-GB"/>
        </w:rPr>
        <w:t>Metagenomics of the Human Intestinal Tract</w:t>
      </w:r>
      <w:r>
        <w:rPr>
          <w:lang w:val="en-GB"/>
        </w:rPr>
        <w:t xml:space="preserve"> (</w:t>
      </w:r>
      <w:proofErr w:type="spellStart"/>
      <w:r>
        <w:rPr>
          <w:lang w:val="en-GB"/>
        </w:rPr>
        <w:t>MetaHIT</w:t>
      </w:r>
      <w:proofErr w:type="spellEnd"/>
      <w:r>
        <w:rPr>
          <w:lang w:val="en-GB"/>
        </w:rPr>
        <w:t xml:space="preserve">) data set, containing intestinal and stool microbial data from healthy patients and those with certain noncancer diseases </w:t>
      </w:r>
      <w:r>
        <w:rPr>
          <w:lang w:val="en-GB"/>
        </w:rPr>
        <w:fldChar w:fldCharType="begin"/>
      </w:r>
      <w:r w:rsidR="00BD2001">
        <w:rPr>
          <w:lang w:val="en-GB"/>
        </w:rPr>
        <w:instrText xml:space="preserve"> ADDIN ZOTERO_ITEM CSL_CITATION {"citationID":"bUOqqkUV","properties":{"formattedCitation":"\\super 6\\nosupersub{}","plainCitation":"6","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Pr>
          <w:lang w:val="en-GB"/>
        </w:rPr>
        <w:fldChar w:fldCharType="separate"/>
      </w:r>
      <w:r w:rsidRPr="0065515F">
        <w:rPr>
          <w:rFonts w:ascii="Calibri" w:hAnsi="Calibri" w:cs="Calibri"/>
          <w:szCs w:val="24"/>
          <w:vertAlign w:val="superscript"/>
        </w:rPr>
        <w:t>6</w:t>
      </w:r>
      <w:r>
        <w:rPr>
          <w:lang w:val="en-GB"/>
        </w:rPr>
        <w:fldChar w:fldCharType="end"/>
      </w:r>
      <w:r>
        <w:rPr>
          <w:lang w:val="en-GB"/>
        </w:rPr>
        <w:t>, the integrative human microbiome project (</w:t>
      </w:r>
      <w:proofErr w:type="spellStart"/>
      <w:r>
        <w:rPr>
          <w:lang w:val="en-GB"/>
        </w:rPr>
        <w:t>iHMP</w:t>
      </w:r>
      <w:proofErr w:type="spellEnd"/>
      <w:r>
        <w:rPr>
          <w:lang w:val="en-GB"/>
        </w:rPr>
        <w:t xml:space="preserve">) which contains data on both host and microbial omics layers and establishes a baseline omics composition across varying populations, and across a population with specific (mostly non cancer-related) disease states </w:t>
      </w:r>
      <w:r>
        <w:rPr>
          <w:lang w:val="en-GB"/>
        </w:rPr>
        <w:fldChar w:fldCharType="begin"/>
      </w:r>
      <w:r w:rsidR="00BD2001">
        <w:rPr>
          <w:lang w:val="en-GB"/>
        </w:rPr>
        <w:instrText xml:space="preserve"> ADDIN ZOTERO_ITEM CSL_CITATION {"citationID":"2FFqYzG8","properties":{"formattedCitation":"\\super 7\\nosupersub{}","plainCitation":"7","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Pr>
          <w:lang w:val="en-GB"/>
        </w:rPr>
        <w:fldChar w:fldCharType="separate"/>
      </w:r>
      <w:r w:rsidRPr="0065515F">
        <w:rPr>
          <w:rFonts w:ascii="Calibri" w:hAnsi="Calibri" w:cs="Calibri"/>
          <w:szCs w:val="24"/>
          <w:vertAlign w:val="superscript"/>
        </w:rPr>
        <w:t>7</w:t>
      </w:r>
      <w:r>
        <w:rPr>
          <w:lang w:val="en-GB"/>
        </w:rPr>
        <w:fldChar w:fldCharType="end"/>
      </w:r>
      <w:r>
        <w:rPr>
          <w:lang w:val="en-GB"/>
        </w:rPr>
        <w:t xml:space="preserve">. A problem with these data sets is that they often contain data from tissue swabs and stool samples, which are not necessarily representative of the microbiome of internal organs </w:t>
      </w:r>
      <w:r>
        <w:rPr>
          <w:lang w:val="en-GB"/>
        </w:rPr>
        <w:fldChar w:fldCharType="begin"/>
      </w:r>
      <w:r w:rsidR="00BD2001">
        <w:rPr>
          <w:lang w:val="en-GB"/>
        </w:rPr>
        <w:instrText xml:space="preserve"> ADDIN ZOTERO_ITEM CSL_CITATION {"citationID":"OPcdWsNH","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 xml:space="preserve">. Next-generation sequencing data sets, such as TCGA, contain, next to host sequencing data, microbial sequencing data. This aspect of TCGA is mostly unexplored yet can be mined to obtain data on, for example, </w:t>
      </w:r>
      <w:proofErr w:type="spellStart"/>
      <w:r>
        <w:rPr>
          <w:lang w:val="en-GB"/>
        </w:rPr>
        <w:t>viromes</w:t>
      </w:r>
      <w:proofErr w:type="spellEnd"/>
      <w:r>
        <w:rPr>
          <w:lang w:val="en-GB"/>
        </w:rPr>
        <w:t xml:space="preserve"> and bacteriomes of different cancers using different tissues, such as blood, which is most likely to contain useful microbial contamination </w:t>
      </w:r>
      <w:r>
        <w:rPr>
          <w:lang w:val="en-GB"/>
        </w:rPr>
        <w:fldChar w:fldCharType="begin"/>
      </w:r>
      <w:r w:rsidR="009C0B79">
        <w:rPr>
          <w:lang w:val="en-GB"/>
        </w:rPr>
        <w:instrText xml:space="preserve"> ADDIN ZOTERO_ITEM CSL_CITATION {"citationID":"LbElMyIK","properties":{"formattedCitation":"\\super 9\\nosupersub{}","plainCitation":"9","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9</w:t>
      </w:r>
      <w:r>
        <w:rPr>
          <w:lang w:val="en-GB"/>
        </w:rPr>
        <w:fldChar w:fldCharType="end"/>
      </w:r>
      <w:r>
        <w:rPr>
          <w:lang w:val="en-GB"/>
        </w:rPr>
        <w:t xml:space="preserve">. However, the microbial reads in this data set are often a result of contamination </w:t>
      </w:r>
      <w:r>
        <w:rPr>
          <w:lang w:val="en-GB"/>
        </w:rPr>
        <w:fldChar w:fldCharType="begin"/>
      </w:r>
      <w:r w:rsidR="00BD2001">
        <w:rPr>
          <w:lang w:val="en-GB"/>
        </w:rPr>
        <w:instrText xml:space="preserve"> ADDIN ZOTERO_ITEM CSL_CITATION {"citationID":"7ILgDj51","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 These data sets are often not readily available. A data set which tries to combat this, is the cancer microbiome Atlas (TCMA).</w:t>
      </w:r>
    </w:p>
    <w:p w14:paraId="75173871" w14:textId="3DC5A1A8" w:rsidR="007A4AC1" w:rsidRDefault="007A4AC1" w:rsidP="007A4AC1">
      <w:pPr>
        <w:rPr>
          <w:lang w:val="en-GB"/>
        </w:rPr>
      </w:pPr>
      <w:r>
        <w:rPr>
          <w:lang w:val="en-GB"/>
        </w:rPr>
        <w:t xml:space="preserve">Using this data, various aspects of the human microbiome are being investigated. It has become clear that the microbiome exhibits significant person-to-person variation </w:t>
      </w:r>
      <w:r>
        <w:rPr>
          <w:lang w:val="en-GB"/>
        </w:rPr>
        <w:fldChar w:fldCharType="begin"/>
      </w:r>
      <w:r w:rsidR="009C0B79">
        <w:rPr>
          <w:lang w:val="en-GB"/>
        </w:rPr>
        <w:instrText xml:space="preserve"> ADDIN ZOTERO_ITEM CSL_CITATION {"citationID":"yckXKicX","properties":{"formattedCitation":"\\super 15\\nosupersub{}","plainCitation":"15","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5</w:t>
      </w:r>
      <w:r>
        <w:rPr>
          <w:lang w:val="en-GB"/>
        </w:rPr>
        <w:fldChar w:fldCharType="end"/>
      </w:r>
      <w:r>
        <w:rPr>
          <w:lang w:val="en-GB"/>
        </w:rPr>
        <w:t xml:space="preserve"> and can be affected by many factors such as diet, environmental exposure and lifestyle choices </w:t>
      </w:r>
      <w:r>
        <w:rPr>
          <w:lang w:val="en-GB"/>
        </w:rPr>
        <w:fldChar w:fldCharType="begin"/>
      </w:r>
      <w:r w:rsidR="009C0B79">
        <w:rPr>
          <w:lang w:val="en-GB"/>
        </w:rPr>
        <w:instrText xml:space="preserve"> ADDIN ZOTERO_ITEM CSL_CITATION {"citationID":"8fadg2hQ","properties":{"formattedCitation":"\\super 20\\nosupersub{}","plainCitation":"20","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0</w:t>
      </w:r>
      <w:r>
        <w:rPr>
          <w:lang w:val="en-GB"/>
        </w:rPr>
        <w:fldChar w:fldCharType="end"/>
      </w:r>
      <w:r>
        <w:rPr>
          <w:lang w:val="en-GB"/>
        </w:rPr>
        <w:t xml:space="preserve">. Additionally, microbial communities are unique to each cancer type </w:t>
      </w:r>
      <w:r>
        <w:rPr>
          <w:lang w:val="en-GB"/>
        </w:rPr>
        <w:fldChar w:fldCharType="begin"/>
      </w:r>
      <w:r w:rsidR="009C0B79">
        <w:rPr>
          <w:lang w:val="en-GB"/>
        </w:rPr>
        <w:instrText xml:space="preserve"> ADDIN ZOTERO_ITEM CSL_CITATION {"citationID":"ljKCcRVf","properties":{"formattedCitation":"\\super 9,16\\nosupersub{}","plainCitation":"9,1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9,16</w:t>
      </w:r>
      <w:r>
        <w:rPr>
          <w:lang w:val="en-GB"/>
        </w:rPr>
        <w:fldChar w:fldCharType="end"/>
      </w:r>
      <w:r>
        <w:rPr>
          <w:lang w:val="en-GB"/>
        </w:rPr>
        <w:t>. This has provided a motivation for the analyses of the impact of microbial composition on disease phenotypes and progression.</w:t>
      </w:r>
    </w:p>
    <w:p w14:paraId="16DD3CFE" w14:textId="23D6417B" w:rsidR="007A4AC1" w:rsidRDefault="007A4AC1" w:rsidP="007A4AC1">
      <w:pPr>
        <w:rPr>
          <w:lang w:val="en-GB"/>
        </w:rPr>
      </w:pPr>
      <w:r>
        <w:rPr>
          <w:lang w:val="en-GB"/>
        </w:rPr>
        <w:t xml:space="preserve">In light of this, recent research has been elucidating the effect that the microbiota can have on a host organism </w:t>
      </w:r>
      <w:r>
        <w:rPr>
          <w:lang w:val="en-GB"/>
        </w:rPr>
        <w:fldChar w:fldCharType="begin"/>
      </w:r>
      <w:r w:rsidR="009C0B79">
        <w:rPr>
          <w:lang w:val="en-GB"/>
        </w:rPr>
        <w:instrText xml:space="preserve"> ADDIN ZOTERO_ITEM CSL_CITATION {"citationID":"CFPtpnbH","properties":{"formattedCitation":"\\super 24\\nosupersub{}","plainCitation":"24","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4</w:t>
      </w:r>
      <w:r>
        <w:rPr>
          <w:lang w:val="en-GB"/>
        </w:rPr>
        <w:fldChar w:fldCharType="end"/>
      </w:r>
      <w:r>
        <w:rPr>
          <w:lang w:val="en-GB"/>
        </w:rPr>
        <w:t xml:space="preserve">. It has become clear that the microbiota can have a clear effect on the phenotype of humans. Many microorganisms are enriched in certain cancers or differentially expressed among healthy and unhealthy individuals </w:t>
      </w:r>
      <w:r>
        <w:rPr>
          <w:lang w:val="en-GB"/>
        </w:rPr>
        <w:fldChar w:fldCharType="begin"/>
      </w:r>
      <w:r w:rsidR="009C0B79">
        <w:rPr>
          <w:lang w:val="en-GB"/>
        </w:rPr>
        <w:instrText xml:space="preserve"> ADDIN ZOTERO_ITEM CSL_CITATION {"citationID":"4td7W8iM","properties":{"formattedCitation":"\\super 17\\nosupersub{}","plainCitation":"17","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7</w:t>
      </w:r>
      <w:r>
        <w:rPr>
          <w:lang w:val="en-GB"/>
        </w:rPr>
        <w:fldChar w:fldCharType="end"/>
      </w:r>
      <w:r>
        <w:rPr>
          <w:lang w:val="en-GB"/>
        </w:rPr>
        <w:t xml:space="preserve"> and between </w:t>
      </w:r>
      <w:proofErr w:type="spellStart"/>
      <w:r>
        <w:rPr>
          <w:lang w:val="en-GB"/>
        </w:rPr>
        <w:t>tumor</w:t>
      </w:r>
      <w:proofErr w:type="spellEnd"/>
      <w:r>
        <w:rPr>
          <w:lang w:val="en-GB"/>
        </w:rPr>
        <w:t xml:space="preserve"> versus normal samples </w:t>
      </w:r>
      <w:r>
        <w:rPr>
          <w:lang w:val="en-GB"/>
        </w:rPr>
        <w:fldChar w:fldCharType="begin"/>
      </w:r>
      <w:r w:rsidR="009C0B79">
        <w:rPr>
          <w:lang w:val="en-GB"/>
        </w:rPr>
        <w:instrText xml:space="preserve"> ADDIN ZOTERO_ITEM CSL_CITATION {"citationID":"HZG7gvNU","properties":{"formattedCitation":"\\super 18\\nosupersub{}","plainCitation":"18","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8</w:t>
      </w:r>
      <w:r>
        <w:rPr>
          <w:lang w:val="en-GB"/>
        </w:rPr>
        <w:fldChar w:fldCharType="end"/>
      </w:r>
      <w:r>
        <w:rPr>
          <w:lang w:val="en-GB"/>
        </w:rPr>
        <w:t xml:space="preserve">. Even further, there are indications that composition and changes in the microbiota has a direct influence on oncogenesis </w:t>
      </w:r>
      <w:r>
        <w:rPr>
          <w:lang w:val="en-GB"/>
        </w:rPr>
        <w:fldChar w:fldCharType="begin"/>
      </w:r>
      <w:r w:rsidR="009C0B79">
        <w:rPr>
          <w:lang w:val="en-GB"/>
        </w:rPr>
        <w:instrText xml:space="preserve"> ADDIN ZOTERO_ITEM CSL_CITATION {"citationID":"bjoVup8H","properties":{"formattedCitation":"\\super 21\\uc0\\u8211{}23\\nosupersub{}","plainCitation":"21–23","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1–23</w:t>
      </w:r>
      <w:r>
        <w:rPr>
          <w:lang w:val="en-GB"/>
        </w:rPr>
        <w:fldChar w:fldCharType="end"/>
      </w:r>
      <w:r>
        <w:rPr>
          <w:lang w:val="en-GB"/>
        </w:rPr>
        <w:t xml:space="preserve"> and </w:t>
      </w:r>
      <w:proofErr w:type="spellStart"/>
      <w:r>
        <w:rPr>
          <w:lang w:val="en-GB"/>
        </w:rPr>
        <w:t>tumor</w:t>
      </w:r>
      <w:proofErr w:type="spellEnd"/>
      <w:r>
        <w:rPr>
          <w:lang w:val="en-GB"/>
        </w:rPr>
        <w:t xml:space="preserve"> immunotherapy response </w:t>
      </w:r>
      <w:r>
        <w:rPr>
          <w:lang w:val="en-GB"/>
        </w:rPr>
        <w:fldChar w:fldCharType="begin"/>
      </w:r>
      <w:r w:rsidR="009C0B79">
        <w:rPr>
          <w:lang w:val="en-GB"/>
        </w:rPr>
        <w:instrText xml:space="preserve"> ADDIN ZOTERO_ITEM CSL_CITATION {"citationID":"9DGZhVzS","properties":{"formattedCitation":"\\super 22,23\\nosupersub{}","plainCitation":"22,23","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2,23</w:t>
      </w:r>
      <w:r>
        <w:rPr>
          <w:lang w:val="en-GB"/>
        </w:rPr>
        <w:fldChar w:fldCharType="end"/>
      </w:r>
      <w:r>
        <w:rPr>
          <w:lang w:val="en-GB"/>
        </w:rPr>
        <w:t xml:space="preserve">. As an example, patients with Parkinson’s have a relatively lower incidence of multiple cancers, possibly through mechanisms involving the </w:t>
      </w:r>
      <w:r>
        <w:rPr>
          <w:lang w:val="en-GB"/>
        </w:rPr>
        <w:lastRenderedPageBreak/>
        <w:t xml:space="preserve">microbiota </w:t>
      </w:r>
      <w:r>
        <w:rPr>
          <w:lang w:val="en-GB"/>
        </w:rPr>
        <w:fldChar w:fldCharType="begin"/>
      </w:r>
      <w:r w:rsidR="009C0B79">
        <w:rPr>
          <w:lang w:val="en-GB"/>
        </w:rPr>
        <w:instrText xml:space="preserve"> ADDIN ZOTERO_ITEM CSL_CITATION {"citationID":"ooNy6a6N","properties":{"formattedCitation":"\\super 45\\nosupersub{}","plainCitation":"45","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45</w:t>
      </w:r>
      <w:r>
        <w:rPr>
          <w:lang w:val="en-GB"/>
        </w:rPr>
        <w:fldChar w:fldCharType="end"/>
      </w:r>
      <w:r>
        <w:rPr>
          <w:lang w:val="en-GB"/>
        </w:rPr>
        <w:t xml:space="preserve">. It has also been revealed that there are significantly different abundances of microbes, which are also associated with different functional categories, among different disease groups for cervical cancer, even when controlling for multiple other clinical variables </w:t>
      </w:r>
      <w:r>
        <w:rPr>
          <w:lang w:val="en-GB"/>
        </w:rPr>
        <w:fldChar w:fldCharType="begin"/>
      </w:r>
      <w:r w:rsidR="009C0B79">
        <w:rPr>
          <w:lang w:val="en-GB"/>
        </w:rPr>
        <w:instrText xml:space="preserve"> ADDIN ZOTERO_ITEM CSL_CITATION {"citationID":"T2OyuHBf","properties":{"formattedCitation":"\\super 17\\nosupersub{}","plainCitation":"17","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7</w:t>
      </w:r>
      <w:r>
        <w:rPr>
          <w:lang w:val="en-GB"/>
        </w:rPr>
        <w:fldChar w:fldCharType="end"/>
      </w:r>
      <w:r>
        <w:rPr>
          <w:lang w:val="en-GB"/>
        </w:rPr>
        <w:t xml:space="preserve">. As an example of a mechanism through which the microbiome can affect a patient, it has been discovered that certain bacteria can bind to and alter the function of immune system cells which infiltrate </w:t>
      </w:r>
      <w:proofErr w:type="spellStart"/>
      <w:r>
        <w:rPr>
          <w:lang w:val="en-GB"/>
        </w:rPr>
        <w:t>tumors</w:t>
      </w:r>
      <w:proofErr w:type="spellEnd"/>
      <w:r>
        <w:rPr>
          <w:lang w:val="en-GB"/>
        </w:rPr>
        <w:t xml:space="preserve">, thereby affecting carcinogenesis and resistance to chemotherapy </w:t>
      </w:r>
      <w:r>
        <w:rPr>
          <w:lang w:val="en-GB"/>
        </w:rPr>
        <w:fldChar w:fldCharType="begin"/>
      </w:r>
      <w:r w:rsidR="009C0B79">
        <w:rPr>
          <w:lang w:val="en-GB"/>
        </w:rPr>
        <w:instrText xml:space="preserve"> ADDIN ZOTERO_ITEM CSL_CITATION {"citationID":"lh8t1CEk","properties":{"formattedCitation":"\\super 20\\nosupersub{}","plainCitation":"20","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0</w:t>
      </w:r>
      <w:r>
        <w:rPr>
          <w:lang w:val="en-GB"/>
        </w:rPr>
        <w:fldChar w:fldCharType="end"/>
      </w:r>
      <w:r>
        <w:rPr>
          <w:lang w:val="en-GB"/>
        </w:rPr>
        <w:t xml:space="preserve">. However, they can also positively affect patient health, for example, by positively influencing immune system cells to promote antitumor immunity. </w:t>
      </w:r>
    </w:p>
    <w:p w14:paraId="40798C27" w14:textId="77777777" w:rsidR="007A4AC1" w:rsidRDefault="007A4AC1" w:rsidP="007A4AC1">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120290A2" w14:textId="45C1EBF5" w:rsidR="007A4AC1" w:rsidRDefault="007A4AC1" w:rsidP="007A4AC1">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9C0B79">
        <w:rPr>
          <w:lang w:val="en-GB"/>
        </w:rPr>
        <w:instrText xml:space="preserve"> ADDIN ZOTERO_ITEM CSL_CITATION {"citationID":"HwslEfdz","properties":{"formattedCitation":"\\super 5,9,11,12\\nosupersub{}","plainCitation":"5,9,11,12","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5,9,11,12</w:t>
      </w:r>
      <w:r>
        <w:rPr>
          <w:lang w:val="en-GB"/>
        </w:rPr>
        <w:fldChar w:fldCharType="end"/>
      </w:r>
      <w:r>
        <w:rPr>
          <w:lang w:val="en-GB"/>
        </w:rPr>
        <w:t xml:space="preserve">, possibly also by using predictor models (e.g. regression) </w:t>
      </w:r>
      <w:r>
        <w:rPr>
          <w:lang w:val="en-GB"/>
        </w:rPr>
        <w:fldChar w:fldCharType="begin"/>
      </w:r>
      <w:r w:rsidR="009C0B79">
        <w:rPr>
          <w:lang w:val="en-GB"/>
        </w:rPr>
        <w:instrText xml:space="preserve"> ADDIN ZOTERO_ITEM CSL_CITATION {"citationID":"EWM9eOsH","properties":{"formattedCitation":"\\super 9,12\\nosupersub{}","plainCitation":"9,12","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9,12</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sidR="00E74420">
        <w:rPr>
          <w:lang w:val="en-GB"/>
        </w:rPr>
        <w:instrText xml:space="preserve"> ADDIN ZOTERO_ITEM CSL_CITATION {"citationID":"gkouf7fZ","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9C0B79">
        <w:rPr>
          <w:lang w:val="en-GB"/>
        </w:rPr>
        <w:instrText xml:space="preserve"> ADDIN ZOTERO_ITEM CSL_CITATION {"citationID":"XcCPTgrB","properties":{"formattedCitation":"\\super 5,13\\nosupersub{}","plainCitation":"5,1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5,13</w:t>
      </w:r>
      <w:r>
        <w:rPr>
          <w:lang w:val="en-GB"/>
        </w:rPr>
        <w:fldChar w:fldCharType="end"/>
      </w:r>
      <w:r>
        <w:rPr>
          <w:lang w:val="en-GB"/>
        </w:rPr>
        <w:t xml:space="preserve"> or progression </w:t>
      </w:r>
      <w:r>
        <w:rPr>
          <w:lang w:val="en-GB"/>
        </w:rPr>
        <w:fldChar w:fldCharType="begin"/>
      </w:r>
      <w:r w:rsidR="009C0B79">
        <w:rPr>
          <w:lang w:val="en-GB"/>
        </w:rPr>
        <w:instrText xml:space="preserve"> ADDIN ZOTERO_ITEM CSL_CITATION {"citationID":"Vmp8K9Nl","properties":{"formattedCitation":"\\super 13\\nosupersub{}","plainCitation":"13","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3</w:t>
      </w:r>
      <w:r>
        <w:rPr>
          <w:lang w:val="en-GB"/>
        </w:rPr>
        <w:fldChar w:fldCharType="end"/>
      </w:r>
      <w:r>
        <w:rPr>
          <w:lang w:val="en-GB"/>
        </w:rPr>
        <w:t xml:space="preserve">. Studies often also investigate the relation with clinical factors such as gender or age </w:t>
      </w:r>
      <w:r>
        <w:rPr>
          <w:lang w:val="en-GB"/>
        </w:rPr>
        <w:fldChar w:fldCharType="begin"/>
      </w:r>
      <w:r w:rsidR="009C0B79">
        <w:rPr>
          <w:lang w:val="en-GB"/>
        </w:rPr>
        <w:instrText xml:space="preserve"> ADDIN ZOTERO_ITEM CSL_CITATION {"citationID":"KpOGP7He","properties":{"formattedCitation":"\\super 11\\uc0\\u8211{}13\\nosupersub{}","plainCitation":"11–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1–13</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9C0B79">
        <w:rPr>
          <w:lang w:val="en-GB"/>
        </w:rPr>
        <w:instrText xml:space="preserve"> ADDIN ZOTERO_ITEM CSL_CITATION {"citationID":"w4khXTsK","properties":{"formattedCitation":"\\super 12\\nosupersub{}","plainCitation":"12","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2</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9C0B79">
        <w:rPr>
          <w:lang w:val="en-GB"/>
        </w:rPr>
        <w:instrText xml:space="preserve"> ADDIN ZOTERO_ITEM CSL_CITATION {"citationID":"827FvxOp","properties":{"formattedCitation":"\\super 14\\nosupersub{}","plainCitation":"14","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4</w:t>
      </w:r>
      <w:r>
        <w:rPr>
          <w:lang w:val="en-GB"/>
        </w:rPr>
        <w:fldChar w:fldCharType="end"/>
      </w:r>
      <w:r>
        <w:rPr>
          <w:lang w:val="en-GB"/>
        </w:rPr>
        <w:t>.</w:t>
      </w:r>
    </w:p>
    <w:p w14:paraId="2E3CFF34" w14:textId="6E5D64E5" w:rsidR="007A4AC1" w:rsidRDefault="008A4392" w:rsidP="00013F94">
      <w:pPr>
        <w:rPr>
          <w:lang w:val="en-GB"/>
        </w:rPr>
      </w:pPr>
      <w:r>
        <w:rPr>
          <w:lang w:val="en-GB"/>
        </w:rPr>
        <w:t>However, they can also positively affect patient health, for example, by positively influencing immune system cells to promote antitumor immunity.</w:t>
      </w:r>
    </w:p>
    <w:p w14:paraId="0FF48793" w14:textId="3301D8E9" w:rsidR="001E40BA" w:rsidRDefault="001E40BA" w:rsidP="00013F94">
      <w:pPr>
        <w:rPr>
          <w:lang w:val="en-GB"/>
        </w:rPr>
      </w:pPr>
      <w:r>
        <w:rPr>
          <w:lang w:val="en-GB"/>
        </w:rPr>
        <w:t>This has provided a motivation for the analyses of the impact of microbial composition on disease phenotypes and progression.</w:t>
      </w:r>
    </w:p>
    <w:p w14:paraId="080585EA" w14:textId="3C0EEBD0" w:rsidR="001E40BA" w:rsidRDefault="001E40BA" w:rsidP="001E40BA">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9C0B79">
        <w:rPr>
          <w:lang w:val="en-GB"/>
        </w:rPr>
        <w:instrText xml:space="preserve"> ADDIN ZOTERO_ITEM CSL_CITATION {"citationID":"SVtd1iTp","properties":{"formattedCitation":"\\super 25\\nosupersub{}","plainCitation":"25","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5</w:t>
      </w:r>
      <w:r>
        <w:rPr>
          <w:lang w:val="en-GB"/>
        </w:rPr>
        <w:fldChar w:fldCharType="end"/>
      </w:r>
      <w:r>
        <w:rPr>
          <w:lang w:val="en-GB"/>
        </w:rPr>
        <w:t>, a possible method which can be investigated is the use of autoencoders to reduce and extract features which could then possibly be used in a predictor model.</w:t>
      </w:r>
    </w:p>
    <w:p w14:paraId="6C6A5533" w14:textId="77777777" w:rsidR="009F717D" w:rsidRDefault="009F717D" w:rsidP="009F717D">
      <w:pPr>
        <w:rPr>
          <w:lang w:val="en-GB"/>
        </w:rPr>
      </w:pPr>
      <w:proofErr w:type="spellStart"/>
      <w:r>
        <w:rPr>
          <w:lang w:val="en-GB"/>
        </w:rPr>
        <w:t>Dohlman</w:t>
      </w:r>
      <w:proofErr w:type="spellEnd"/>
      <w:r>
        <w:rPr>
          <w:lang w:val="en-GB"/>
        </w:rPr>
        <w:t xml:space="preserve"> et al. use TCMA and TCGA gene expression, protein expression and methylation data to investigate correlations between bacterial co-abundance groups and expression patterns of certain genes. This is only for colorectal cancer and did not directly use </w:t>
      </w:r>
      <w:proofErr w:type="spellStart"/>
      <w:r>
        <w:rPr>
          <w:lang w:val="en-GB"/>
        </w:rPr>
        <w:t>tumor</w:t>
      </w:r>
      <w:proofErr w:type="spellEnd"/>
      <w:r>
        <w:rPr>
          <w:lang w:val="en-GB"/>
        </w:rPr>
        <w:t xml:space="preserve"> versus normal data or stage and without prediction model but they do link to survival </w:t>
      </w:r>
      <w:r>
        <w:rPr>
          <w:lang w:val="en-GB"/>
        </w:rPr>
        <w:fldChar w:fldCharType="begin"/>
      </w:r>
      <w:r>
        <w:rPr>
          <w:lang w:val="en-GB"/>
        </w:rPr>
        <w:instrText xml:space="preserve"> ADDIN ZOTERO_ITEM CSL_CITATION {"citationID":"EGmqbdJ8","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 They also use GSEA.</w:t>
      </w:r>
    </w:p>
    <w:p w14:paraId="46537911" w14:textId="77777777" w:rsidR="009F717D" w:rsidRDefault="009F717D" w:rsidP="009F717D">
      <w:pPr>
        <w:rPr>
          <w:lang w:val="en-GB"/>
        </w:rPr>
      </w:pPr>
      <w:proofErr w:type="spellStart"/>
      <w:r>
        <w:rPr>
          <w:lang w:val="en-GB"/>
        </w:rPr>
        <w:t>Chakladar</w:t>
      </w:r>
      <w:proofErr w:type="spellEnd"/>
      <w:r>
        <w:rPr>
          <w:lang w:val="en-GB"/>
        </w:rPr>
        <w:t xml:space="preserve"> et al. combine rRNA sequencing data from TCGA and intra-pancreatic microbe abundance data mined from TCGA to investigate cancer </w:t>
      </w:r>
      <w:r w:rsidRPr="00A815EC">
        <w:t>associated</w:t>
      </w:r>
      <w:r>
        <w:rPr>
          <w:lang w:val="en-GB"/>
        </w:rPr>
        <w:t xml:space="preserve"> genes and pathways for pancreatic adenocarcinoma </w:t>
      </w:r>
      <w:r>
        <w:rPr>
          <w:lang w:val="en-GB"/>
        </w:rPr>
        <w:fldChar w:fldCharType="begin"/>
      </w:r>
      <w:r>
        <w:rPr>
          <w:lang w:val="en-GB"/>
        </w:rPr>
        <w:instrText xml:space="preserve"> ADDIN ZOTERO_ITEM CSL_CITATION {"citationID":"VXNkXG8I","properties":{"formattedCitation":"\\super 13\\nosupersub{}","plainCitation":"13","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Pr="009C0B79">
        <w:rPr>
          <w:rFonts w:ascii="Calibri" w:hAnsi="Calibri" w:cs="Calibri"/>
          <w:szCs w:val="24"/>
          <w:vertAlign w:val="superscript"/>
        </w:rPr>
        <w:t>13</w:t>
      </w:r>
      <w:r>
        <w:rPr>
          <w:lang w:val="en-GB"/>
        </w:rPr>
        <w:fldChar w:fldCharType="end"/>
      </w:r>
      <w:r>
        <w:rPr>
          <w:lang w:val="en-GB"/>
        </w:rPr>
        <w:t xml:space="preserve">. Specifically, they pair abundance data with clinical variables and cancer and immune associated gene expression to determine if the up or down regulation of certain pathways is correlated with certain microbes using GSEA. They correlate microbial abundance with survival, metastasis and </w:t>
      </w:r>
      <w:proofErr w:type="spellStart"/>
      <w:r>
        <w:rPr>
          <w:lang w:val="en-GB"/>
        </w:rPr>
        <w:t>tumor</w:t>
      </w:r>
      <w:proofErr w:type="spellEnd"/>
      <w:r>
        <w:rPr>
          <w:lang w:val="en-GB"/>
        </w:rPr>
        <w:t xml:space="preserve"> grade, . They did not have much validation and validation was </w:t>
      </w:r>
      <w:proofErr w:type="spellStart"/>
      <w:r>
        <w:rPr>
          <w:lang w:val="en-GB"/>
        </w:rPr>
        <w:t>lackluster</w:t>
      </w:r>
      <w:proofErr w:type="spellEnd"/>
      <w:r>
        <w:rPr>
          <w:lang w:val="en-GB"/>
        </w:rPr>
        <w:t xml:space="preserve">. </w:t>
      </w:r>
    </w:p>
    <w:p w14:paraId="0B585E9D" w14:textId="652971A5" w:rsidR="009F717D" w:rsidRDefault="009F717D" w:rsidP="009F717D">
      <w:pPr>
        <w:rPr>
          <w:lang w:val="en-GB"/>
        </w:rPr>
      </w:pPr>
      <w:r>
        <w:rPr>
          <w:lang w:val="en-GB"/>
        </w:rPr>
        <w:lastRenderedPageBreak/>
        <w:t xml:space="preserve">Greathouse et al. examines the interaction between microbiota and TP53 in lung cancer by investigating the abundance and diversity of specific microbial species in lung </w:t>
      </w:r>
      <w:proofErr w:type="spellStart"/>
      <w:r>
        <w:rPr>
          <w:lang w:val="en-GB"/>
        </w:rPr>
        <w:t>tumors</w:t>
      </w:r>
      <w:proofErr w:type="spellEnd"/>
      <w:r>
        <w:rPr>
          <w:lang w:val="en-GB"/>
        </w:rPr>
        <w:t xml:space="preserve"> with TP53 mutations with TCGA(abundance) and NCI-MD data using statistical tests </w:t>
      </w:r>
      <w:r>
        <w:rPr>
          <w:lang w:val="en-GB"/>
        </w:rPr>
        <w:fldChar w:fldCharType="begin"/>
      </w:r>
      <w:r>
        <w:rPr>
          <w:lang w:val="en-GB"/>
        </w:rPr>
        <w:instrText xml:space="preserve"> ADDIN ZOTERO_ITEM CSL_CITATION {"citationID":"8I0o0Guf","properties":{"formattedCitation":"\\super 11\\nosupersub{}","plainCitation":"1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Pr="009C0B79">
        <w:rPr>
          <w:rFonts w:ascii="Calibri" w:hAnsi="Calibri" w:cs="Calibri"/>
          <w:szCs w:val="24"/>
          <w:vertAlign w:val="superscript"/>
        </w:rPr>
        <w:t>11</w:t>
      </w:r>
      <w:r>
        <w:rPr>
          <w:lang w:val="en-GB"/>
        </w:rPr>
        <w:fldChar w:fldCharType="end"/>
      </w:r>
      <w:r>
        <w:rPr>
          <w:lang w:val="en-GB"/>
        </w:rPr>
        <w:t xml:space="preserve">. Essentially compare abundance in </w:t>
      </w:r>
      <w:proofErr w:type="spellStart"/>
      <w:r>
        <w:rPr>
          <w:lang w:val="en-GB"/>
        </w:rPr>
        <w:t>tumor</w:t>
      </w:r>
      <w:proofErr w:type="spellEnd"/>
      <w:r>
        <w:rPr>
          <w:lang w:val="en-GB"/>
        </w:rPr>
        <w:t xml:space="preserve"> (T) tissues and non-</w:t>
      </w:r>
      <w:proofErr w:type="spellStart"/>
      <w:r>
        <w:rPr>
          <w:lang w:val="en-GB"/>
        </w:rPr>
        <w:t>tumor</w:t>
      </w:r>
      <w:proofErr w:type="spellEnd"/>
      <w:r>
        <w:rPr>
          <w:lang w:val="en-GB"/>
        </w:rPr>
        <w:t xml:space="preserve"> adjacent (NT) tissues. They validate with TCGA</w:t>
      </w:r>
    </w:p>
    <w:p w14:paraId="63F563A8" w14:textId="77777777" w:rsidR="009F717D" w:rsidRDefault="009F717D" w:rsidP="009F717D">
      <w:pPr>
        <w:rPr>
          <w:lang w:val="en-GB"/>
        </w:rPr>
      </w:pPr>
      <w:r>
        <w:rPr>
          <w:lang w:val="en-GB"/>
        </w:rPr>
        <w:t xml:space="preserve">There are a lack of specialized methods which are able to perform this kind of integrated analysis even though the development of such tools could provide helpful new insights </w:t>
      </w:r>
      <w:r>
        <w:rPr>
          <w:lang w:val="en-GB"/>
        </w:rPr>
        <w:fldChar w:fldCharType="begin"/>
      </w:r>
      <w:r>
        <w:rPr>
          <w:lang w:val="en-GB"/>
        </w:rPr>
        <w:instrText xml:space="preserve"> ADDIN ZOTERO_ITEM CSL_CITATION {"citationID":"nB9iGczX","properties":{"formattedCitation":"\\super 24\\nosupersub{}","plainCitation":"24","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Pr>
          <w:lang w:val="en-GB"/>
        </w:rPr>
        <w:fldChar w:fldCharType="separate"/>
      </w:r>
      <w:r w:rsidRPr="009C0B79">
        <w:rPr>
          <w:rFonts w:ascii="Calibri" w:hAnsi="Calibri" w:cs="Calibri"/>
          <w:szCs w:val="24"/>
          <w:vertAlign w:val="superscript"/>
        </w:rPr>
        <w:t>24</w:t>
      </w:r>
      <w:r>
        <w:rPr>
          <w:lang w:val="en-GB"/>
        </w:rPr>
        <w:fldChar w:fldCharType="end"/>
      </w:r>
      <w:r>
        <w:rPr>
          <w:lang w:val="en-GB"/>
        </w:rPr>
        <w:t xml:space="preserve">. Such a method would have to deal with multiple challenges, namely the nonuniformity or linearity of this interaction, the high dimensionality compared to low amount of samples and missing values </w:t>
      </w:r>
      <w:r>
        <w:rPr>
          <w:lang w:val="en-GB"/>
        </w:rPr>
        <w:fldChar w:fldCharType="begin"/>
      </w:r>
      <w:r>
        <w:rPr>
          <w:lang w:val="en-GB"/>
        </w:rPr>
        <w:instrText xml:space="preserve"> ADDIN ZOTERO_ITEM CSL_CITATION {"citationID":"peDbVXrA","properties":{"formattedCitation":"\\super 24\\nosupersub{}","plainCitation":"24","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Pr>
          <w:lang w:val="en-GB"/>
        </w:rPr>
        <w:fldChar w:fldCharType="separate"/>
      </w:r>
      <w:r w:rsidRPr="009C0B79">
        <w:rPr>
          <w:rFonts w:ascii="Calibri" w:hAnsi="Calibri" w:cs="Calibri"/>
          <w:szCs w:val="24"/>
          <w:vertAlign w:val="superscript"/>
        </w:rPr>
        <w:t>24</w:t>
      </w:r>
      <w:r>
        <w:rPr>
          <w:lang w:val="en-GB"/>
        </w:rPr>
        <w:fldChar w:fldCharType="end"/>
      </w:r>
      <w:r>
        <w:rPr>
          <w:lang w:val="en-GB"/>
        </w:rPr>
        <w:t xml:space="preserve">. Next to this, it would also have to deal with problems typical to multi-omics integration such as high heterogeneity of data and noise. Finally, care would have to be taken as microbial samples can be plagued with batch effects and contaminants </w:t>
      </w:r>
      <w:r>
        <w:rPr>
          <w:lang w:val="en-GB"/>
        </w:rPr>
        <w:fldChar w:fldCharType="begin"/>
      </w:r>
      <w:r>
        <w:rPr>
          <w:lang w:val="en-GB"/>
        </w:rPr>
        <w:instrText xml:space="preserve"> ADDIN ZOTERO_ITEM CSL_CITATION {"citationID":"AbFIdc7d","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w:t>
      </w:r>
    </w:p>
    <w:p w14:paraId="01F9B730" w14:textId="77777777" w:rsidR="009F717D" w:rsidRDefault="009F717D" w:rsidP="009F717D">
      <w:pPr>
        <w:rPr>
          <w:lang w:val="en-GB"/>
        </w:rPr>
      </w:pPr>
    </w:p>
    <w:p w14:paraId="2379636E" w14:textId="77777777" w:rsidR="009F717D" w:rsidRPr="009F717D" w:rsidRDefault="009F717D" w:rsidP="001E40BA"/>
    <w:p w14:paraId="3B62BD54" w14:textId="2F9526FD" w:rsidR="004E4112" w:rsidRDefault="001F6FDC" w:rsidP="00013F94">
      <w:pPr>
        <w:rPr>
          <w:lang w:val="en-GB"/>
        </w:rPr>
      </w:pPr>
      <w:r w:rsidRPr="00581746">
        <w:rPr>
          <w:noProof/>
          <w:lang w:val="en-GB"/>
        </w:rPr>
        <w:drawing>
          <wp:inline distT="0" distB="0" distL="0" distR="0" wp14:anchorId="31D87AE6" wp14:editId="459D213E">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2"/>
                    <a:stretch>
                      <a:fillRect/>
                    </a:stretch>
                  </pic:blipFill>
                  <pic:spPr>
                    <a:xfrm>
                      <a:off x="0" y="0"/>
                      <a:ext cx="5731510" cy="1457325"/>
                    </a:xfrm>
                    <a:prstGeom prst="rect">
                      <a:avLst/>
                    </a:prstGeom>
                  </pic:spPr>
                </pic:pic>
              </a:graphicData>
            </a:graphic>
          </wp:inline>
        </w:drawing>
      </w:r>
    </w:p>
    <w:p w14:paraId="03A16551" w14:textId="081680D5" w:rsidR="001F6FDC" w:rsidRDefault="001F6FDC" w:rsidP="00013F94">
      <w:pPr>
        <w:rPr>
          <w:lang w:val="en-GB"/>
        </w:rPr>
      </w:pPr>
      <w:r w:rsidRPr="00581746">
        <w:rPr>
          <w:noProof/>
          <w:lang w:val="en-GB"/>
        </w:rPr>
        <w:drawing>
          <wp:inline distT="0" distB="0" distL="0" distR="0" wp14:anchorId="625930D6" wp14:editId="59758BE7">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33"/>
                    <a:stretch>
                      <a:fillRect/>
                    </a:stretch>
                  </pic:blipFill>
                  <pic:spPr>
                    <a:xfrm>
                      <a:off x="0" y="0"/>
                      <a:ext cx="5731510" cy="1904365"/>
                    </a:xfrm>
                    <a:prstGeom prst="rect">
                      <a:avLst/>
                    </a:prstGeom>
                  </pic:spPr>
                </pic:pic>
              </a:graphicData>
            </a:graphic>
          </wp:inline>
        </w:drawing>
      </w:r>
    </w:p>
    <w:p w14:paraId="5FC52443" w14:textId="77777777" w:rsidR="00963FA3" w:rsidRDefault="00963FA3" w:rsidP="00963FA3">
      <w:pPr>
        <w:rPr>
          <w:lang w:val="en-GB"/>
        </w:rPr>
      </w:pPr>
      <w:r>
        <w:rPr>
          <w:lang w:val="en-GB"/>
        </w:rPr>
        <w:t>For STAD and stage, a model which always predicts the majority class would have a RMSE of 4*9 + 19 + 0 + 27 + 4*16 = 146. 146/107 = 1.364 . root = 1.168</w:t>
      </w:r>
    </w:p>
    <w:p w14:paraId="290D14A7" w14:textId="77777777" w:rsidR="00963FA3" w:rsidRDefault="00963FA3" w:rsidP="00963FA3">
      <w:pPr>
        <w:rPr>
          <w:lang w:val="en-GB"/>
        </w:rPr>
      </w:pPr>
      <w:r>
        <w:rPr>
          <w:lang w:val="en-GB"/>
        </w:rPr>
        <w:t>the total is 236 and the average stage is 2.206. Let’s call it 2.</w:t>
      </w:r>
    </w:p>
    <w:p w14:paraId="75DE1D3C" w14:textId="77777777" w:rsidR="00963FA3" w:rsidRDefault="00963FA3" w:rsidP="00963FA3">
      <w:pPr>
        <w:rPr>
          <w:lang w:val="en-GB"/>
        </w:rPr>
      </w:pPr>
      <w:r>
        <w:rPr>
          <w:lang w:val="en-GB"/>
        </w:rPr>
        <w:t xml:space="preserve">For </w:t>
      </w:r>
      <w:proofErr w:type="spellStart"/>
      <w:r>
        <w:rPr>
          <w:lang w:val="en-GB"/>
        </w:rPr>
        <w:t>tumor</w:t>
      </w:r>
      <w:proofErr w:type="spellEnd"/>
      <w:r>
        <w:rPr>
          <w:lang w:val="en-GB"/>
        </w:rPr>
        <w:t xml:space="preserve">, Precision: 113 / (113 + 9) = 0.926 . Recall = 113 / (113 + 0) = 1. </w:t>
      </w:r>
    </w:p>
    <w:p w14:paraId="65148D71" w14:textId="77777777" w:rsidR="00963FA3" w:rsidRDefault="00963FA3" w:rsidP="00963FA3">
      <w:pPr>
        <w:rPr>
          <w:lang w:val="en-GB"/>
        </w:rPr>
      </w:pPr>
      <w:r>
        <w:rPr>
          <w:lang w:val="en-GB"/>
        </w:rPr>
        <w:t>F1-score = 2 * (0.926 * 1 ) / (0.926 + 1) = 0.96</w:t>
      </w:r>
    </w:p>
    <w:tbl>
      <w:tblPr>
        <w:tblStyle w:val="GridTable1Light-Accent3"/>
        <w:tblW w:w="5778" w:type="dxa"/>
        <w:tblLook w:val="04A0" w:firstRow="1" w:lastRow="0" w:firstColumn="1" w:lastColumn="0" w:noHBand="0" w:noVBand="1"/>
      </w:tblPr>
      <w:tblGrid>
        <w:gridCol w:w="673"/>
        <w:gridCol w:w="1562"/>
        <w:gridCol w:w="1984"/>
        <w:gridCol w:w="1559"/>
      </w:tblGrid>
      <w:tr w:rsidR="004A79CD" w14:paraId="1C688ACD" w14:textId="77777777" w:rsidTr="004A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3" w:type="dxa"/>
          </w:tcPr>
          <w:p w14:paraId="3A31975B" w14:textId="77777777" w:rsidR="004A79CD" w:rsidRDefault="004A79CD" w:rsidP="00423E61">
            <w:pPr>
              <w:rPr>
                <w:lang w:val="en-GB"/>
              </w:rPr>
            </w:pPr>
            <w:r>
              <w:rPr>
                <w:lang w:val="en-GB"/>
              </w:rPr>
              <w:t>Rank</w:t>
            </w:r>
          </w:p>
        </w:tc>
        <w:tc>
          <w:tcPr>
            <w:tcW w:w="1562" w:type="dxa"/>
          </w:tcPr>
          <w:p w14:paraId="1B885ABF" w14:textId="77777777" w:rsidR="004A79CD" w:rsidRDefault="004A79CD" w:rsidP="00423E61">
            <w:pPr>
              <w:cnfStyle w:val="100000000000" w:firstRow="1" w:lastRow="0" w:firstColumn="0" w:lastColumn="0" w:oddVBand="0" w:evenVBand="0" w:oddHBand="0" w:evenHBand="0" w:firstRowFirstColumn="0" w:firstRowLastColumn="0" w:lastRowFirstColumn="0" w:lastRowLastColumn="0"/>
              <w:rPr>
                <w:lang w:val="en-GB"/>
              </w:rPr>
            </w:pPr>
            <w:r>
              <w:rPr>
                <w:lang w:val="en-GB"/>
              </w:rPr>
              <w:t>Feature name</w:t>
            </w:r>
          </w:p>
        </w:tc>
        <w:tc>
          <w:tcPr>
            <w:tcW w:w="1984" w:type="dxa"/>
          </w:tcPr>
          <w:p w14:paraId="590E1F50" w14:textId="77777777" w:rsidR="004A79CD" w:rsidRDefault="004A79CD" w:rsidP="00423E61">
            <w:pPr>
              <w:cnfStyle w:val="100000000000" w:firstRow="1" w:lastRow="0" w:firstColumn="0" w:lastColumn="0" w:oddVBand="0" w:evenVBand="0" w:oddHBand="0" w:evenHBand="0" w:firstRowFirstColumn="0" w:firstRowLastColumn="0" w:lastRowFirstColumn="0" w:lastRowLastColumn="0"/>
              <w:rPr>
                <w:lang w:val="en-GB"/>
              </w:rPr>
            </w:pPr>
            <w:r>
              <w:rPr>
                <w:lang w:val="en-GB"/>
              </w:rPr>
              <w:t>Frequency selected</w:t>
            </w:r>
          </w:p>
        </w:tc>
        <w:tc>
          <w:tcPr>
            <w:tcW w:w="1559" w:type="dxa"/>
          </w:tcPr>
          <w:p w14:paraId="0DD4164F" w14:textId="77777777" w:rsidR="004A79CD" w:rsidRDefault="004A79CD" w:rsidP="00423E61">
            <w:pPr>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Feature type </w:t>
            </w:r>
          </w:p>
        </w:tc>
      </w:tr>
      <w:tr w:rsidR="004A79CD" w14:paraId="4FB43864"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71A1937E" w14:textId="77777777" w:rsidR="004A79CD" w:rsidRDefault="004A79CD" w:rsidP="00423E61">
            <w:pPr>
              <w:rPr>
                <w:lang w:val="en-GB"/>
              </w:rPr>
            </w:pPr>
            <w:r>
              <w:rPr>
                <w:lang w:val="en-GB"/>
              </w:rPr>
              <w:t>1</w:t>
            </w:r>
          </w:p>
        </w:tc>
        <w:tc>
          <w:tcPr>
            <w:tcW w:w="1562" w:type="dxa"/>
            <w:shd w:val="clear" w:color="auto" w:fill="B4C6E7" w:themeFill="accent1" w:themeFillTint="66"/>
          </w:tcPr>
          <w:p w14:paraId="5EA42B61"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TDRD9</w:t>
            </w:r>
          </w:p>
        </w:tc>
        <w:tc>
          <w:tcPr>
            <w:tcW w:w="1984" w:type="dxa"/>
            <w:shd w:val="clear" w:color="auto" w:fill="B4C6E7" w:themeFill="accent1" w:themeFillTint="66"/>
          </w:tcPr>
          <w:p w14:paraId="5B210393"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84%</w:t>
            </w:r>
          </w:p>
        </w:tc>
        <w:tc>
          <w:tcPr>
            <w:tcW w:w="1559" w:type="dxa"/>
            <w:shd w:val="clear" w:color="auto" w:fill="B4C6E7" w:themeFill="accent1" w:themeFillTint="66"/>
          </w:tcPr>
          <w:p w14:paraId="1C93085A"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1E88C741"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4FE42A0C" w14:textId="77777777" w:rsidR="004A79CD" w:rsidRDefault="004A79CD" w:rsidP="00423E61">
            <w:pPr>
              <w:rPr>
                <w:lang w:val="en-GB"/>
              </w:rPr>
            </w:pPr>
            <w:r>
              <w:rPr>
                <w:lang w:val="en-GB"/>
              </w:rPr>
              <w:t>2</w:t>
            </w:r>
          </w:p>
        </w:tc>
        <w:tc>
          <w:tcPr>
            <w:tcW w:w="1562" w:type="dxa"/>
            <w:shd w:val="clear" w:color="auto" w:fill="B4C6E7" w:themeFill="accent1" w:themeFillTint="66"/>
          </w:tcPr>
          <w:p w14:paraId="7F2DE067"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HOXC10</w:t>
            </w:r>
          </w:p>
        </w:tc>
        <w:tc>
          <w:tcPr>
            <w:tcW w:w="1984" w:type="dxa"/>
            <w:shd w:val="clear" w:color="auto" w:fill="B4C6E7" w:themeFill="accent1" w:themeFillTint="66"/>
          </w:tcPr>
          <w:p w14:paraId="1E06CBA7"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83%</w:t>
            </w:r>
          </w:p>
        </w:tc>
        <w:tc>
          <w:tcPr>
            <w:tcW w:w="1559" w:type="dxa"/>
            <w:shd w:val="clear" w:color="auto" w:fill="B4C6E7" w:themeFill="accent1" w:themeFillTint="66"/>
          </w:tcPr>
          <w:p w14:paraId="05BF7F71"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1F23E101"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0050BABF" w14:textId="77777777" w:rsidR="004A79CD" w:rsidRDefault="004A79CD" w:rsidP="00423E61">
            <w:pPr>
              <w:rPr>
                <w:lang w:val="en-GB"/>
              </w:rPr>
            </w:pPr>
            <w:r>
              <w:rPr>
                <w:lang w:val="en-GB"/>
              </w:rPr>
              <w:t>3</w:t>
            </w:r>
          </w:p>
        </w:tc>
        <w:tc>
          <w:tcPr>
            <w:tcW w:w="1562" w:type="dxa"/>
            <w:shd w:val="clear" w:color="auto" w:fill="B4C6E7" w:themeFill="accent1" w:themeFillTint="66"/>
          </w:tcPr>
          <w:p w14:paraId="3418D25B"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PRSS21</w:t>
            </w:r>
          </w:p>
        </w:tc>
        <w:tc>
          <w:tcPr>
            <w:tcW w:w="1984" w:type="dxa"/>
            <w:shd w:val="clear" w:color="auto" w:fill="B4C6E7" w:themeFill="accent1" w:themeFillTint="66"/>
          </w:tcPr>
          <w:p w14:paraId="374AC3E7"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78.5%</w:t>
            </w:r>
          </w:p>
        </w:tc>
        <w:tc>
          <w:tcPr>
            <w:tcW w:w="1559" w:type="dxa"/>
            <w:shd w:val="clear" w:color="auto" w:fill="B4C6E7" w:themeFill="accent1" w:themeFillTint="66"/>
          </w:tcPr>
          <w:p w14:paraId="4A4A4AC9"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6D666B07"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F7CAAC" w:themeFill="accent2" w:themeFillTint="66"/>
          </w:tcPr>
          <w:p w14:paraId="720CDB98" w14:textId="77777777" w:rsidR="004A79CD" w:rsidRPr="004B7144" w:rsidRDefault="004A79CD" w:rsidP="00423E61">
            <w:pPr>
              <w:rPr>
                <w:i/>
                <w:iCs/>
                <w:lang w:val="en-GB"/>
              </w:rPr>
            </w:pPr>
            <w:r>
              <w:rPr>
                <w:lang w:val="en-GB"/>
              </w:rPr>
              <w:t>6</w:t>
            </w:r>
          </w:p>
        </w:tc>
        <w:tc>
          <w:tcPr>
            <w:tcW w:w="1562" w:type="dxa"/>
            <w:shd w:val="clear" w:color="auto" w:fill="F7CAAC" w:themeFill="accent2" w:themeFillTint="66"/>
          </w:tcPr>
          <w:p w14:paraId="72513D2B" w14:textId="77777777" w:rsidR="004A79CD" w:rsidRPr="004B7144" w:rsidRDefault="004A79CD" w:rsidP="00423E61">
            <w:pPr>
              <w:cnfStyle w:val="000000000000" w:firstRow="0" w:lastRow="0" w:firstColumn="0" w:lastColumn="0" w:oddVBand="0" w:evenVBand="0" w:oddHBand="0" w:evenHBand="0" w:firstRowFirstColumn="0" w:firstRowLastColumn="0" w:lastRowFirstColumn="0" w:lastRowLastColumn="0"/>
              <w:rPr>
                <w:i/>
                <w:iCs/>
                <w:lang w:val="en-GB"/>
              </w:rPr>
            </w:pPr>
            <w:r w:rsidRPr="004B7144">
              <w:rPr>
                <w:i/>
                <w:iCs/>
                <w:lang w:val="en-GB"/>
              </w:rPr>
              <w:t>Helicobacter</w:t>
            </w:r>
          </w:p>
        </w:tc>
        <w:tc>
          <w:tcPr>
            <w:tcW w:w="1984" w:type="dxa"/>
            <w:shd w:val="clear" w:color="auto" w:fill="F7CAAC" w:themeFill="accent2" w:themeFillTint="66"/>
          </w:tcPr>
          <w:p w14:paraId="31A48AA4" w14:textId="77777777" w:rsidR="004A79CD" w:rsidRDefault="004A79CD" w:rsidP="00423E61">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53%</w:t>
            </w:r>
          </w:p>
        </w:tc>
        <w:tc>
          <w:tcPr>
            <w:tcW w:w="1559" w:type="dxa"/>
            <w:shd w:val="clear" w:color="auto" w:fill="F7CAAC" w:themeFill="accent2" w:themeFillTint="66"/>
          </w:tcPr>
          <w:p w14:paraId="10677E56" w14:textId="77777777" w:rsidR="004A79CD" w:rsidRDefault="004A79CD" w:rsidP="00423E61">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r w:rsidR="004A79CD" w14:paraId="15DF26C2"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F7CAAC" w:themeFill="accent2" w:themeFillTint="66"/>
          </w:tcPr>
          <w:p w14:paraId="0D24D7D1" w14:textId="77777777" w:rsidR="004A79CD" w:rsidRDefault="004A79CD" w:rsidP="00423E61">
            <w:pPr>
              <w:rPr>
                <w:i/>
                <w:iCs/>
                <w:lang w:val="en-GB"/>
              </w:rPr>
            </w:pPr>
            <w:r>
              <w:rPr>
                <w:lang w:val="en-GB"/>
              </w:rPr>
              <w:t>136</w:t>
            </w:r>
          </w:p>
        </w:tc>
        <w:tc>
          <w:tcPr>
            <w:tcW w:w="1562" w:type="dxa"/>
            <w:shd w:val="clear" w:color="auto" w:fill="F7CAAC" w:themeFill="accent2" w:themeFillTint="66"/>
          </w:tcPr>
          <w:p w14:paraId="59783288" w14:textId="77777777" w:rsidR="004A79CD" w:rsidRPr="004B7144" w:rsidRDefault="004A79CD" w:rsidP="00423E61">
            <w:pPr>
              <w:cnfStyle w:val="000000000000" w:firstRow="0" w:lastRow="0" w:firstColumn="0" w:lastColumn="0" w:oddVBand="0" w:evenVBand="0" w:oddHBand="0" w:evenHBand="0" w:firstRowFirstColumn="0" w:firstRowLastColumn="0" w:lastRowFirstColumn="0" w:lastRowLastColumn="0"/>
              <w:rPr>
                <w:i/>
                <w:iCs/>
                <w:lang w:val="en-GB"/>
              </w:rPr>
            </w:pPr>
            <w:r>
              <w:rPr>
                <w:i/>
                <w:iCs/>
                <w:lang w:val="en-GB"/>
              </w:rPr>
              <w:t>Lactobacillus</w:t>
            </w:r>
          </w:p>
        </w:tc>
        <w:tc>
          <w:tcPr>
            <w:tcW w:w="1984" w:type="dxa"/>
            <w:shd w:val="clear" w:color="auto" w:fill="F7CAAC" w:themeFill="accent2" w:themeFillTint="66"/>
          </w:tcPr>
          <w:p w14:paraId="733781CA" w14:textId="77777777" w:rsidR="004A79CD" w:rsidRDefault="004A79CD" w:rsidP="00423E61">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0.5%</w:t>
            </w:r>
          </w:p>
        </w:tc>
        <w:tc>
          <w:tcPr>
            <w:tcW w:w="1559" w:type="dxa"/>
            <w:shd w:val="clear" w:color="auto" w:fill="F7CAAC" w:themeFill="accent2" w:themeFillTint="66"/>
          </w:tcPr>
          <w:p w14:paraId="337B2249" w14:textId="77777777" w:rsidR="004A79CD" w:rsidRDefault="004A79CD" w:rsidP="00423E61">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bl>
    <w:p w14:paraId="74A7ADD8" w14:textId="77777777" w:rsidR="00963FA3" w:rsidRDefault="00963FA3" w:rsidP="00013F94">
      <w:pPr>
        <w:rPr>
          <w:lang w:val="en-GB"/>
        </w:rPr>
      </w:pPr>
    </w:p>
    <w:p w14:paraId="3F8991F3" w14:textId="4B6173E3"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proofErr w:type="spellStart"/>
      <w:r>
        <w:rPr>
          <w:lang w:val="en-GB"/>
        </w:rPr>
        <w:t>tumor</w:t>
      </w:r>
      <w:proofErr w:type="spellEnd"/>
      <w:r>
        <w:rPr>
          <w:lang w:val="en-GB"/>
        </w:rPr>
        <w:t xml:space="preserve">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proofErr w:type="spellStart"/>
      <w:r w:rsidRPr="004E4112">
        <w:rPr>
          <w:b/>
          <w:bCs/>
          <w:lang w:val="en-GB"/>
        </w:rPr>
        <w:t>unsectioned</w:t>
      </w:r>
      <w:proofErr w:type="spellEnd"/>
    </w:p>
    <w:p w14:paraId="209E1E0D" w14:textId="60634F29" w:rsidR="004E4112" w:rsidRDefault="004E4112" w:rsidP="00013F94">
      <w:pPr>
        <w:rPr>
          <w:lang w:val="en-GB"/>
        </w:rPr>
      </w:pPr>
      <w:r>
        <w:rPr>
          <w:lang w:val="en-GB"/>
        </w:rPr>
        <w:t>smarter integration method does not improve results (AE and NMF)</w:t>
      </w:r>
    </w:p>
    <w:p w14:paraId="5CE0C284" w14:textId="6F722937" w:rsidR="004E4112" w:rsidRDefault="004E4112" w:rsidP="00013F94">
      <w:pPr>
        <w:rPr>
          <w:lang w:val="en-GB"/>
        </w:rPr>
      </w:pPr>
      <w:r>
        <w:rPr>
          <w:lang w:val="en-GB"/>
        </w:rPr>
        <w:t>no improvement for different feature selection technique</w:t>
      </w:r>
    </w:p>
    <w:p w14:paraId="7645F215" w14:textId="77777777" w:rsidR="009E7A40" w:rsidRDefault="009E7A40" w:rsidP="009E7A40">
      <w:pPr>
        <w:rPr>
          <w:lang w:val="en-GB"/>
        </w:rPr>
      </w:pPr>
      <w:r>
        <w:rPr>
          <w:lang w:val="en-GB"/>
        </w:rPr>
        <w:t>[</w:t>
      </w:r>
    </w:p>
    <w:p w14:paraId="7464F53B" w14:textId="77777777" w:rsidR="009E7A40" w:rsidRDefault="009E7A40" w:rsidP="009E7A40">
      <w:pPr>
        <w:rPr>
          <w:lang w:val="en-GB"/>
        </w:rPr>
      </w:pPr>
      <w:r>
        <w:rPr>
          <w:lang w:val="en-GB"/>
        </w:rPr>
        <w:t>why is cancer important?</w:t>
      </w:r>
    </w:p>
    <w:p w14:paraId="6020BDF6" w14:textId="77777777" w:rsidR="009E7A40" w:rsidRDefault="009E7A40" w:rsidP="009E7A40">
      <w:pPr>
        <w:rPr>
          <w:lang w:val="en-GB"/>
        </w:rPr>
      </w:pPr>
      <w:r>
        <w:rPr>
          <w:lang w:val="en-GB"/>
        </w:rPr>
        <w:t>Increasing data facilitates cancer diagnostic research</w:t>
      </w:r>
    </w:p>
    <w:p w14:paraId="63246500" w14:textId="77777777" w:rsidR="009E7A40" w:rsidRDefault="009E7A40" w:rsidP="009E7A40">
      <w:pPr>
        <w:rPr>
          <w:lang w:val="en-GB"/>
        </w:rPr>
      </w:pPr>
      <w:r>
        <w:rPr>
          <w:lang w:val="en-GB"/>
        </w:rPr>
        <w:t>host omics integration</w:t>
      </w:r>
    </w:p>
    <w:p w14:paraId="06439AA7" w14:textId="77777777" w:rsidR="009E7A40" w:rsidRDefault="009E7A40" w:rsidP="009E7A40">
      <w:pPr>
        <w:pStyle w:val="ListParagraph"/>
        <w:numPr>
          <w:ilvl w:val="0"/>
          <w:numId w:val="6"/>
        </w:numPr>
        <w:rPr>
          <w:lang w:val="en-GB"/>
        </w:rPr>
      </w:pPr>
      <w:r>
        <w:rPr>
          <w:lang w:val="en-GB"/>
        </w:rPr>
        <w:t>TCGA data set</w:t>
      </w:r>
    </w:p>
    <w:p w14:paraId="6A90B07D" w14:textId="77777777" w:rsidR="009E7A40" w:rsidRPr="00AC1520" w:rsidRDefault="009E7A40" w:rsidP="009E7A40">
      <w:pPr>
        <w:pStyle w:val="ListParagraph"/>
        <w:numPr>
          <w:ilvl w:val="0"/>
          <w:numId w:val="6"/>
        </w:numPr>
        <w:rPr>
          <w:lang w:val="en-GB"/>
        </w:rPr>
      </w:pPr>
      <w:r>
        <w:rPr>
          <w:lang w:val="en-GB"/>
        </w:rPr>
        <w:t>is used for cancer diagnostics but comes with challenges</w:t>
      </w:r>
    </w:p>
    <w:p w14:paraId="4BCF919D" w14:textId="77777777" w:rsidR="009E7A40" w:rsidRDefault="009E7A40" w:rsidP="009E7A40">
      <w:pPr>
        <w:rPr>
          <w:lang w:val="en-GB"/>
        </w:rPr>
      </w:pPr>
      <w:r>
        <w:rPr>
          <w:lang w:val="en-GB"/>
        </w:rPr>
        <w:t>microbial omics integration</w:t>
      </w:r>
    </w:p>
    <w:p w14:paraId="75120495" w14:textId="77777777" w:rsidR="009E7A40" w:rsidRDefault="009E7A40" w:rsidP="009E7A40">
      <w:pPr>
        <w:pStyle w:val="ListParagraph"/>
        <w:numPr>
          <w:ilvl w:val="0"/>
          <w:numId w:val="5"/>
        </w:numPr>
        <w:rPr>
          <w:lang w:val="en-GB"/>
        </w:rPr>
      </w:pPr>
      <w:r>
        <w:rPr>
          <w:lang w:val="en-GB"/>
        </w:rPr>
        <w:t>what is microbiota?</w:t>
      </w:r>
    </w:p>
    <w:p w14:paraId="4F46AC15" w14:textId="77777777" w:rsidR="009E7A40" w:rsidRDefault="009E7A40" w:rsidP="009E7A40">
      <w:pPr>
        <w:pStyle w:val="ListParagraph"/>
        <w:numPr>
          <w:ilvl w:val="0"/>
          <w:numId w:val="5"/>
        </w:numPr>
        <w:rPr>
          <w:lang w:val="en-GB"/>
        </w:rPr>
      </w:pPr>
      <w:r>
        <w:rPr>
          <w:lang w:val="en-GB"/>
        </w:rPr>
        <w:t>What data sets are there?</w:t>
      </w:r>
    </w:p>
    <w:p w14:paraId="65448774" w14:textId="77777777" w:rsidR="009E7A40" w:rsidRDefault="009E7A40" w:rsidP="009E7A40">
      <w:pPr>
        <w:pStyle w:val="ListParagraph"/>
        <w:numPr>
          <w:ilvl w:val="1"/>
          <w:numId w:val="5"/>
        </w:numPr>
        <w:rPr>
          <w:lang w:val="en-GB"/>
        </w:rPr>
      </w:pPr>
      <w:r>
        <w:rPr>
          <w:lang w:val="en-GB"/>
        </w:rPr>
        <w:t>Raw data sets</w:t>
      </w:r>
    </w:p>
    <w:p w14:paraId="110D6794" w14:textId="77777777" w:rsidR="009E7A40" w:rsidRDefault="009E7A40" w:rsidP="009E7A40">
      <w:pPr>
        <w:pStyle w:val="ListParagraph"/>
        <w:numPr>
          <w:ilvl w:val="1"/>
          <w:numId w:val="5"/>
        </w:numPr>
        <w:rPr>
          <w:lang w:val="en-GB"/>
        </w:rPr>
      </w:pPr>
      <w:r>
        <w:rPr>
          <w:lang w:val="en-GB"/>
        </w:rPr>
        <w:t>Mined from TCGA</w:t>
      </w:r>
    </w:p>
    <w:p w14:paraId="4A4B4499" w14:textId="77777777" w:rsidR="009E7A40" w:rsidRDefault="009E7A40" w:rsidP="009E7A40">
      <w:pPr>
        <w:pStyle w:val="ListParagraph"/>
        <w:numPr>
          <w:ilvl w:val="0"/>
          <w:numId w:val="5"/>
        </w:numPr>
        <w:rPr>
          <w:lang w:val="en-GB"/>
        </w:rPr>
      </w:pPr>
      <w:r>
        <w:rPr>
          <w:lang w:val="en-GB"/>
        </w:rPr>
        <w:t>microbiota differs per person, cancer  is environmentally affected</w:t>
      </w:r>
    </w:p>
    <w:p w14:paraId="44938563" w14:textId="77777777" w:rsidR="009E7A40" w:rsidRDefault="009E7A40" w:rsidP="009E7A40">
      <w:pPr>
        <w:pStyle w:val="ListParagraph"/>
        <w:numPr>
          <w:ilvl w:val="0"/>
          <w:numId w:val="5"/>
        </w:numPr>
        <w:rPr>
          <w:lang w:val="en-GB"/>
        </w:rPr>
      </w:pPr>
      <w:r>
        <w:rPr>
          <w:lang w:val="en-GB"/>
        </w:rPr>
        <w:t>it has an effect on health</w:t>
      </w:r>
    </w:p>
    <w:p w14:paraId="6A70FEB4" w14:textId="77777777" w:rsidR="009E7A40" w:rsidRDefault="009E7A40" w:rsidP="009E7A40">
      <w:pPr>
        <w:pStyle w:val="ListParagraph"/>
        <w:numPr>
          <w:ilvl w:val="0"/>
          <w:numId w:val="5"/>
        </w:numPr>
        <w:rPr>
          <w:lang w:val="en-GB"/>
        </w:rPr>
      </w:pPr>
      <w:r>
        <w:rPr>
          <w:lang w:val="en-GB"/>
        </w:rPr>
        <w:lastRenderedPageBreak/>
        <w:t>types of analysis done in research (e.g. taxonomical analysis, meta</w:t>
      </w:r>
      <w:r w:rsidRPr="00722FD6">
        <w:rPr>
          <w:lang w:val="en-GB"/>
        </w:rPr>
        <w:t xml:space="preserve"> </w:t>
      </w:r>
      <w:r>
        <w:rPr>
          <w:lang w:val="en-GB"/>
        </w:rPr>
        <w:t xml:space="preserve">proteomics) </w:t>
      </w:r>
    </w:p>
    <w:p w14:paraId="0BE83422" w14:textId="77777777" w:rsidR="009E7A40" w:rsidRDefault="009E7A40" w:rsidP="009E7A40">
      <w:pPr>
        <w:rPr>
          <w:lang w:val="en-GB"/>
        </w:rPr>
      </w:pPr>
      <w:r>
        <w:rPr>
          <w:lang w:val="en-GB"/>
        </w:rPr>
        <w:t>the need for a holistic view</w:t>
      </w:r>
    </w:p>
    <w:p w14:paraId="6624AFAD" w14:textId="77777777" w:rsidR="009E7A40" w:rsidRDefault="009E7A40" w:rsidP="009E7A40">
      <w:pPr>
        <w:pStyle w:val="ListParagraph"/>
        <w:numPr>
          <w:ilvl w:val="0"/>
          <w:numId w:val="5"/>
        </w:numPr>
        <w:rPr>
          <w:lang w:val="en-GB"/>
        </w:rPr>
      </w:pPr>
      <w:r>
        <w:rPr>
          <w:lang w:val="en-GB"/>
        </w:rPr>
        <w:t>studies use one or the other but not both</w:t>
      </w:r>
    </w:p>
    <w:p w14:paraId="287469F3" w14:textId="77777777" w:rsidR="009E7A40" w:rsidRDefault="009E7A40" w:rsidP="009E7A40">
      <w:pPr>
        <w:pStyle w:val="ListParagraph"/>
        <w:numPr>
          <w:ilvl w:val="0"/>
          <w:numId w:val="5"/>
        </w:numPr>
        <w:rPr>
          <w:lang w:val="en-GB"/>
        </w:rPr>
      </w:pPr>
      <w:r>
        <w:rPr>
          <w:lang w:val="en-GB"/>
        </w:rPr>
        <w:t>both are required</w:t>
      </w:r>
    </w:p>
    <w:p w14:paraId="15114A8C" w14:textId="77777777" w:rsidR="009E7A40" w:rsidRDefault="009E7A40" w:rsidP="009E7A40">
      <w:pPr>
        <w:pStyle w:val="ListParagraph"/>
        <w:numPr>
          <w:ilvl w:val="0"/>
          <w:numId w:val="5"/>
        </w:numPr>
        <w:rPr>
          <w:lang w:val="en-GB"/>
        </w:rPr>
      </w:pPr>
      <w:r>
        <w:rPr>
          <w:lang w:val="en-GB"/>
        </w:rPr>
        <w:t>what have studies so far done?</w:t>
      </w:r>
    </w:p>
    <w:p w14:paraId="5365AA56" w14:textId="77777777" w:rsidR="009E7A40" w:rsidRDefault="009E7A40" w:rsidP="009E7A40">
      <w:pPr>
        <w:pStyle w:val="ListParagraph"/>
        <w:numPr>
          <w:ilvl w:val="0"/>
          <w:numId w:val="5"/>
        </w:numPr>
        <w:rPr>
          <w:lang w:val="en-GB"/>
        </w:rPr>
      </w:pPr>
      <w:r>
        <w:rPr>
          <w:lang w:val="en-GB"/>
        </w:rPr>
        <w:t>Available methods are lacking and challenges for such methods</w:t>
      </w:r>
    </w:p>
    <w:p w14:paraId="7E447809" w14:textId="77777777" w:rsidR="009E7A40" w:rsidRDefault="009E7A40" w:rsidP="009E7A40">
      <w:pPr>
        <w:pStyle w:val="ListParagraph"/>
        <w:numPr>
          <w:ilvl w:val="0"/>
          <w:numId w:val="5"/>
        </w:numPr>
        <w:rPr>
          <w:lang w:val="en-GB"/>
        </w:rPr>
      </w:pPr>
      <w:r>
        <w:rPr>
          <w:lang w:val="en-GB"/>
        </w:rPr>
        <w:t>benefit a new study could bring</w:t>
      </w:r>
    </w:p>
    <w:p w14:paraId="23BDE676" w14:textId="77777777" w:rsidR="009E7A40" w:rsidRDefault="009E7A40" w:rsidP="009E7A40">
      <w:pPr>
        <w:rPr>
          <w:lang w:val="en-GB"/>
        </w:rPr>
      </w:pPr>
      <w:r>
        <w:rPr>
          <w:lang w:val="en-GB"/>
        </w:rPr>
        <w:t xml:space="preserve">Towards a holistic view </w:t>
      </w:r>
    </w:p>
    <w:p w14:paraId="473EF3A4" w14:textId="77777777" w:rsidR="009E7A40" w:rsidRDefault="009E7A40" w:rsidP="009E7A40">
      <w:pPr>
        <w:pStyle w:val="ListParagraph"/>
        <w:numPr>
          <w:ilvl w:val="0"/>
          <w:numId w:val="5"/>
        </w:numPr>
        <w:rPr>
          <w:lang w:val="en-GB"/>
        </w:rPr>
      </w:pPr>
      <w:r>
        <w:rPr>
          <w:lang w:val="en-GB"/>
        </w:rPr>
        <w:t>what we aim to do?</w:t>
      </w:r>
    </w:p>
    <w:p w14:paraId="5515ABF3" w14:textId="77777777" w:rsidR="009E7A40" w:rsidRDefault="009E7A40" w:rsidP="009E7A40">
      <w:pPr>
        <w:pStyle w:val="ListParagraph"/>
        <w:numPr>
          <w:ilvl w:val="1"/>
          <w:numId w:val="5"/>
        </w:numPr>
        <w:rPr>
          <w:lang w:val="en-GB"/>
        </w:rPr>
      </w:pPr>
      <w:r>
        <w:rPr>
          <w:lang w:val="en-GB"/>
        </w:rPr>
        <w:t>What question are we answering?</w:t>
      </w:r>
    </w:p>
    <w:p w14:paraId="3B726D28" w14:textId="77777777" w:rsidR="009E7A40" w:rsidRDefault="009E7A40" w:rsidP="009E7A40">
      <w:pPr>
        <w:pStyle w:val="ListParagraph"/>
        <w:numPr>
          <w:ilvl w:val="0"/>
          <w:numId w:val="5"/>
        </w:numPr>
        <w:rPr>
          <w:lang w:val="en-GB"/>
        </w:rPr>
      </w:pPr>
      <w:r>
        <w:rPr>
          <w:lang w:val="en-GB"/>
        </w:rPr>
        <w:t>How do we aim to do it?</w:t>
      </w:r>
    </w:p>
    <w:p w14:paraId="2FD2763E" w14:textId="77C2C7D3" w:rsidR="009E7A40" w:rsidRDefault="009E7A40" w:rsidP="009E7A40"/>
    <w:p w14:paraId="64494F6A" w14:textId="3E793A42" w:rsidR="00903510" w:rsidRPr="00FA2E26" w:rsidRDefault="00903510" w:rsidP="00903510">
      <w:r>
        <w:t xml:space="preserve">As an example, the amount of diversity within a tumor sample has previously been found to be predictive of survival rates in pancreatic cancer </w:t>
      </w:r>
      <w:r>
        <w:fldChar w:fldCharType="begin"/>
      </w:r>
      <w:r w:rsidR="009C0B79">
        <w:instrText xml:space="preserve"> ADDIN ZOTERO_ITEM CSL_CITATION {"citationID":"au452935i8","properties":{"formattedCitation":"\\super 19\\nosupersub{}","plainCitation":"19","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fldChar w:fldCharType="separate"/>
      </w:r>
      <w:r w:rsidR="009C0B79" w:rsidRPr="009C0B79">
        <w:rPr>
          <w:rFonts w:ascii="Calibri" w:hAnsi="Calibri" w:cs="Calibri"/>
          <w:szCs w:val="24"/>
          <w:vertAlign w:val="superscript"/>
        </w:rPr>
        <w:t>19</w:t>
      </w:r>
      <w:r>
        <w:fldChar w:fldCharType="end"/>
      </w:r>
      <w:r>
        <w:t>. However, these results were found after stratifying patients across clinical variables such as age, gender and stage. This is not possible if there are too few samples, the diversity didn’t differ across these variables actually.</w:t>
      </w:r>
    </w:p>
    <w:p w14:paraId="66502ED8" w14:textId="5B5D88A7" w:rsidR="000F1D7F" w:rsidRDefault="000F1D7F" w:rsidP="000F1D7F">
      <w:r>
        <w:t xml:space="preserve">Abundance differences within the gut have a clear effect on tumor progression and treatment response </w:t>
      </w:r>
      <w:r>
        <w:fldChar w:fldCharType="begin"/>
      </w:r>
      <w:r w:rsidR="009C0B79">
        <w:instrText xml:space="preserve"> ADDIN ZOTERO_ITEM CSL_CITATION {"citationID":"3lslruIP","properties":{"formattedCitation":"\\super 23\\nosupersub{}","plainCitation":"23","noteIndex":0},"citationItems":[{"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fldChar w:fldCharType="separate"/>
      </w:r>
      <w:r w:rsidR="009C0B79" w:rsidRPr="009C0B79">
        <w:rPr>
          <w:rFonts w:ascii="Calibri" w:hAnsi="Calibri" w:cs="Calibri"/>
          <w:szCs w:val="24"/>
          <w:vertAlign w:val="superscript"/>
        </w:rPr>
        <w:t>23</w:t>
      </w:r>
      <w:r>
        <w:fldChar w:fldCharType="end"/>
      </w:r>
      <w:r>
        <w:t xml:space="preserve">. It is not clear whether this is the case for every tissue </w:t>
      </w:r>
    </w:p>
    <w:p w14:paraId="51ABA0F0" w14:textId="433BC2ED" w:rsidR="000F1D7F" w:rsidRDefault="000F1D7F" w:rsidP="000F1D7F">
      <w:r>
        <w:t xml:space="preserve">Another reason for the lack of results for the stage investigation is that the stage label is based on the TNM standard, where tumors are classified based on the morphology, location and distance with which it has spread. These stages are clinically determined and do not necessarily correlate with expression patterns, leading to difficulties for a model to predict based on these features. Although, in CRC, they correlate 2 different biological entities and contain many differentially expressed genes </w:t>
      </w:r>
      <w:r>
        <w:fldChar w:fldCharType="begin"/>
      </w:r>
      <w:r w:rsidR="009C0B79">
        <w:instrText xml:space="preserve"> ADDIN ZOTERO_ITEM CSL_CITATION {"citationID":"UAYE6Dpo","properties":{"formattedCitation":"\\super 46\\nosupersub{}","plainCitation":"46","noteIndex":0},"citationItems":[{"id":280,"uris":["http://zotero.org/users/local/0zqklVfX/items/KQIDYNDH"],"itemData":{"id":280,"type":"article-journal","abstract":"There are profound individual differences in clinical outcomes between colorectal cancers (CRCs) presenting with identical stage of disease. Molecular stratification, in conjunction with the traditional TNM staging, is a promising way to predict patient outcomes. We investigated the interconnectivity between tumor stage and tumor biology reflected by the Consensus Molecular Subtypes (CMSs) in CRC, and explored the possible value of these insights in patients with stage II colon cancer.","container-title":"BMC Cancer","DOI":"10.1186/s12885-020-07316-z","ISSN":"1471-2407","issue":"1","journalAbbreviation":"BMC Cancer","page":"850","source":"BioMed Central","title":"Interconnectivity between molecular subtypes and tumor stage in colorectal cancer","volume":"20","author":[{"family":"Coebergh van den Braak","given":"R. R. J."},{"family":"Hoorn","given":"S.","non-dropping-particle":"ten"},{"family":"Sieuwerts","given":"A. M."},{"family":"Tuynman","given":"J. B."},{"family":"Smid","given":"M."},{"family":"Wilting","given":"S. M."},{"family":"Martens","given":"J. W. M."},{"family":"Punt","given":"C. J. A."},{"family":"Foekens","given":"J. A."},{"family":"Medema","given":"J. P."},{"family":"IJzermans","given":"J. N. M."},{"family":"Vermeulen","given":"L."}],"issued":{"date-parts":[["2020",9,4]]}}}],"schema":"https://github.com/citation-style-language/schema/raw/master/csl-citation.json"} </w:instrText>
      </w:r>
      <w:r>
        <w:fldChar w:fldCharType="separate"/>
      </w:r>
      <w:r w:rsidR="009C0B79" w:rsidRPr="009C0B79">
        <w:rPr>
          <w:rFonts w:ascii="Calibri" w:hAnsi="Calibri" w:cs="Calibri"/>
          <w:szCs w:val="24"/>
          <w:vertAlign w:val="superscript"/>
        </w:rPr>
        <w:t>46</w:t>
      </w:r>
      <w:r>
        <w:fldChar w:fldCharType="end"/>
      </w:r>
      <w:r>
        <w:t xml:space="preserve">. </w:t>
      </w:r>
    </w:p>
    <w:p w14:paraId="3D7B6F20" w14:textId="589DD980" w:rsidR="00FF0FB5" w:rsidRDefault="00FF0FB5" w:rsidP="00FF0FB5">
      <w:pPr>
        <w:rPr>
          <w:rFonts w:ascii="Calibri" w:hAnsi="Calibri" w:cs="Calibri"/>
        </w:rPr>
      </w:pPr>
      <w:r w:rsidRPr="007F4E7B">
        <w:rPr>
          <w:rFonts w:ascii="Calibri" w:hAnsi="Calibri" w:cs="Calibri"/>
        </w:rPr>
        <w:t>Poore</w:t>
      </w:r>
      <w:r>
        <w:rPr>
          <w:rFonts w:ascii="Calibri" w:hAnsi="Calibri" w:cs="Calibri"/>
        </w:rPr>
        <w:t xml:space="preserve"> et al. </w:t>
      </w:r>
      <w:r>
        <w:rPr>
          <w:rFonts w:ascii="Calibri" w:hAnsi="Calibri" w:cs="Calibri"/>
        </w:rPr>
        <w:fldChar w:fldCharType="begin"/>
      </w:r>
      <w:r w:rsidR="009C0B79">
        <w:rPr>
          <w:rFonts w:ascii="Calibri" w:hAnsi="Calibri" w:cs="Calibri"/>
        </w:rPr>
        <w:instrText xml:space="preserve"> ADDIN ZOTERO_ITEM CSL_CITATION {"citationID":"5LA804d6","properties":{"formattedCitation":"\\super 9\\nosupersub{}","plainCitation":"9","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009C0B79" w:rsidRPr="009C0B79">
        <w:rPr>
          <w:rFonts w:ascii="Calibri" w:hAnsi="Calibri" w:cs="Calibri"/>
          <w:szCs w:val="24"/>
          <w:vertAlign w:val="superscript"/>
        </w:rPr>
        <w:t>9</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ithin and across cancers. 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  The lack of performance might be due to microbial heterogeneity. The authors also achieve good performance in tumor versus normal prediction for COAD, HNSC and STAD. </w:t>
      </w:r>
    </w:p>
    <w:p w14:paraId="4362F983" w14:textId="7C3AE239" w:rsidR="00FF0FB5" w:rsidRDefault="00FF0FB5" w:rsidP="00FF0FB5">
      <w:pPr>
        <w:rPr>
          <w:lang w:val="en-GB"/>
        </w:rPr>
      </w:pPr>
      <w:proofErr w:type="spellStart"/>
      <w:r>
        <w:rPr>
          <w:rFonts w:ascii="Calibri" w:hAnsi="Calibri" w:cs="Calibri"/>
        </w:rPr>
        <w:t>Hermida</w:t>
      </w:r>
      <w:proofErr w:type="spellEnd"/>
      <w:r>
        <w:rPr>
          <w:rFonts w:ascii="Calibri" w:hAnsi="Calibri" w:cs="Calibri"/>
        </w:rPr>
        <w:t xml:space="preserve"> et al. </w:t>
      </w:r>
      <w:r>
        <w:rPr>
          <w:rFonts w:ascii="Calibri" w:hAnsi="Calibri" w:cs="Calibri"/>
        </w:rPr>
        <w:fldChar w:fldCharType="begin"/>
      </w:r>
      <w:r w:rsidR="009C0B79">
        <w:rPr>
          <w:rFonts w:ascii="Calibri" w:hAnsi="Calibri" w:cs="Calibri"/>
        </w:rPr>
        <w:instrText xml:space="preserve"> ADDIN ZOTERO_ITEM CSL_CITATION {"citationID":"f2J2Vxj1","properties":{"formattedCitation":"\\super 10\\nosupersub{}","plainCitation":"10","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9C0B79" w:rsidRPr="009C0B79">
        <w:rPr>
          <w:rFonts w:ascii="Calibri" w:hAnsi="Calibri" w:cs="Calibri"/>
          <w:szCs w:val="24"/>
          <w:vertAlign w:val="superscript"/>
        </w:rPr>
        <w:t>10</w:t>
      </w:r>
      <w:r>
        <w:rPr>
          <w:rFonts w:ascii="Calibri" w:hAnsi="Calibri" w:cs="Calibri"/>
        </w:rPr>
        <w:fldChar w:fldCharType="end"/>
      </w:r>
      <w:r>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Pr>
          <w:lang w:val="en-GB"/>
        </w:rPr>
        <w:t xml:space="preserve">when predicting drug response and patient prognosis. </w:t>
      </w:r>
    </w:p>
    <w:p w14:paraId="46D0822A" w14:textId="77777777" w:rsidR="00B67B15" w:rsidRDefault="00B67B15" w:rsidP="00B67B15">
      <w:r>
        <w:t xml:space="preserve">[ [w Brendan predictor being slightly above]hat selected features of genus making sense and </w:t>
      </w:r>
      <w:proofErr w:type="spellStart"/>
      <w:r>
        <w:t>possibl</w:t>
      </w:r>
      <w:proofErr w:type="spellEnd"/>
      <w:r>
        <w:t>]</w:t>
      </w:r>
    </w:p>
    <w:p w14:paraId="481E6CBC" w14:textId="77777777" w:rsidR="00B67B15" w:rsidRDefault="00B67B15" w:rsidP="00B67B15">
      <w:r>
        <w:t xml:space="preserve">microbial abundance was not correlated with tumor grade, but was for metastasis PAAD </w:t>
      </w:r>
      <w:r>
        <w:fldChar w:fldCharType="begin"/>
      </w:r>
      <w:r>
        <w:instrText xml:space="preserve"> ADDIN ZOTERO_ITEM CSL_CITATION {"citationID":"a1krebm09nj","properties":{"formattedCitation":"\\super 13\\nosupersub{}","plainCitation":"13","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fldChar w:fldCharType="separate"/>
      </w:r>
      <w:r w:rsidRPr="00B67B15">
        <w:rPr>
          <w:rFonts w:ascii="Calibri" w:hAnsi="Calibri" w:cs="Calibri"/>
          <w:szCs w:val="24"/>
          <w:vertAlign w:val="superscript"/>
        </w:rPr>
        <w:t>13</w:t>
      </w:r>
      <w:r>
        <w:fldChar w:fldCharType="end"/>
      </w:r>
      <w:r>
        <w:t xml:space="preserve"> they use the species level as well</w:t>
      </w:r>
    </w:p>
    <w:p w14:paraId="523E3C37" w14:textId="77777777" w:rsidR="00B67B15" w:rsidRDefault="00B67B15" w:rsidP="00B67B15">
      <w:r>
        <w:t>there is a study showing no difference between tumor and normal (same paper)</w:t>
      </w:r>
    </w:p>
    <w:p w14:paraId="3898F49B" w14:textId="77777777" w:rsidR="00B67B15" w:rsidRDefault="00B67B15" w:rsidP="00B67B15">
      <w:r>
        <w:t xml:space="preserve">it is unknown whether differential abundance of taxa is a cause or consequence of developing SCC </w:t>
      </w:r>
      <w:r>
        <w:fldChar w:fldCharType="begin"/>
      </w:r>
      <w:r>
        <w:instrText xml:space="preserve"> ADDIN ZOTERO_ITEM CSL_CITATION {"citationID":"ab34esomkh","properties":{"formattedCitation":"\\super 11\\nosupersub{}","plainCitation":"1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fldChar w:fldCharType="separate"/>
      </w:r>
      <w:r w:rsidRPr="00B67B15">
        <w:rPr>
          <w:rFonts w:ascii="Calibri" w:hAnsi="Calibri" w:cs="Calibri"/>
          <w:szCs w:val="24"/>
          <w:vertAlign w:val="superscript"/>
        </w:rPr>
        <w:t>11</w:t>
      </w:r>
      <w:r>
        <w:fldChar w:fldCharType="end"/>
      </w:r>
    </w:p>
    <w:p w14:paraId="5EECA3FE" w14:textId="77777777" w:rsidR="00B67B15" w:rsidRDefault="00B67B15" w:rsidP="00B67B15">
      <w:r>
        <w:lastRenderedPageBreak/>
        <w:t>there was an increase in abundance richness and alpha diversity in tumor and non-tumor tissue compared to immediate autopsy control tissues.(same paper)</w:t>
      </w:r>
    </w:p>
    <w:p w14:paraId="7A05AD26" w14:textId="77777777" w:rsidR="00B67B15" w:rsidRPr="00B67B15" w:rsidRDefault="00B67B15" w:rsidP="00FF0FB5"/>
    <w:p w14:paraId="470AFD17" w14:textId="5F8B8125" w:rsidR="00FF0FB5" w:rsidRDefault="00FF0FB5" w:rsidP="00FF0FB5">
      <w:r>
        <w:t xml:space="preserve">In terms of feature selection, penalized regression methods might not properly capture grouping of information </w:t>
      </w:r>
      <w:r>
        <w:fldChar w:fldCharType="begin"/>
      </w:r>
      <w:r w:rsidR="009C0B79">
        <w:instrText xml:space="preserve"> ADDIN ZOTERO_ITEM CSL_CITATION {"citationID":"Z9THiKbO","properties":{"formattedCitation":"\\super 32\\nosupersub{}","plainCitation":"32","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fldChar w:fldCharType="separate"/>
      </w:r>
      <w:r w:rsidR="009C0B79" w:rsidRPr="009C0B79">
        <w:rPr>
          <w:rFonts w:ascii="Calibri" w:hAnsi="Calibri" w:cs="Calibri"/>
          <w:szCs w:val="24"/>
          <w:vertAlign w:val="superscript"/>
        </w:rPr>
        <w:t>32</w:t>
      </w:r>
      <w:r>
        <w:fldChar w:fldCharType="end"/>
      </w:r>
      <w:r>
        <w:t>.</w:t>
      </w:r>
    </w:p>
    <w:p w14:paraId="0678D328" w14:textId="2AAC534E" w:rsidR="00903510" w:rsidRDefault="00903510" w:rsidP="009E7A40"/>
    <w:p w14:paraId="3004A6B0" w14:textId="77777777" w:rsidR="00FF0FB5" w:rsidRPr="00903510" w:rsidRDefault="00FF0FB5" w:rsidP="009E7A40"/>
    <w:p w14:paraId="036083B1" w14:textId="2B3B8331" w:rsidR="006A50BE" w:rsidRPr="00AC1520" w:rsidRDefault="006A50BE" w:rsidP="009E7A40">
      <w:pPr>
        <w:rPr>
          <w:lang w:val="en-GB"/>
        </w:rPr>
      </w:pPr>
      <w:r>
        <w:rPr>
          <w:lang w:val="en-GB"/>
        </w:rPr>
        <w:t xml:space="preserve">Interestingly, this bacteria has a possible protective effect against </w:t>
      </w:r>
      <w:proofErr w:type="spellStart"/>
      <w:r>
        <w:rPr>
          <w:lang w:val="en-GB"/>
        </w:rPr>
        <w:t>esophageal</w:t>
      </w:r>
      <w:proofErr w:type="spellEnd"/>
      <w:r>
        <w:rPr>
          <w:lang w:val="en-GB"/>
        </w:rPr>
        <w:t xml:space="preserve"> adenocarcinoma </w:t>
      </w:r>
      <w:r>
        <w:rPr>
          <w:lang w:val="en-GB"/>
        </w:rPr>
        <w:fldChar w:fldCharType="begin"/>
      </w:r>
      <w:r w:rsidR="009C0B79">
        <w:rPr>
          <w:lang w:val="en-GB"/>
        </w:rPr>
        <w:instrText xml:space="preserve"> ADDIN ZOTERO_ITEM CSL_CITATION {"citationID":"UK9aTnag","properties":{"formattedCitation":"\\super 33\\nosupersub{}","plainCitation":"33","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33</w:t>
      </w:r>
      <w:r>
        <w:rPr>
          <w:lang w:val="en-GB"/>
        </w:rPr>
        <w:fldChar w:fldCharType="end"/>
      </w:r>
      <w:r>
        <w:rPr>
          <w:lang w:val="en-GB"/>
        </w:rPr>
        <w:t>.</w:t>
      </w:r>
    </w:p>
    <w:p w14:paraId="0D8B7921" w14:textId="4662BF1E" w:rsidR="00AE20AB" w:rsidRDefault="00AE20AB" w:rsidP="00AE20AB">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sidR="009C0B79">
        <w:rPr>
          <w:lang w:val="en-GB"/>
        </w:rPr>
        <w:instrText xml:space="preserve"> ADDIN ZOTERO_ITEM CSL_CITATION {"citationID":"vE8WoNmN","properties":{"formattedCitation":"\\super 47\\nosupersub{}","plainCitation":"47","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47</w:t>
      </w:r>
      <w:r>
        <w:rPr>
          <w:lang w:val="en-GB"/>
        </w:rPr>
        <w:fldChar w:fldCharType="end"/>
      </w:r>
      <w:r>
        <w:rPr>
          <w:lang w:val="en-GB"/>
        </w:rPr>
        <w:t>.</w:t>
      </w:r>
    </w:p>
    <w:p w14:paraId="3AB28C9A" w14:textId="7BF95D01" w:rsidR="00AE20AB" w:rsidRDefault="00AE20AB" w:rsidP="00AE20AB">
      <w:pPr>
        <w:rPr>
          <w:iCs/>
          <w:lang w:val="en-GB"/>
        </w:rPr>
      </w:pPr>
      <w:r>
        <w:rPr>
          <w:lang w:val="en-GB"/>
        </w:rPr>
        <w:t xml:space="preserve">For </w:t>
      </w:r>
      <w:proofErr w:type="spellStart"/>
      <w:r>
        <w:rPr>
          <w:lang w:val="en-GB"/>
        </w:rPr>
        <w:t>esophageal</w:t>
      </w:r>
      <w:proofErr w:type="spellEnd"/>
      <w:r>
        <w:rPr>
          <w:lang w:val="en-GB"/>
        </w:rPr>
        <w:t xml:space="preserve">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 xml:space="preserve">Fusobacterium </w:t>
      </w:r>
      <w:proofErr w:type="spellStart"/>
      <w:r w:rsidRPr="00C170C1">
        <w:rPr>
          <w:i/>
          <w:iCs/>
          <w:lang w:val="en-GB"/>
        </w:rPr>
        <w:t>Nucleatum</w:t>
      </w:r>
      <w:proofErr w:type="spellEnd"/>
      <w:r>
        <w:rPr>
          <w:i/>
          <w:iCs/>
          <w:lang w:val="en-GB"/>
        </w:rPr>
        <w:t xml:space="preserve"> </w:t>
      </w:r>
      <w:r>
        <w:rPr>
          <w:iCs/>
          <w:lang w:val="en-GB"/>
        </w:rPr>
        <w:t xml:space="preserve">is significantly associated with </w:t>
      </w:r>
      <w:proofErr w:type="spellStart"/>
      <w:r>
        <w:rPr>
          <w:iCs/>
          <w:lang w:val="en-GB"/>
        </w:rPr>
        <w:t>tumor</w:t>
      </w:r>
      <w:proofErr w:type="spellEnd"/>
      <w:r>
        <w:rPr>
          <w:iCs/>
          <w:lang w:val="en-GB"/>
        </w:rPr>
        <w:t xml:space="preserve"> samples and with </w:t>
      </w:r>
      <w:proofErr w:type="spellStart"/>
      <w:r>
        <w:rPr>
          <w:iCs/>
          <w:lang w:val="en-GB"/>
        </w:rPr>
        <w:t>tumor</w:t>
      </w:r>
      <w:proofErr w:type="spellEnd"/>
      <w:r>
        <w:rPr>
          <w:iCs/>
          <w:lang w:val="en-GB"/>
        </w:rPr>
        <w:t xml:space="preserve"> stage in </w:t>
      </w:r>
      <w:proofErr w:type="spellStart"/>
      <w:r>
        <w:rPr>
          <w:iCs/>
          <w:lang w:val="en-GB"/>
        </w:rPr>
        <w:t>esophageal</w:t>
      </w:r>
      <w:proofErr w:type="spellEnd"/>
      <w:r>
        <w:rPr>
          <w:iCs/>
          <w:lang w:val="en-GB"/>
        </w:rPr>
        <w:t xml:space="preserve"> cancer, while controlling for clinical confounders </w:t>
      </w:r>
      <w:r>
        <w:rPr>
          <w:iCs/>
          <w:lang w:val="en-GB"/>
        </w:rPr>
        <w:fldChar w:fldCharType="begin"/>
      </w:r>
      <w:r w:rsidR="009C0B79">
        <w:rPr>
          <w:iCs/>
          <w:lang w:val="en-GB"/>
        </w:rPr>
        <w:instrText xml:space="preserve"> ADDIN ZOTERO_ITEM CSL_CITATION {"citationID":"fngFedKv","properties":{"formattedCitation":"\\super 48\\nosupersub{}","plainCitation":"48","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9C0B79" w:rsidRPr="009C0B79">
        <w:rPr>
          <w:rFonts w:ascii="Calibri" w:hAnsi="Calibri" w:cs="Calibri"/>
          <w:szCs w:val="24"/>
          <w:vertAlign w:val="superscript"/>
        </w:rPr>
        <w:t>48</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w:t>
      </w:r>
      <w:proofErr w:type="spellStart"/>
      <w:r>
        <w:rPr>
          <w:iCs/>
          <w:lang w:val="en-GB"/>
        </w:rPr>
        <w:t>tumor</w:t>
      </w:r>
      <w:proofErr w:type="spellEnd"/>
      <w:r>
        <w:rPr>
          <w:iCs/>
          <w:lang w:val="en-GB"/>
        </w:rPr>
        <w:t xml:space="preserve"> versus normal samples </w:t>
      </w:r>
      <w:r>
        <w:rPr>
          <w:iCs/>
          <w:lang w:val="en-GB"/>
        </w:rPr>
        <w:fldChar w:fldCharType="begin"/>
      </w:r>
      <w:r w:rsidR="009C0B79">
        <w:rPr>
          <w:iCs/>
          <w:lang w:val="en-GB"/>
        </w:rPr>
        <w:instrText xml:space="preserve"> ADDIN ZOTERO_ITEM CSL_CITATION {"citationID":"1ITAPjV2","properties":{"formattedCitation":"\\super 49\\nosupersub{}","plainCitation":"49","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9C0B79" w:rsidRPr="009C0B79">
        <w:rPr>
          <w:rFonts w:ascii="Calibri" w:hAnsi="Calibri" w:cs="Calibri"/>
          <w:szCs w:val="24"/>
          <w:vertAlign w:val="superscript"/>
        </w:rPr>
        <w:t>49</w:t>
      </w:r>
      <w:r>
        <w:rPr>
          <w:iCs/>
          <w:lang w:val="en-GB"/>
        </w:rPr>
        <w:fldChar w:fldCharType="end"/>
      </w:r>
      <w:r>
        <w:rPr>
          <w:iCs/>
          <w:lang w:val="en-GB"/>
        </w:rPr>
        <w:t xml:space="preserve">. </w:t>
      </w:r>
    </w:p>
    <w:p w14:paraId="09A411A7" w14:textId="3A26E267" w:rsidR="009E7A40" w:rsidRDefault="001916FD" w:rsidP="00013F94">
      <w:pPr>
        <w:rPr>
          <w:lang w:val="en-GB"/>
        </w:rPr>
      </w:pPr>
      <w:r>
        <w:rPr>
          <w:lang w:val="en-GB"/>
        </w:rPr>
        <w:t>Example:</w:t>
      </w:r>
    </w:p>
    <w:p w14:paraId="00C85B05" w14:textId="6EB53703" w:rsidR="001916FD" w:rsidRDefault="001916FD" w:rsidP="00013F94">
      <w:pPr>
        <w:rPr>
          <w:lang w:val="en-GB"/>
        </w:rPr>
      </w:pPr>
      <w:r>
        <w:rPr>
          <w:lang w:val="en-GB"/>
        </w:rPr>
        <w:t xml:space="preserve">abbreviation and title and table: </w:t>
      </w:r>
      <w:hyperlink r:id="rId34" w:history="1">
        <w:r w:rsidRPr="00B55E6A">
          <w:rPr>
            <w:rStyle w:val="Hyperlink"/>
            <w:lang w:val="en-GB"/>
          </w:rPr>
          <w:t>https://www.sciencedirect.com/science/article/pii/S2352396419300635</w:t>
        </w:r>
      </w:hyperlink>
      <w:r>
        <w:rPr>
          <w:lang w:val="en-GB"/>
        </w:rPr>
        <w:t xml:space="preserve"> </w:t>
      </w:r>
    </w:p>
    <w:p w14:paraId="51E4E1DB" w14:textId="77777777" w:rsidR="00C8497D" w:rsidRDefault="00C8497D" w:rsidP="00013F94">
      <w:pPr>
        <w:rPr>
          <w:lang w:val="en-GB"/>
        </w:rPr>
      </w:pPr>
    </w:p>
    <w:p w14:paraId="6B454764" w14:textId="7191A56F" w:rsidR="00C8497D" w:rsidRDefault="00C8497D" w:rsidP="00013F94">
      <w:pPr>
        <w:rPr>
          <w:lang w:val="en-GB"/>
        </w:rPr>
      </w:pPr>
      <w:r>
        <w:rPr>
          <w:lang w:val="en-GB"/>
        </w:rPr>
        <w:t>Statistical test, contingency table and data and figures</w:t>
      </w:r>
    </w:p>
    <w:p w14:paraId="390C4EC0" w14:textId="5CE4AF67" w:rsidR="00654DB9" w:rsidRDefault="009C0B79" w:rsidP="00013F94">
      <w:pPr>
        <w:rPr>
          <w:lang w:val="en-GB"/>
        </w:rPr>
      </w:pPr>
      <w:hyperlink r:id="rId35" w:history="1">
        <w:r w:rsidRPr="00B55E6A">
          <w:rPr>
            <w:rStyle w:val="Hyperlink"/>
            <w:lang w:val="en-GB"/>
          </w:rPr>
          <w:t>https://www.nature.com/articles/s41467-022-30512-3#Abs1</w:t>
        </w:r>
      </w:hyperlink>
    </w:p>
    <w:p w14:paraId="76894D6A" w14:textId="1601E5E5" w:rsidR="009C0B79" w:rsidRDefault="009C0B79" w:rsidP="00013F94">
      <w:pPr>
        <w:rPr>
          <w:lang w:val="en-GB"/>
        </w:rPr>
      </w:pPr>
      <w:r>
        <w:rPr>
          <w:lang w:val="en-GB"/>
        </w:rPr>
        <w:t>also TCM a paper</w:t>
      </w:r>
    </w:p>
    <w:p w14:paraId="61DD2D6C" w14:textId="2A875F0D" w:rsidR="0066632E" w:rsidRPr="004E4112" w:rsidRDefault="0066632E" w:rsidP="00013F94">
      <w:pPr>
        <w:rPr>
          <w:lang w:val="en-GB"/>
        </w:rPr>
      </w:pPr>
      <w:r>
        <w:rPr>
          <w:lang w:val="en-GB"/>
        </w:rPr>
        <w:t xml:space="preserve">problem with genus abundance? </w:t>
      </w:r>
      <w:r w:rsidRPr="0066632E">
        <w:rPr>
          <w:lang w:val="en-GB"/>
        </w:rPr>
        <w:t>https://journals.plos.org/ploscompbiol/article?id=10.1371/journal.pcbi.1002687</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20CDD50F" w14:textId="73FF9C4B" w:rsidR="00812088" w:rsidRPr="00A96604" w:rsidRDefault="008D0A23">
      <w:pPr>
        <w:rPr>
          <w:lang w:val="en-GB"/>
        </w:rPr>
      </w:pPr>
      <w:r>
        <w:rPr>
          <w:lang w:val="en-GB"/>
        </w:rPr>
        <w:fldChar w:fldCharType="begin"/>
      </w:r>
      <w:r w:rsidR="00B67B15">
        <w:rPr>
          <w:lang w:val="en-GB"/>
        </w:rPr>
        <w:instrText xml:space="preserve"> ADDIN ZOTERO_BIBL {"uncited":[],"omitted":[],"custom":[]} CSL_BIBLIOGRAPHY </w:instrText>
      </w:r>
      <w:r>
        <w:rPr>
          <w:lang w:val="en-GB"/>
        </w:rPr>
        <w:fldChar w:fldCharType="separate"/>
      </w:r>
      <w:r w:rsidR="00B67B15" w:rsidRPr="00B67B15">
        <w:rPr>
          <w:rFonts w:ascii="Calibri" w:hAnsi="Calibri" w:cs="Calibri"/>
        </w:rPr>
        <w:t>Automatic citation updates are disabled. To see the bibliography, click Refresh in the Zotero tab.</w:t>
      </w: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90C48" w14:textId="77777777" w:rsidR="002E72F6" w:rsidRDefault="002E72F6" w:rsidP="001F73E5">
      <w:pPr>
        <w:spacing w:after="0" w:line="240" w:lineRule="auto"/>
      </w:pPr>
      <w:r>
        <w:separator/>
      </w:r>
    </w:p>
  </w:endnote>
  <w:endnote w:type="continuationSeparator" w:id="0">
    <w:p w14:paraId="36318C1A" w14:textId="77777777" w:rsidR="002E72F6" w:rsidRDefault="002E72F6"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77E53B" w14:textId="77777777" w:rsidR="002E72F6" w:rsidRDefault="002E72F6" w:rsidP="001F73E5">
      <w:pPr>
        <w:spacing w:after="0" w:line="240" w:lineRule="auto"/>
      </w:pPr>
      <w:r>
        <w:separator/>
      </w:r>
    </w:p>
  </w:footnote>
  <w:footnote w:type="continuationSeparator" w:id="0">
    <w:p w14:paraId="02C44191" w14:textId="77777777" w:rsidR="002E72F6" w:rsidRDefault="002E72F6"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w:t>
        </w:r>
        <w:r w:rsidRPr="00FE31B4">
          <w:rPr>
            <w:rStyle w:val="Hyperlink"/>
            <w:lang w:val="en-GB"/>
          </w:rPr>
          <w:t>a</w:t>
        </w:r>
        <w:r w:rsidRPr="00FE31B4">
          <w:rPr>
            <w:rStyle w:val="Hyperlink"/>
            <w:lang w:val="en-GB"/>
          </w:rPr>
          <w:t>.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B01D9939-4C8F-4D14-A2BA-47B8AE7C75A0}"/>
    <w:docVar w:name="dgnword-eventsink" w:val="1007506536"/>
  </w:docVars>
  <w:rsids>
    <w:rsidRoot w:val="00A96604"/>
    <w:rsid w:val="000011A0"/>
    <w:rsid w:val="00001F06"/>
    <w:rsid w:val="00004299"/>
    <w:rsid w:val="000069A0"/>
    <w:rsid w:val="000100BD"/>
    <w:rsid w:val="00012BDF"/>
    <w:rsid w:val="00013F94"/>
    <w:rsid w:val="00015CA7"/>
    <w:rsid w:val="00017490"/>
    <w:rsid w:val="000218DF"/>
    <w:rsid w:val="0002530F"/>
    <w:rsid w:val="000255CA"/>
    <w:rsid w:val="00033BD2"/>
    <w:rsid w:val="00034630"/>
    <w:rsid w:val="00034A34"/>
    <w:rsid w:val="00035BB2"/>
    <w:rsid w:val="0003769F"/>
    <w:rsid w:val="00041D19"/>
    <w:rsid w:val="000423DE"/>
    <w:rsid w:val="0004638E"/>
    <w:rsid w:val="000477FE"/>
    <w:rsid w:val="00055F9D"/>
    <w:rsid w:val="00056827"/>
    <w:rsid w:val="0007197A"/>
    <w:rsid w:val="000734A5"/>
    <w:rsid w:val="00075673"/>
    <w:rsid w:val="00084F5A"/>
    <w:rsid w:val="00087CEB"/>
    <w:rsid w:val="000912E0"/>
    <w:rsid w:val="00091A77"/>
    <w:rsid w:val="000960AB"/>
    <w:rsid w:val="00097627"/>
    <w:rsid w:val="000A0E92"/>
    <w:rsid w:val="000A541B"/>
    <w:rsid w:val="000B73BD"/>
    <w:rsid w:val="000C3AA3"/>
    <w:rsid w:val="000C3CA6"/>
    <w:rsid w:val="000C6B78"/>
    <w:rsid w:val="000D458C"/>
    <w:rsid w:val="000D591C"/>
    <w:rsid w:val="000D5B45"/>
    <w:rsid w:val="000E1B94"/>
    <w:rsid w:val="000E30DE"/>
    <w:rsid w:val="000F1D7F"/>
    <w:rsid w:val="000F2D68"/>
    <w:rsid w:val="000F39BA"/>
    <w:rsid w:val="001047D2"/>
    <w:rsid w:val="00105D2E"/>
    <w:rsid w:val="001132C1"/>
    <w:rsid w:val="001228BD"/>
    <w:rsid w:val="00127277"/>
    <w:rsid w:val="00135322"/>
    <w:rsid w:val="00137818"/>
    <w:rsid w:val="001403BD"/>
    <w:rsid w:val="00140DE6"/>
    <w:rsid w:val="001411EA"/>
    <w:rsid w:val="00142FE4"/>
    <w:rsid w:val="00147CB4"/>
    <w:rsid w:val="001531EF"/>
    <w:rsid w:val="00156EA2"/>
    <w:rsid w:val="00165CD6"/>
    <w:rsid w:val="001678E3"/>
    <w:rsid w:val="00170E17"/>
    <w:rsid w:val="001719F7"/>
    <w:rsid w:val="00177457"/>
    <w:rsid w:val="00180923"/>
    <w:rsid w:val="00182DA5"/>
    <w:rsid w:val="001916FD"/>
    <w:rsid w:val="00191D0D"/>
    <w:rsid w:val="00192C42"/>
    <w:rsid w:val="00194A83"/>
    <w:rsid w:val="001A492D"/>
    <w:rsid w:val="001A53FC"/>
    <w:rsid w:val="001A744D"/>
    <w:rsid w:val="001B5B1A"/>
    <w:rsid w:val="001C0BC0"/>
    <w:rsid w:val="001C3A8F"/>
    <w:rsid w:val="001C4646"/>
    <w:rsid w:val="001D015B"/>
    <w:rsid w:val="001D01D0"/>
    <w:rsid w:val="001D70B8"/>
    <w:rsid w:val="001D7446"/>
    <w:rsid w:val="001E40BA"/>
    <w:rsid w:val="001E4F1A"/>
    <w:rsid w:val="001E56AF"/>
    <w:rsid w:val="001E7AAA"/>
    <w:rsid w:val="001F5B0B"/>
    <w:rsid w:val="001F6FDC"/>
    <w:rsid w:val="001F73E5"/>
    <w:rsid w:val="00202D41"/>
    <w:rsid w:val="00203142"/>
    <w:rsid w:val="00206688"/>
    <w:rsid w:val="00212523"/>
    <w:rsid w:val="00222A46"/>
    <w:rsid w:val="002232B3"/>
    <w:rsid w:val="0022415B"/>
    <w:rsid w:val="002300CC"/>
    <w:rsid w:val="0023092F"/>
    <w:rsid w:val="00231E22"/>
    <w:rsid w:val="00233908"/>
    <w:rsid w:val="00235766"/>
    <w:rsid w:val="00240BF5"/>
    <w:rsid w:val="00241BAB"/>
    <w:rsid w:val="0024311D"/>
    <w:rsid w:val="0024360D"/>
    <w:rsid w:val="00243C18"/>
    <w:rsid w:val="002468D7"/>
    <w:rsid w:val="00255A26"/>
    <w:rsid w:val="002565C2"/>
    <w:rsid w:val="0026406F"/>
    <w:rsid w:val="00264842"/>
    <w:rsid w:val="002663EE"/>
    <w:rsid w:val="00274FDB"/>
    <w:rsid w:val="00277133"/>
    <w:rsid w:val="00283898"/>
    <w:rsid w:val="00284C2E"/>
    <w:rsid w:val="002850F2"/>
    <w:rsid w:val="002909C1"/>
    <w:rsid w:val="0029263B"/>
    <w:rsid w:val="00294CAE"/>
    <w:rsid w:val="002A01FD"/>
    <w:rsid w:val="002A02CC"/>
    <w:rsid w:val="002A19E3"/>
    <w:rsid w:val="002A5B64"/>
    <w:rsid w:val="002B10C8"/>
    <w:rsid w:val="002B63E5"/>
    <w:rsid w:val="002B6EB7"/>
    <w:rsid w:val="002C2BF9"/>
    <w:rsid w:val="002D2DEC"/>
    <w:rsid w:val="002D3143"/>
    <w:rsid w:val="002D3CE9"/>
    <w:rsid w:val="002D561E"/>
    <w:rsid w:val="002E1F07"/>
    <w:rsid w:val="002E72F6"/>
    <w:rsid w:val="002F7048"/>
    <w:rsid w:val="00300B84"/>
    <w:rsid w:val="003017B1"/>
    <w:rsid w:val="00301B30"/>
    <w:rsid w:val="0030217C"/>
    <w:rsid w:val="00323235"/>
    <w:rsid w:val="00324463"/>
    <w:rsid w:val="00324BBF"/>
    <w:rsid w:val="00325836"/>
    <w:rsid w:val="003318E0"/>
    <w:rsid w:val="00334B32"/>
    <w:rsid w:val="0033702B"/>
    <w:rsid w:val="003548A3"/>
    <w:rsid w:val="00360FAF"/>
    <w:rsid w:val="00362AD8"/>
    <w:rsid w:val="00366873"/>
    <w:rsid w:val="00370AF1"/>
    <w:rsid w:val="00370C80"/>
    <w:rsid w:val="00384D67"/>
    <w:rsid w:val="003851AE"/>
    <w:rsid w:val="0038693E"/>
    <w:rsid w:val="00391DF9"/>
    <w:rsid w:val="003956A4"/>
    <w:rsid w:val="003958FD"/>
    <w:rsid w:val="003A171A"/>
    <w:rsid w:val="003A1C0D"/>
    <w:rsid w:val="003A3006"/>
    <w:rsid w:val="003B4807"/>
    <w:rsid w:val="003B5636"/>
    <w:rsid w:val="003B7442"/>
    <w:rsid w:val="003C4EBF"/>
    <w:rsid w:val="003C6DD7"/>
    <w:rsid w:val="003D24BC"/>
    <w:rsid w:val="003D26BF"/>
    <w:rsid w:val="003E5696"/>
    <w:rsid w:val="003E5C21"/>
    <w:rsid w:val="003F3E04"/>
    <w:rsid w:val="003F5EEF"/>
    <w:rsid w:val="003F6709"/>
    <w:rsid w:val="00400679"/>
    <w:rsid w:val="00404ECF"/>
    <w:rsid w:val="00412E15"/>
    <w:rsid w:val="00413B7B"/>
    <w:rsid w:val="00417D12"/>
    <w:rsid w:val="0042041E"/>
    <w:rsid w:val="00423A90"/>
    <w:rsid w:val="004257CC"/>
    <w:rsid w:val="004272FC"/>
    <w:rsid w:val="004277AD"/>
    <w:rsid w:val="004308CE"/>
    <w:rsid w:val="0043157F"/>
    <w:rsid w:val="00432975"/>
    <w:rsid w:val="00432DCE"/>
    <w:rsid w:val="004335C6"/>
    <w:rsid w:val="004361AC"/>
    <w:rsid w:val="0044530F"/>
    <w:rsid w:val="00446BD8"/>
    <w:rsid w:val="00447E7D"/>
    <w:rsid w:val="00451C9E"/>
    <w:rsid w:val="00456F0D"/>
    <w:rsid w:val="004615FB"/>
    <w:rsid w:val="00464C80"/>
    <w:rsid w:val="00472ECD"/>
    <w:rsid w:val="0047564F"/>
    <w:rsid w:val="004800F2"/>
    <w:rsid w:val="004830FB"/>
    <w:rsid w:val="00484C0B"/>
    <w:rsid w:val="0048780E"/>
    <w:rsid w:val="00491AA7"/>
    <w:rsid w:val="00492C4D"/>
    <w:rsid w:val="004A6406"/>
    <w:rsid w:val="004A78E6"/>
    <w:rsid w:val="004A79CD"/>
    <w:rsid w:val="004B2B0B"/>
    <w:rsid w:val="004B38D5"/>
    <w:rsid w:val="004B4560"/>
    <w:rsid w:val="004B7144"/>
    <w:rsid w:val="004C31C4"/>
    <w:rsid w:val="004C5635"/>
    <w:rsid w:val="004C5EFA"/>
    <w:rsid w:val="004D017C"/>
    <w:rsid w:val="004D301D"/>
    <w:rsid w:val="004D3D2B"/>
    <w:rsid w:val="004D46D1"/>
    <w:rsid w:val="004D6431"/>
    <w:rsid w:val="004E4112"/>
    <w:rsid w:val="004E4EC1"/>
    <w:rsid w:val="004E6530"/>
    <w:rsid w:val="004E7F30"/>
    <w:rsid w:val="004F18E2"/>
    <w:rsid w:val="004F3600"/>
    <w:rsid w:val="004F5B71"/>
    <w:rsid w:val="004F742B"/>
    <w:rsid w:val="005003C6"/>
    <w:rsid w:val="00501BEA"/>
    <w:rsid w:val="00502D32"/>
    <w:rsid w:val="0050498A"/>
    <w:rsid w:val="00504E80"/>
    <w:rsid w:val="005064C9"/>
    <w:rsid w:val="00512F47"/>
    <w:rsid w:val="005139D9"/>
    <w:rsid w:val="0051709F"/>
    <w:rsid w:val="00522598"/>
    <w:rsid w:val="0052350B"/>
    <w:rsid w:val="005274B2"/>
    <w:rsid w:val="00537027"/>
    <w:rsid w:val="0053720E"/>
    <w:rsid w:val="00545182"/>
    <w:rsid w:val="00545E94"/>
    <w:rsid w:val="0054671E"/>
    <w:rsid w:val="005501B1"/>
    <w:rsid w:val="00553FBB"/>
    <w:rsid w:val="0055733C"/>
    <w:rsid w:val="0055755D"/>
    <w:rsid w:val="005628A3"/>
    <w:rsid w:val="00563AAF"/>
    <w:rsid w:val="00566E9B"/>
    <w:rsid w:val="00567689"/>
    <w:rsid w:val="0057034B"/>
    <w:rsid w:val="00581746"/>
    <w:rsid w:val="00583DA1"/>
    <w:rsid w:val="00596C4F"/>
    <w:rsid w:val="005A1827"/>
    <w:rsid w:val="005A44C1"/>
    <w:rsid w:val="005A59C9"/>
    <w:rsid w:val="005A7353"/>
    <w:rsid w:val="005B1BC4"/>
    <w:rsid w:val="005B1BF3"/>
    <w:rsid w:val="005B2BBA"/>
    <w:rsid w:val="005B43A1"/>
    <w:rsid w:val="005C34BD"/>
    <w:rsid w:val="005C4B07"/>
    <w:rsid w:val="005C59CC"/>
    <w:rsid w:val="005C795A"/>
    <w:rsid w:val="005D0415"/>
    <w:rsid w:val="005D3F4B"/>
    <w:rsid w:val="005D4056"/>
    <w:rsid w:val="005D410D"/>
    <w:rsid w:val="005D7E9D"/>
    <w:rsid w:val="005E0447"/>
    <w:rsid w:val="005E5774"/>
    <w:rsid w:val="005E692D"/>
    <w:rsid w:val="00601AB5"/>
    <w:rsid w:val="00603D70"/>
    <w:rsid w:val="00607A53"/>
    <w:rsid w:val="00614037"/>
    <w:rsid w:val="00620F5E"/>
    <w:rsid w:val="00621585"/>
    <w:rsid w:val="00625602"/>
    <w:rsid w:val="00625DEA"/>
    <w:rsid w:val="00627653"/>
    <w:rsid w:val="006303DE"/>
    <w:rsid w:val="00631DE9"/>
    <w:rsid w:val="00637ED4"/>
    <w:rsid w:val="006422E5"/>
    <w:rsid w:val="006442A3"/>
    <w:rsid w:val="006451B7"/>
    <w:rsid w:val="006454AC"/>
    <w:rsid w:val="006463D9"/>
    <w:rsid w:val="006513E5"/>
    <w:rsid w:val="006522F4"/>
    <w:rsid w:val="006547AA"/>
    <w:rsid w:val="00654DB9"/>
    <w:rsid w:val="0065515F"/>
    <w:rsid w:val="00661E09"/>
    <w:rsid w:val="006620BE"/>
    <w:rsid w:val="00665921"/>
    <w:rsid w:val="0066632E"/>
    <w:rsid w:val="00666EBF"/>
    <w:rsid w:val="0066739B"/>
    <w:rsid w:val="006839AC"/>
    <w:rsid w:val="00683F95"/>
    <w:rsid w:val="00684F88"/>
    <w:rsid w:val="00687E59"/>
    <w:rsid w:val="00696053"/>
    <w:rsid w:val="006961A5"/>
    <w:rsid w:val="0069665A"/>
    <w:rsid w:val="0069728B"/>
    <w:rsid w:val="006A2CD8"/>
    <w:rsid w:val="006A50BE"/>
    <w:rsid w:val="006A7205"/>
    <w:rsid w:val="006B247B"/>
    <w:rsid w:val="006B2F31"/>
    <w:rsid w:val="006C4AE9"/>
    <w:rsid w:val="006C50A9"/>
    <w:rsid w:val="006D4C36"/>
    <w:rsid w:val="006D7FAD"/>
    <w:rsid w:val="006E05A4"/>
    <w:rsid w:val="006E338C"/>
    <w:rsid w:val="006E35E8"/>
    <w:rsid w:val="006E54B9"/>
    <w:rsid w:val="006E650B"/>
    <w:rsid w:val="006F2352"/>
    <w:rsid w:val="006F246F"/>
    <w:rsid w:val="00703129"/>
    <w:rsid w:val="00704A12"/>
    <w:rsid w:val="00705353"/>
    <w:rsid w:val="00705F15"/>
    <w:rsid w:val="007124C4"/>
    <w:rsid w:val="007153CC"/>
    <w:rsid w:val="00720AF8"/>
    <w:rsid w:val="00722FD6"/>
    <w:rsid w:val="007276F0"/>
    <w:rsid w:val="007345BF"/>
    <w:rsid w:val="007363D7"/>
    <w:rsid w:val="007364F3"/>
    <w:rsid w:val="00736A17"/>
    <w:rsid w:val="00736D13"/>
    <w:rsid w:val="007439D7"/>
    <w:rsid w:val="007457DB"/>
    <w:rsid w:val="007518E5"/>
    <w:rsid w:val="0075521F"/>
    <w:rsid w:val="0075566E"/>
    <w:rsid w:val="00756183"/>
    <w:rsid w:val="00756993"/>
    <w:rsid w:val="00757F7E"/>
    <w:rsid w:val="007606A1"/>
    <w:rsid w:val="007660F8"/>
    <w:rsid w:val="00771E31"/>
    <w:rsid w:val="0077405D"/>
    <w:rsid w:val="00781BA2"/>
    <w:rsid w:val="00781DD1"/>
    <w:rsid w:val="00782B0E"/>
    <w:rsid w:val="0078557C"/>
    <w:rsid w:val="00791FC3"/>
    <w:rsid w:val="00792A21"/>
    <w:rsid w:val="007931A4"/>
    <w:rsid w:val="007933AB"/>
    <w:rsid w:val="00797EBF"/>
    <w:rsid w:val="007A2AA9"/>
    <w:rsid w:val="007A4AC1"/>
    <w:rsid w:val="007A4F2A"/>
    <w:rsid w:val="007B09BD"/>
    <w:rsid w:val="007B0B89"/>
    <w:rsid w:val="007C0BFD"/>
    <w:rsid w:val="007C58D1"/>
    <w:rsid w:val="007C6931"/>
    <w:rsid w:val="007C7767"/>
    <w:rsid w:val="007D07E4"/>
    <w:rsid w:val="007D0CF0"/>
    <w:rsid w:val="007D168F"/>
    <w:rsid w:val="007D4DF1"/>
    <w:rsid w:val="007D77EC"/>
    <w:rsid w:val="007E0EDC"/>
    <w:rsid w:val="007E5AF0"/>
    <w:rsid w:val="007F2C93"/>
    <w:rsid w:val="007F37A9"/>
    <w:rsid w:val="007F4E7B"/>
    <w:rsid w:val="007F5CCF"/>
    <w:rsid w:val="007F7989"/>
    <w:rsid w:val="0080016C"/>
    <w:rsid w:val="0080063F"/>
    <w:rsid w:val="008022F9"/>
    <w:rsid w:val="00805F9D"/>
    <w:rsid w:val="00812088"/>
    <w:rsid w:val="00815362"/>
    <w:rsid w:val="00816AC3"/>
    <w:rsid w:val="0081745E"/>
    <w:rsid w:val="0081747F"/>
    <w:rsid w:val="00824604"/>
    <w:rsid w:val="008253F0"/>
    <w:rsid w:val="008325E3"/>
    <w:rsid w:val="008329F5"/>
    <w:rsid w:val="0083593D"/>
    <w:rsid w:val="0083597B"/>
    <w:rsid w:val="00840FC7"/>
    <w:rsid w:val="00841E85"/>
    <w:rsid w:val="00842D1D"/>
    <w:rsid w:val="008457B5"/>
    <w:rsid w:val="0084679D"/>
    <w:rsid w:val="00846C31"/>
    <w:rsid w:val="0084787B"/>
    <w:rsid w:val="0085004D"/>
    <w:rsid w:val="00857689"/>
    <w:rsid w:val="00862435"/>
    <w:rsid w:val="0086599A"/>
    <w:rsid w:val="00865A50"/>
    <w:rsid w:val="0087183F"/>
    <w:rsid w:val="00880562"/>
    <w:rsid w:val="008805B9"/>
    <w:rsid w:val="00881CB5"/>
    <w:rsid w:val="00883479"/>
    <w:rsid w:val="00894724"/>
    <w:rsid w:val="008A4392"/>
    <w:rsid w:val="008A4B99"/>
    <w:rsid w:val="008B1FA8"/>
    <w:rsid w:val="008B62F2"/>
    <w:rsid w:val="008B757B"/>
    <w:rsid w:val="008C31D2"/>
    <w:rsid w:val="008C7BAC"/>
    <w:rsid w:val="008C7C5E"/>
    <w:rsid w:val="008D0951"/>
    <w:rsid w:val="008D0A23"/>
    <w:rsid w:val="008D31E1"/>
    <w:rsid w:val="008D4084"/>
    <w:rsid w:val="008D7032"/>
    <w:rsid w:val="008D7EC1"/>
    <w:rsid w:val="008E44A0"/>
    <w:rsid w:val="008E5FB0"/>
    <w:rsid w:val="008F07C2"/>
    <w:rsid w:val="008F1C95"/>
    <w:rsid w:val="008F2A67"/>
    <w:rsid w:val="00901744"/>
    <w:rsid w:val="00901FEA"/>
    <w:rsid w:val="00903510"/>
    <w:rsid w:val="009105F3"/>
    <w:rsid w:val="00910EC1"/>
    <w:rsid w:val="00915050"/>
    <w:rsid w:val="00921FE6"/>
    <w:rsid w:val="00923C0D"/>
    <w:rsid w:val="009240AB"/>
    <w:rsid w:val="00924E55"/>
    <w:rsid w:val="00925921"/>
    <w:rsid w:val="00926148"/>
    <w:rsid w:val="00927DCA"/>
    <w:rsid w:val="009348E8"/>
    <w:rsid w:val="00942F5D"/>
    <w:rsid w:val="00944486"/>
    <w:rsid w:val="00945518"/>
    <w:rsid w:val="0096165F"/>
    <w:rsid w:val="00963FA3"/>
    <w:rsid w:val="009649B1"/>
    <w:rsid w:val="00965CD7"/>
    <w:rsid w:val="00965CE4"/>
    <w:rsid w:val="009703A2"/>
    <w:rsid w:val="0097542D"/>
    <w:rsid w:val="00993FD7"/>
    <w:rsid w:val="009948AD"/>
    <w:rsid w:val="0099673B"/>
    <w:rsid w:val="009A13EE"/>
    <w:rsid w:val="009A2C47"/>
    <w:rsid w:val="009A3AB9"/>
    <w:rsid w:val="009A5C8D"/>
    <w:rsid w:val="009B2F38"/>
    <w:rsid w:val="009B7E09"/>
    <w:rsid w:val="009B7FAE"/>
    <w:rsid w:val="009C050A"/>
    <w:rsid w:val="009C0B79"/>
    <w:rsid w:val="009C4A81"/>
    <w:rsid w:val="009C56E6"/>
    <w:rsid w:val="009E0B25"/>
    <w:rsid w:val="009E5DEB"/>
    <w:rsid w:val="009E65AA"/>
    <w:rsid w:val="009E6945"/>
    <w:rsid w:val="009E77A8"/>
    <w:rsid w:val="009E7A40"/>
    <w:rsid w:val="009F2D5D"/>
    <w:rsid w:val="009F5F31"/>
    <w:rsid w:val="009F717D"/>
    <w:rsid w:val="009F7612"/>
    <w:rsid w:val="009F76FD"/>
    <w:rsid w:val="009F7DF1"/>
    <w:rsid w:val="00A006CC"/>
    <w:rsid w:val="00A04A9A"/>
    <w:rsid w:val="00A144F4"/>
    <w:rsid w:val="00A15D71"/>
    <w:rsid w:val="00A16029"/>
    <w:rsid w:val="00A174DE"/>
    <w:rsid w:val="00A2156A"/>
    <w:rsid w:val="00A2544B"/>
    <w:rsid w:val="00A27069"/>
    <w:rsid w:val="00A31FB8"/>
    <w:rsid w:val="00A34B2E"/>
    <w:rsid w:val="00A36F3A"/>
    <w:rsid w:val="00A40A6F"/>
    <w:rsid w:val="00A43F83"/>
    <w:rsid w:val="00A4435E"/>
    <w:rsid w:val="00A4638A"/>
    <w:rsid w:val="00A55817"/>
    <w:rsid w:val="00A646DD"/>
    <w:rsid w:val="00A6607B"/>
    <w:rsid w:val="00A67508"/>
    <w:rsid w:val="00A748F9"/>
    <w:rsid w:val="00A753D0"/>
    <w:rsid w:val="00A80609"/>
    <w:rsid w:val="00A815EC"/>
    <w:rsid w:val="00A85EE1"/>
    <w:rsid w:val="00A94BE5"/>
    <w:rsid w:val="00A96526"/>
    <w:rsid w:val="00A96604"/>
    <w:rsid w:val="00AA2990"/>
    <w:rsid w:val="00AA4BB3"/>
    <w:rsid w:val="00AA50A5"/>
    <w:rsid w:val="00AB13DA"/>
    <w:rsid w:val="00AB19BA"/>
    <w:rsid w:val="00AB203A"/>
    <w:rsid w:val="00AB323A"/>
    <w:rsid w:val="00AB3B0E"/>
    <w:rsid w:val="00AB72D0"/>
    <w:rsid w:val="00AB7AB4"/>
    <w:rsid w:val="00AC1520"/>
    <w:rsid w:val="00AC1F18"/>
    <w:rsid w:val="00AD6999"/>
    <w:rsid w:val="00AD7BCD"/>
    <w:rsid w:val="00AE20AB"/>
    <w:rsid w:val="00AF0820"/>
    <w:rsid w:val="00AF4ED1"/>
    <w:rsid w:val="00B00B88"/>
    <w:rsid w:val="00B03D84"/>
    <w:rsid w:val="00B05B62"/>
    <w:rsid w:val="00B106E6"/>
    <w:rsid w:val="00B10986"/>
    <w:rsid w:val="00B11E33"/>
    <w:rsid w:val="00B132B3"/>
    <w:rsid w:val="00B13C0C"/>
    <w:rsid w:val="00B14B8A"/>
    <w:rsid w:val="00B16961"/>
    <w:rsid w:val="00B171FD"/>
    <w:rsid w:val="00B17B61"/>
    <w:rsid w:val="00B17DBC"/>
    <w:rsid w:val="00B216F9"/>
    <w:rsid w:val="00B22080"/>
    <w:rsid w:val="00B242CD"/>
    <w:rsid w:val="00B257D3"/>
    <w:rsid w:val="00B27F81"/>
    <w:rsid w:val="00B30E83"/>
    <w:rsid w:val="00B326AC"/>
    <w:rsid w:val="00B373E4"/>
    <w:rsid w:val="00B37FE7"/>
    <w:rsid w:val="00B44802"/>
    <w:rsid w:val="00B4629E"/>
    <w:rsid w:val="00B52187"/>
    <w:rsid w:val="00B5569C"/>
    <w:rsid w:val="00B66641"/>
    <w:rsid w:val="00B666ED"/>
    <w:rsid w:val="00B66715"/>
    <w:rsid w:val="00B66F82"/>
    <w:rsid w:val="00B67B05"/>
    <w:rsid w:val="00B67B15"/>
    <w:rsid w:val="00B727AA"/>
    <w:rsid w:val="00B74125"/>
    <w:rsid w:val="00B775F2"/>
    <w:rsid w:val="00B778EE"/>
    <w:rsid w:val="00B77A75"/>
    <w:rsid w:val="00B80E33"/>
    <w:rsid w:val="00B844D1"/>
    <w:rsid w:val="00B868C8"/>
    <w:rsid w:val="00B94DE8"/>
    <w:rsid w:val="00B96222"/>
    <w:rsid w:val="00BA213A"/>
    <w:rsid w:val="00BA42F6"/>
    <w:rsid w:val="00BA55F6"/>
    <w:rsid w:val="00BB1F9B"/>
    <w:rsid w:val="00BB5170"/>
    <w:rsid w:val="00BB735D"/>
    <w:rsid w:val="00BC12F5"/>
    <w:rsid w:val="00BC5405"/>
    <w:rsid w:val="00BC5673"/>
    <w:rsid w:val="00BC792C"/>
    <w:rsid w:val="00BD1C61"/>
    <w:rsid w:val="00BD2001"/>
    <w:rsid w:val="00BD5559"/>
    <w:rsid w:val="00BD56F6"/>
    <w:rsid w:val="00BD6D49"/>
    <w:rsid w:val="00BD7FE5"/>
    <w:rsid w:val="00BE624C"/>
    <w:rsid w:val="00BF7106"/>
    <w:rsid w:val="00C023E2"/>
    <w:rsid w:val="00C02E20"/>
    <w:rsid w:val="00C05C1B"/>
    <w:rsid w:val="00C1419F"/>
    <w:rsid w:val="00C170C1"/>
    <w:rsid w:val="00C205B0"/>
    <w:rsid w:val="00C22403"/>
    <w:rsid w:val="00C2294D"/>
    <w:rsid w:val="00C26D1D"/>
    <w:rsid w:val="00C30329"/>
    <w:rsid w:val="00C31BCF"/>
    <w:rsid w:val="00C32DE8"/>
    <w:rsid w:val="00C351E6"/>
    <w:rsid w:val="00C35844"/>
    <w:rsid w:val="00C36462"/>
    <w:rsid w:val="00C401CE"/>
    <w:rsid w:val="00C43260"/>
    <w:rsid w:val="00C44700"/>
    <w:rsid w:val="00C46FCC"/>
    <w:rsid w:val="00C47ED6"/>
    <w:rsid w:val="00C527E2"/>
    <w:rsid w:val="00C60C78"/>
    <w:rsid w:val="00C6365D"/>
    <w:rsid w:val="00C667C5"/>
    <w:rsid w:val="00C66C40"/>
    <w:rsid w:val="00C66F73"/>
    <w:rsid w:val="00C70411"/>
    <w:rsid w:val="00C7165F"/>
    <w:rsid w:val="00C75B30"/>
    <w:rsid w:val="00C80034"/>
    <w:rsid w:val="00C8456D"/>
    <w:rsid w:val="00C8497D"/>
    <w:rsid w:val="00C860B9"/>
    <w:rsid w:val="00C91258"/>
    <w:rsid w:val="00C9773B"/>
    <w:rsid w:val="00C9794E"/>
    <w:rsid w:val="00CA251C"/>
    <w:rsid w:val="00CA2AA3"/>
    <w:rsid w:val="00CA30B8"/>
    <w:rsid w:val="00CA3788"/>
    <w:rsid w:val="00CB1306"/>
    <w:rsid w:val="00CB4397"/>
    <w:rsid w:val="00CB6801"/>
    <w:rsid w:val="00CB7156"/>
    <w:rsid w:val="00CC5943"/>
    <w:rsid w:val="00CD64FE"/>
    <w:rsid w:val="00CD6906"/>
    <w:rsid w:val="00CE027D"/>
    <w:rsid w:val="00CE0319"/>
    <w:rsid w:val="00CE7BAE"/>
    <w:rsid w:val="00CF4940"/>
    <w:rsid w:val="00CF4AD8"/>
    <w:rsid w:val="00CF5CC5"/>
    <w:rsid w:val="00D04E41"/>
    <w:rsid w:val="00D04E93"/>
    <w:rsid w:val="00D07096"/>
    <w:rsid w:val="00D070EE"/>
    <w:rsid w:val="00D10E62"/>
    <w:rsid w:val="00D11545"/>
    <w:rsid w:val="00D216E4"/>
    <w:rsid w:val="00D24283"/>
    <w:rsid w:val="00D26AC7"/>
    <w:rsid w:val="00D27CC5"/>
    <w:rsid w:val="00D3131F"/>
    <w:rsid w:val="00D3485B"/>
    <w:rsid w:val="00D36CF4"/>
    <w:rsid w:val="00D43C64"/>
    <w:rsid w:val="00D4541F"/>
    <w:rsid w:val="00D47231"/>
    <w:rsid w:val="00D5282F"/>
    <w:rsid w:val="00D5789C"/>
    <w:rsid w:val="00D618E2"/>
    <w:rsid w:val="00D622F4"/>
    <w:rsid w:val="00D632B8"/>
    <w:rsid w:val="00D633A6"/>
    <w:rsid w:val="00D677ED"/>
    <w:rsid w:val="00D75250"/>
    <w:rsid w:val="00D80F1C"/>
    <w:rsid w:val="00D82253"/>
    <w:rsid w:val="00D84B1D"/>
    <w:rsid w:val="00D86C69"/>
    <w:rsid w:val="00D90D87"/>
    <w:rsid w:val="00D97D8E"/>
    <w:rsid w:val="00DA096B"/>
    <w:rsid w:val="00DA1B01"/>
    <w:rsid w:val="00DA6596"/>
    <w:rsid w:val="00DB1B15"/>
    <w:rsid w:val="00DB6F67"/>
    <w:rsid w:val="00DC2EBB"/>
    <w:rsid w:val="00DC3FF5"/>
    <w:rsid w:val="00DC4CAE"/>
    <w:rsid w:val="00DC56B3"/>
    <w:rsid w:val="00DD56C8"/>
    <w:rsid w:val="00DE179C"/>
    <w:rsid w:val="00DF10C4"/>
    <w:rsid w:val="00DF3788"/>
    <w:rsid w:val="00DF40FF"/>
    <w:rsid w:val="00DF4F25"/>
    <w:rsid w:val="00DF5C63"/>
    <w:rsid w:val="00DF5E54"/>
    <w:rsid w:val="00DF7ACF"/>
    <w:rsid w:val="00E004EB"/>
    <w:rsid w:val="00E0269E"/>
    <w:rsid w:val="00E03E9C"/>
    <w:rsid w:val="00E043FC"/>
    <w:rsid w:val="00E0566A"/>
    <w:rsid w:val="00E07EFA"/>
    <w:rsid w:val="00E1109F"/>
    <w:rsid w:val="00E125E8"/>
    <w:rsid w:val="00E2203A"/>
    <w:rsid w:val="00E25144"/>
    <w:rsid w:val="00E2529A"/>
    <w:rsid w:val="00E255FE"/>
    <w:rsid w:val="00E26537"/>
    <w:rsid w:val="00E31D27"/>
    <w:rsid w:val="00E34420"/>
    <w:rsid w:val="00E376C7"/>
    <w:rsid w:val="00E4256B"/>
    <w:rsid w:val="00E521C1"/>
    <w:rsid w:val="00E5352C"/>
    <w:rsid w:val="00E54A00"/>
    <w:rsid w:val="00E63691"/>
    <w:rsid w:val="00E70BB5"/>
    <w:rsid w:val="00E70D5F"/>
    <w:rsid w:val="00E74420"/>
    <w:rsid w:val="00E74504"/>
    <w:rsid w:val="00E7779D"/>
    <w:rsid w:val="00E83105"/>
    <w:rsid w:val="00E875DA"/>
    <w:rsid w:val="00E918F6"/>
    <w:rsid w:val="00E9365C"/>
    <w:rsid w:val="00E955FC"/>
    <w:rsid w:val="00E96E16"/>
    <w:rsid w:val="00E97EB3"/>
    <w:rsid w:val="00EA1224"/>
    <w:rsid w:val="00EA26A4"/>
    <w:rsid w:val="00EB16F5"/>
    <w:rsid w:val="00EB36E7"/>
    <w:rsid w:val="00EB4BBF"/>
    <w:rsid w:val="00EC1E00"/>
    <w:rsid w:val="00EC26B7"/>
    <w:rsid w:val="00EC4225"/>
    <w:rsid w:val="00EC4291"/>
    <w:rsid w:val="00EC5736"/>
    <w:rsid w:val="00EC7796"/>
    <w:rsid w:val="00ED7DA8"/>
    <w:rsid w:val="00EE5EA4"/>
    <w:rsid w:val="00EE7197"/>
    <w:rsid w:val="00EF0477"/>
    <w:rsid w:val="00F0583A"/>
    <w:rsid w:val="00F10614"/>
    <w:rsid w:val="00F12F0F"/>
    <w:rsid w:val="00F146E8"/>
    <w:rsid w:val="00F152EA"/>
    <w:rsid w:val="00F16DF2"/>
    <w:rsid w:val="00F24CE7"/>
    <w:rsid w:val="00F2622A"/>
    <w:rsid w:val="00F30F05"/>
    <w:rsid w:val="00F42512"/>
    <w:rsid w:val="00F438FE"/>
    <w:rsid w:val="00F445BC"/>
    <w:rsid w:val="00F44673"/>
    <w:rsid w:val="00F46461"/>
    <w:rsid w:val="00F50361"/>
    <w:rsid w:val="00F54495"/>
    <w:rsid w:val="00F578BB"/>
    <w:rsid w:val="00F57A8B"/>
    <w:rsid w:val="00F66206"/>
    <w:rsid w:val="00F67099"/>
    <w:rsid w:val="00F7138C"/>
    <w:rsid w:val="00F75F92"/>
    <w:rsid w:val="00F76864"/>
    <w:rsid w:val="00F873C7"/>
    <w:rsid w:val="00F877B4"/>
    <w:rsid w:val="00F91C2F"/>
    <w:rsid w:val="00F922AA"/>
    <w:rsid w:val="00FA06A6"/>
    <w:rsid w:val="00FA06DE"/>
    <w:rsid w:val="00FA1DC4"/>
    <w:rsid w:val="00FA2E26"/>
    <w:rsid w:val="00FA4AF9"/>
    <w:rsid w:val="00FB565D"/>
    <w:rsid w:val="00FB75A2"/>
    <w:rsid w:val="00FC5BFF"/>
    <w:rsid w:val="00FC6891"/>
    <w:rsid w:val="00FC7ECB"/>
    <w:rsid w:val="00FD44A3"/>
    <w:rsid w:val="00FD468F"/>
    <w:rsid w:val="00FD78E2"/>
    <w:rsid w:val="00FE229D"/>
    <w:rsid w:val="00FE2325"/>
    <w:rsid w:val="00FE241F"/>
    <w:rsid w:val="00FE3064"/>
    <w:rsid w:val="00FE7B96"/>
    <w:rsid w:val="00FF0FB5"/>
    <w:rsid w:val="00FF5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7B15"/>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84D6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 w:type="character" w:customStyle="1" w:styleId="Heading5Char">
    <w:name w:val="Heading 5 Char"/>
    <w:basedOn w:val="DefaultParagraphFont"/>
    <w:link w:val="Heading5"/>
    <w:uiPriority w:val="9"/>
    <w:rsid w:val="00384D67"/>
    <w:rPr>
      <w:rFonts w:asciiTheme="majorHAnsi" w:eastAsiaTheme="majorEastAsia" w:hAnsiTheme="majorHAnsi" w:cstheme="majorBidi"/>
      <w:color w:val="2F5496" w:themeColor="accent1" w:themeShade="BF"/>
    </w:rPr>
  </w:style>
  <w:style w:type="paragraph" w:customStyle="1" w:styleId="DecimalAligned">
    <w:name w:val="Decimal Aligned"/>
    <w:basedOn w:val="Normal"/>
    <w:uiPriority w:val="40"/>
    <w:qFormat/>
    <w:rsid w:val="00E25144"/>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E25144"/>
    <w:rPr>
      <w:i/>
      <w:iCs/>
    </w:rPr>
  </w:style>
  <w:style w:type="table" w:styleId="LightShading-Accent1">
    <w:name w:val="Light Shading Accent 1"/>
    <w:basedOn w:val="TableNormal"/>
    <w:uiPriority w:val="60"/>
    <w:rsid w:val="00E25144"/>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1Light-Accent3">
    <w:name w:val="List Table 1 Light Accent 3"/>
    <w:basedOn w:val="TableNormal"/>
    <w:uiPriority w:val="46"/>
    <w:rsid w:val="001F6FD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56768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6768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5676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5676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56768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sv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www.sciencedirect.com/science/article/pii/S2352396419300635"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www.nature.com/articles/s41467-022-30512-3#Abs1"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84</TotalTime>
  <Pages>31</Pages>
  <Words>69880</Words>
  <Characters>398321</Characters>
  <Application>Microsoft Office Word</Application>
  <DocSecurity>0</DocSecurity>
  <Lines>3319</Lines>
  <Paragraphs>9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232</cp:revision>
  <dcterms:created xsi:type="dcterms:W3CDTF">2022-02-22T17:33:00Z</dcterms:created>
  <dcterms:modified xsi:type="dcterms:W3CDTF">2023-04-05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hwhJXX7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